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 xml:space="preserve">CASE </w:t>
      </w:r>
      <w:proofErr w:type="gramStart"/>
      <w:r>
        <w:t>WESTERN RESERVE</w:t>
      </w:r>
      <w:proofErr w:type="gramEnd"/>
      <w:r>
        <w:t xml:space="p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606590" w:rsidRDefault="00845427">
      <w:pPr>
        <w:pStyle w:val="Heading1NoNumber"/>
        <w:rPr>
          <w:ins w:id="10" w:author="Ed" w:date="2013-04-03T15:32:00Z"/>
        </w:rPr>
        <w:pPrChange w:id="11" w:author="Ed" w:date="2013-04-03T15:32:00Z">
          <w:pPr>
            <w:pStyle w:val="TOC1"/>
            <w:tabs>
              <w:tab w:val="left" w:pos="440"/>
            </w:tabs>
          </w:pPr>
        </w:pPrChange>
      </w:pPr>
      <w:r>
        <w:lastRenderedPageBreak/>
        <w:t>Contents</w:t>
      </w:r>
    </w:p>
    <w:p w:rsidR="006B59B9" w:rsidRDefault="0087344B">
      <w:pPr>
        <w:pStyle w:val="TOC1"/>
        <w:rPr>
          <w:ins w:id="12" w:author="Ed" w:date="2013-04-08T09:50:00Z"/>
          <w:rFonts w:asciiTheme="minorHAnsi" w:eastAsiaTheme="minorEastAsia" w:hAnsiTheme="minorHAnsi" w:cstheme="minorBidi"/>
          <w:noProof/>
          <w:sz w:val="22"/>
          <w:lang w:bidi="ar-SA"/>
        </w:rPr>
      </w:pPr>
      <w:r>
        <w:fldChar w:fldCharType="begin"/>
      </w:r>
      <w:r w:rsidR="00864D17">
        <w:instrText xml:space="preserve"> TOC \o </w:instrText>
      </w:r>
      <w:r>
        <w:fldChar w:fldCharType="separate"/>
      </w:r>
      <w:ins w:id="13" w:author="Ed" w:date="2013-04-08T09:50:00Z">
        <w:r w:rsidR="006B59B9">
          <w:rPr>
            <w:noProof/>
          </w:rPr>
          <w:t>1. Introduction</w:t>
        </w:r>
        <w:r w:rsidR="006B59B9">
          <w:rPr>
            <w:noProof/>
          </w:rPr>
          <w:tab/>
        </w:r>
        <w:r w:rsidR="006B59B9">
          <w:rPr>
            <w:noProof/>
          </w:rPr>
          <w:fldChar w:fldCharType="begin"/>
        </w:r>
        <w:r w:rsidR="006B59B9">
          <w:rPr>
            <w:noProof/>
          </w:rPr>
          <w:instrText xml:space="preserve"> PAGEREF _Toc353177957 \h </w:instrText>
        </w:r>
        <w:r w:rsidR="006B59B9">
          <w:rPr>
            <w:noProof/>
          </w:rPr>
        </w:r>
      </w:ins>
      <w:r w:rsidR="006B59B9">
        <w:rPr>
          <w:noProof/>
        </w:rPr>
        <w:fldChar w:fldCharType="separate"/>
      </w:r>
      <w:ins w:id="14" w:author="Ed" w:date="2013-04-08T09:50:00Z">
        <w:r w:rsidR="006B59B9">
          <w:rPr>
            <w:noProof/>
          </w:rPr>
          <w:t>1</w:t>
        </w:r>
        <w:r w:rsidR="006B59B9">
          <w:rPr>
            <w:noProof/>
          </w:rPr>
          <w:fldChar w:fldCharType="end"/>
        </w:r>
      </w:ins>
    </w:p>
    <w:p w:rsidR="006B59B9" w:rsidRDefault="006B59B9">
      <w:pPr>
        <w:pStyle w:val="TOC1"/>
        <w:rPr>
          <w:ins w:id="15" w:author="Ed" w:date="2013-04-08T09:50:00Z"/>
          <w:rFonts w:asciiTheme="minorHAnsi" w:eastAsiaTheme="minorEastAsia" w:hAnsiTheme="minorHAnsi" w:cstheme="minorBidi"/>
          <w:noProof/>
          <w:sz w:val="22"/>
          <w:lang w:bidi="ar-SA"/>
        </w:rPr>
      </w:pPr>
      <w:ins w:id="16" w:author="Ed" w:date="2013-04-08T09:50:00Z">
        <w:r>
          <w:rPr>
            <w:noProof/>
          </w:rPr>
          <w:t>2. Industrial Mobile Manipulation</w:t>
        </w:r>
        <w:r>
          <w:rPr>
            <w:noProof/>
          </w:rPr>
          <w:tab/>
        </w:r>
        <w:r>
          <w:rPr>
            <w:noProof/>
          </w:rPr>
          <w:fldChar w:fldCharType="begin"/>
        </w:r>
        <w:r>
          <w:rPr>
            <w:noProof/>
          </w:rPr>
          <w:instrText xml:space="preserve"> PAGEREF _Toc353177958 \h </w:instrText>
        </w:r>
        <w:r>
          <w:rPr>
            <w:noProof/>
          </w:rPr>
        </w:r>
      </w:ins>
      <w:r>
        <w:rPr>
          <w:noProof/>
        </w:rPr>
        <w:fldChar w:fldCharType="separate"/>
      </w:r>
      <w:ins w:id="17" w:author="Ed" w:date="2013-04-08T09:50:00Z">
        <w:r>
          <w:rPr>
            <w:noProof/>
          </w:rPr>
          <w:t>3</w:t>
        </w:r>
        <w:r>
          <w:rPr>
            <w:noProof/>
          </w:rPr>
          <w:fldChar w:fldCharType="end"/>
        </w:r>
      </w:ins>
    </w:p>
    <w:p w:rsidR="006B59B9" w:rsidRDefault="006B59B9">
      <w:pPr>
        <w:pStyle w:val="TOC1"/>
        <w:rPr>
          <w:ins w:id="18" w:author="Ed" w:date="2013-04-08T09:50:00Z"/>
          <w:rFonts w:asciiTheme="minorHAnsi" w:eastAsiaTheme="minorEastAsia" w:hAnsiTheme="minorHAnsi" w:cstheme="minorBidi"/>
          <w:noProof/>
          <w:sz w:val="22"/>
          <w:lang w:bidi="ar-SA"/>
        </w:rPr>
      </w:pPr>
      <w:ins w:id="19" w:author="Ed" w:date="2013-04-08T09:50:00Z">
        <w:r>
          <w:rPr>
            <w:noProof/>
          </w:rPr>
          <w:t>3. ABBY - System Design</w:t>
        </w:r>
        <w:r>
          <w:rPr>
            <w:noProof/>
          </w:rPr>
          <w:tab/>
        </w:r>
        <w:r>
          <w:rPr>
            <w:noProof/>
          </w:rPr>
          <w:fldChar w:fldCharType="begin"/>
        </w:r>
        <w:r>
          <w:rPr>
            <w:noProof/>
          </w:rPr>
          <w:instrText xml:space="preserve"> PAGEREF _Toc353177959 \h </w:instrText>
        </w:r>
        <w:r>
          <w:rPr>
            <w:noProof/>
          </w:rPr>
        </w:r>
      </w:ins>
      <w:r>
        <w:rPr>
          <w:noProof/>
        </w:rPr>
        <w:fldChar w:fldCharType="separate"/>
      </w:r>
      <w:ins w:id="20" w:author="Ed" w:date="2013-04-08T09:50:00Z">
        <w:r>
          <w:rPr>
            <w:noProof/>
          </w:rPr>
          <w:t>6</w:t>
        </w:r>
        <w:r>
          <w:rPr>
            <w:noProof/>
          </w:rPr>
          <w:fldChar w:fldCharType="end"/>
        </w:r>
      </w:ins>
    </w:p>
    <w:p w:rsidR="006B59B9" w:rsidRDefault="006B59B9">
      <w:pPr>
        <w:pStyle w:val="TOC2"/>
        <w:rPr>
          <w:ins w:id="21" w:author="Ed" w:date="2013-04-08T09:50:00Z"/>
          <w:rFonts w:asciiTheme="minorHAnsi" w:eastAsiaTheme="minorEastAsia" w:hAnsiTheme="minorHAnsi" w:cstheme="minorBidi"/>
          <w:noProof/>
          <w:sz w:val="22"/>
          <w:lang w:bidi="ar-SA"/>
        </w:rPr>
      </w:pPr>
      <w:ins w:id="22" w:author="Ed" w:date="2013-04-08T09:50:00Z">
        <w:r>
          <w:rPr>
            <w:noProof/>
          </w:rPr>
          <w:t>3.1 Invacare Ranger Wheelchair Base</w:t>
        </w:r>
        <w:r>
          <w:rPr>
            <w:noProof/>
          </w:rPr>
          <w:tab/>
        </w:r>
        <w:r>
          <w:rPr>
            <w:noProof/>
          </w:rPr>
          <w:fldChar w:fldCharType="begin"/>
        </w:r>
        <w:r>
          <w:rPr>
            <w:noProof/>
          </w:rPr>
          <w:instrText xml:space="preserve"> PAGEREF _Toc353177960 \h </w:instrText>
        </w:r>
        <w:r>
          <w:rPr>
            <w:noProof/>
          </w:rPr>
        </w:r>
      </w:ins>
      <w:r>
        <w:rPr>
          <w:noProof/>
        </w:rPr>
        <w:fldChar w:fldCharType="separate"/>
      </w:r>
      <w:ins w:id="23" w:author="Ed" w:date="2013-04-08T09:50:00Z">
        <w:r>
          <w:rPr>
            <w:noProof/>
          </w:rPr>
          <w:t>6</w:t>
        </w:r>
        <w:r>
          <w:rPr>
            <w:noProof/>
          </w:rPr>
          <w:fldChar w:fldCharType="end"/>
        </w:r>
      </w:ins>
    </w:p>
    <w:p w:rsidR="006B59B9" w:rsidRDefault="006B59B9">
      <w:pPr>
        <w:pStyle w:val="TOC2"/>
        <w:rPr>
          <w:ins w:id="24" w:author="Ed" w:date="2013-04-08T09:50:00Z"/>
          <w:rFonts w:asciiTheme="minorHAnsi" w:eastAsiaTheme="minorEastAsia" w:hAnsiTheme="minorHAnsi" w:cstheme="minorBidi"/>
          <w:noProof/>
          <w:sz w:val="22"/>
          <w:lang w:bidi="ar-SA"/>
        </w:rPr>
      </w:pPr>
      <w:ins w:id="25" w:author="Ed" w:date="2013-04-08T09:50:00Z">
        <w:r>
          <w:rPr>
            <w:noProof/>
          </w:rPr>
          <w:t>3.2 ABB IRB-120 Robotic Arm</w:t>
        </w:r>
        <w:r>
          <w:rPr>
            <w:noProof/>
          </w:rPr>
          <w:tab/>
        </w:r>
        <w:r>
          <w:rPr>
            <w:noProof/>
          </w:rPr>
          <w:fldChar w:fldCharType="begin"/>
        </w:r>
        <w:r>
          <w:rPr>
            <w:noProof/>
          </w:rPr>
          <w:instrText xml:space="preserve"> PAGEREF _Toc353177961 \h </w:instrText>
        </w:r>
        <w:r>
          <w:rPr>
            <w:noProof/>
          </w:rPr>
        </w:r>
      </w:ins>
      <w:r>
        <w:rPr>
          <w:noProof/>
        </w:rPr>
        <w:fldChar w:fldCharType="separate"/>
      </w:r>
      <w:ins w:id="26" w:author="Ed" w:date="2013-04-08T09:50:00Z">
        <w:r>
          <w:rPr>
            <w:noProof/>
          </w:rPr>
          <w:t>7</w:t>
        </w:r>
        <w:r>
          <w:rPr>
            <w:noProof/>
          </w:rPr>
          <w:fldChar w:fldCharType="end"/>
        </w:r>
      </w:ins>
    </w:p>
    <w:p w:rsidR="006B59B9" w:rsidRDefault="006B59B9">
      <w:pPr>
        <w:pStyle w:val="TOC2"/>
        <w:rPr>
          <w:ins w:id="27" w:author="Ed" w:date="2013-04-08T09:50:00Z"/>
          <w:rFonts w:asciiTheme="minorHAnsi" w:eastAsiaTheme="minorEastAsia" w:hAnsiTheme="minorHAnsi" w:cstheme="minorBidi"/>
          <w:noProof/>
          <w:sz w:val="22"/>
          <w:lang w:bidi="ar-SA"/>
        </w:rPr>
      </w:pPr>
      <w:ins w:id="28" w:author="Ed" w:date="2013-04-08T09:50:00Z">
        <w:r>
          <w:rPr>
            <w:noProof/>
          </w:rPr>
          <w:t>3.3 End Effector</w:t>
        </w:r>
        <w:r>
          <w:rPr>
            <w:noProof/>
          </w:rPr>
          <w:tab/>
        </w:r>
        <w:r>
          <w:rPr>
            <w:noProof/>
          </w:rPr>
          <w:fldChar w:fldCharType="begin"/>
        </w:r>
        <w:r>
          <w:rPr>
            <w:noProof/>
          </w:rPr>
          <w:instrText xml:space="preserve"> PAGEREF _Toc353177962 \h </w:instrText>
        </w:r>
        <w:r>
          <w:rPr>
            <w:noProof/>
          </w:rPr>
        </w:r>
      </w:ins>
      <w:r>
        <w:rPr>
          <w:noProof/>
        </w:rPr>
        <w:fldChar w:fldCharType="separate"/>
      </w:r>
      <w:ins w:id="29" w:author="Ed" w:date="2013-04-08T09:50:00Z">
        <w:r>
          <w:rPr>
            <w:noProof/>
          </w:rPr>
          <w:t>8</w:t>
        </w:r>
        <w:r>
          <w:rPr>
            <w:noProof/>
          </w:rPr>
          <w:fldChar w:fldCharType="end"/>
        </w:r>
      </w:ins>
    </w:p>
    <w:p w:rsidR="006B59B9" w:rsidRDefault="006B59B9">
      <w:pPr>
        <w:pStyle w:val="TOC2"/>
        <w:rPr>
          <w:ins w:id="30" w:author="Ed" w:date="2013-04-08T09:50:00Z"/>
          <w:rFonts w:asciiTheme="minorHAnsi" w:eastAsiaTheme="minorEastAsia" w:hAnsiTheme="minorHAnsi" w:cstheme="minorBidi"/>
          <w:noProof/>
          <w:sz w:val="22"/>
          <w:lang w:bidi="ar-SA"/>
        </w:rPr>
      </w:pPr>
      <w:ins w:id="31" w:author="Ed" w:date="2013-04-08T09:50:00Z">
        <w:r>
          <w:rPr>
            <w:noProof/>
          </w:rPr>
          <w:t>3.4 Custom Frame Design</w:t>
        </w:r>
        <w:r>
          <w:rPr>
            <w:noProof/>
          </w:rPr>
          <w:tab/>
        </w:r>
        <w:r>
          <w:rPr>
            <w:noProof/>
          </w:rPr>
          <w:fldChar w:fldCharType="begin"/>
        </w:r>
        <w:r>
          <w:rPr>
            <w:noProof/>
          </w:rPr>
          <w:instrText xml:space="preserve"> PAGEREF _Toc353177963 \h </w:instrText>
        </w:r>
        <w:r>
          <w:rPr>
            <w:noProof/>
          </w:rPr>
        </w:r>
      </w:ins>
      <w:r>
        <w:rPr>
          <w:noProof/>
        </w:rPr>
        <w:fldChar w:fldCharType="separate"/>
      </w:r>
      <w:ins w:id="32" w:author="Ed" w:date="2013-04-08T09:50:00Z">
        <w:r>
          <w:rPr>
            <w:noProof/>
          </w:rPr>
          <w:t>10</w:t>
        </w:r>
        <w:r>
          <w:rPr>
            <w:noProof/>
          </w:rPr>
          <w:fldChar w:fldCharType="end"/>
        </w:r>
      </w:ins>
    </w:p>
    <w:p w:rsidR="006B59B9" w:rsidRDefault="006B59B9">
      <w:pPr>
        <w:pStyle w:val="TOC2"/>
        <w:rPr>
          <w:ins w:id="33" w:author="Ed" w:date="2013-04-08T09:50:00Z"/>
          <w:rFonts w:asciiTheme="minorHAnsi" w:eastAsiaTheme="minorEastAsia" w:hAnsiTheme="minorHAnsi" w:cstheme="minorBidi"/>
          <w:noProof/>
          <w:sz w:val="22"/>
          <w:lang w:bidi="ar-SA"/>
        </w:rPr>
      </w:pPr>
      <w:ins w:id="34" w:author="Ed" w:date="2013-04-08T09:50:00Z">
        <w:r>
          <w:rPr>
            <w:noProof/>
          </w:rPr>
          <w:t>3.5 Power</w:t>
        </w:r>
        <w:r>
          <w:rPr>
            <w:noProof/>
          </w:rPr>
          <w:tab/>
        </w:r>
        <w:r>
          <w:rPr>
            <w:noProof/>
          </w:rPr>
          <w:fldChar w:fldCharType="begin"/>
        </w:r>
        <w:r>
          <w:rPr>
            <w:noProof/>
          </w:rPr>
          <w:instrText xml:space="preserve"> PAGEREF _Toc353177964 \h </w:instrText>
        </w:r>
        <w:r>
          <w:rPr>
            <w:noProof/>
          </w:rPr>
        </w:r>
      </w:ins>
      <w:r>
        <w:rPr>
          <w:noProof/>
        </w:rPr>
        <w:fldChar w:fldCharType="separate"/>
      </w:r>
      <w:ins w:id="35" w:author="Ed" w:date="2013-04-08T09:50:00Z">
        <w:r>
          <w:rPr>
            <w:noProof/>
          </w:rPr>
          <w:t>13</w:t>
        </w:r>
        <w:r>
          <w:rPr>
            <w:noProof/>
          </w:rPr>
          <w:fldChar w:fldCharType="end"/>
        </w:r>
      </w:ins>
    </w:p>
    <w:p w:rsidR="006B59B9" w:rsidRDefault="006B59B9">
      <w:pPr>
        <w:pStyle w:val="TOC2"/>
        <w:rPr>
          <w:ins w:id="36" w:author="Ed" w:date="2013-04-08T09:50:00Z"/>
          <w:rFonts w:asciiTheme="minorHAnsi" w:eastAsiaTheme="minorEastAsia" w:hAnsiTheme="minorHAnsi" w:cstheme="minorBidi"/>
          <w:noProof/>
          <w:sz w:val="22"/>
          <w:lang w:bidi="ar-SA"/>
        </w:rPr>
      </w:pPr>
      <w:ins w:id="37" w:author="Ed" w:date="2013-04-08T09:50:00Z">
        <w:r>
          <w:rPr>
            <w:noProof/>
          </w:rPr>
          <w:t>3.6 Sensors</w:t>
        </w:r>
        <w:r>
          <w:rPr>
            <w:noProof/>
          </w:rPr>
          <w:tab/>
        </w:r>
        <w:r>
          <w:rPr>
            <w:noProof/>
          </w:rPr>
          <w:fldChar w:fldCharType="begin"/>
        </w:r>
        <w:r>
          <w:rPr>
            <w:noProof/>
          </w:rPr>
          <w:instrText xml:space="preserve"> PAGEREF _Toc353177965 \h </w:instrText>
        </w:r>
        <w:r>
          <w:rPr>
            <w:noProof/>
          </w:rPr>
        </w:r>
      </w:ins>
      <w:r>
        <w:rPr>
          <w:noProof/>
        </w:rPr>
        <w:fldChar w:fldCharType="separate"/>
      </w:r>
      <w:ins w:id="38" w:author="Ed" w:date="2013-04-08T09:50:00Z">
        <w:r>
          <w:rPr>
            <w:noProof/>
          </w:rPr>
          <w:t>16</w:t>
        </w:r>
        <w:r>
          <w:rPr>
            <w:noProof/>
          </w:rPr>
          <w:fldChar w:fldCharType="end"/>
        </w:r>
      </w:ins>
    </w:p>
    <w:p w:rsidR="006B59B9" w:rsidRDefault="006B59B9">
      <w:pPr>
        <w:pStyle w:val="TOC2"/>
        <w:rPr>
          <w:ins w:id="39" w:author="Ed" w:date="2013-04-08T09:50:00Z"/>
          <w:rFonts w:asciiTheme="minorHAnsi" w:eastAsiaTheme="minorEastAsia" w:hAnsiTheme="minorHAnsi" w:cstheme="minorBidi"/>
          <w:noProof/>
          <w:sz w:val="22"/>
          <w:lang w:bidi="ar-SA"/>
        </w:rPr>
      </w:pPr>
      <w:ins w:id="40" w:author="Ed" w:date="2013-04-08T09:50:00Z">
        <w:r>
          <w:rPr>
            <w:noProof/>
          </w:rPr>
          <w:t>3.7 Computing Hardware</w:t>
        </w:r>
        <w:r>
          <w:rPr>
            <w:noProof/>
          </w:rPr>
          <w:tab/>
        </w:r>
        <w:r>
          <w:rPr>
            <w:noProof/>
          </w:rPr>
          <w:fldChar w:fldCharType="begin"/>
        </w:r>
        <w:r>
          <w:rPr>
            <w:noProof/>
          </w:rPr>
          <w:instrText xml:space="preserve"> PAGEREF _Toc353177966 \h </w:instrText>
        </w:r>
        <w:r>
          <w:rPr>
            <w:noProof/>
          </w:rPr>
        </w:r>
      </w:ins>
      <w:r>
        <w:rPr>
          <w:noProof/>
        </w:rPr>
        <w:fldChar w:fldCharType="separate"/>
      </w:r>
      <w:ins w:id="41" w:author="Ed" w:date="2013-04-08T09:50:00Z">
        <w:r>
          <w:rPr>
            <w:noProof/>
          </w:rPr>
          <w:t>18</w:t>
        </w:r>
        <w:r>
          <w:rPr>
            <w:noProof/>
          </w:rPr>
          <w:fldChar w:fldCharType="end"/>
        </w:r>
      </w:ins>
    </w:p>
    <w:p w:rsidR="006B59B9" w:rsidRDefault="006B59B9">
      <w:pPr>
        <w:pStyle w:val="TOC3"/>
        <w:rPr>
          <w:ins w:id="42" w:author="Ed" w:date="2013-04-08T09:50:00Z"/>
          <w:rFonts w:asciiTheme="minorHAnsi" w:eastAsiaTheme="minorEastAsia" w:hAnsiTheme="minorHAnsi" w:cstheme="minorBidi"/>
          <w:noProof/>
          <w:sz w:val="22"/>
          <w:lang w:bidi="ar-SA"/>
        </w:rPr>
      </w:pPr>
      <w:ins w:id="43" w:author="Ed" w:date="2013-04-08T09:50:00Z">
        <w:r>
          <w:rPr>
            <w:noProof/>
          </w:rPr>
          <w:t>PC</w:t>
        </w:r>
        <w:r>
          <w:rPr>
            <w:noProof/>
          </w:rPr>
          <w:tab/>
        </w:r>
        <w:r>
          <w:rPr>
            <w:noProof/>
          </w:rPr>
          <w:fldChar w:fldCharType="begin"/>
        </w:r>
        <w:r>
          <w:rPr>
            <w:noProof/>
          </w:rPr>
          <w:instrText xml:space="preserve"> PAGEREF _Toc353177967 \h </w:instrText>
        </w:r>
        <w:r>
          <w:rPr>
            <w:noProof/>
          </w:rPr>
        </w:r>
      </w:ins>
      <w:r>
        <w:rPr>
          <w:noProof/>
        </w:rPr>
        <w:fldChar w:fldCharType="separate"/>
      </w:r>
      <w:ins w:id="44" w:author="Ed" w:date="2013-04-08T09:50:00Z">
        <w:r>
          <w:rPr>
            <w:noProof/>
          </w:rPr>
          <w:t>18</w:t>
        </w:r>
        <w:r>
          <w:rPr>
            <w:noProof/>
          </w:rPr>
          <w:fldChar w:fldCharType="end"/>
        </w:r>
      </w:ins>
    </w:p>
    <w:p w:rsidR="006B59B9" w:rsidRDefault="006B59B9">
      <w:pPr>
        <w:pStyle w:val="TOC3"/>
        <w:rPr>
          <w:ins w:id="45" w:author="Ed" w:date="2013-04-08T09:50:00Z"/>
          <w:rFonts w:asciiTheme="minorHAnsi" w:eastAsiaTheme="minorEastAsia" w:hAnsiTheme="minorHAnsi" w:cstheme="minorBidi"/>
          <w:noProof/>
          <w:sz w:val="22"/>
          <w:lang w:bidi="ar-SA"/>
        </w:rPr>
      </w:pPr>
      <w:ins w:id="46" w:author="Ed" w:date="2013-04-08T09:50:00Z">
        <w:r>
          <w:rPr>
            <w:noProof/>
          </w:rPr>
          <w:t>National Instruments cRIO</w:t>
        </w:r>
        <w:r>
          <w:rPr>
            <w:noProof/>
          </w:rPr>
          <w:tab/>
        </w:r>
        <w:r>
          <w:rPr>
            <w:noProof/>
          </w:rPr>
          <w:fldChar w:fldCharType="begin"/>
        </w:r>
        <w:r>
          <w:rPr>
            <w:noProof/>
          </w:rPr>
          <w:instrText xml:space="preserve"> PAGEREF _Toc353177968 \h </w:instrText>
        </w:r>
        <w:r>
          <w:rPr>
            <w:noProof/>
          </w:rPr>
        </w:r>
      </w:ins>
      <w:r>
        <w:rPr>
          <w:noProof/>
        </w:rPr>
        <w:fldChar w:fldCharType="separate"/>
      </w:r>
      <w:ins w:id="47" w:author="Ed" w:date="2013-04-08T09:50:00Z">
        <w:r>
          <w:rPr>
            <w:noProof/>
          </w:rPr>
          <w:t>19</w:t>
        </w:r>
        <w:r>
          <w:rPr>
            <w:noProof/>
          </w:rPr>
          <w:fldChar w:fldCharType="end"/>
        </w:r>
      </w:ins>
    </w:p>
    <w:p w:rsidR="006B59B9" w:rsidRDefault="006B59B9">
      <w:pPr>
        <w:pStyle w:val="TOC3"/>
        <w:rPr>
          <w:ins w:id="48" w:author="Ed" w:date="2013-04-08T09:50:00Z"/>
          <w:rFonts w:asciiTheme="minorHAnsi" w:eastAsiaTheme="minorEastAsia" w:hAnsiTheme="minorHAnsi" w:cstheme="minorBidi"/>
          <w:noProof/>
          <w:sz w:val="22"/>
          <w:lang w:bidi="ar-SA"/>
        </w:rPr>
      </w:pPr>
      <w:ins w:id="49" w:author="Ed" w:date="2013-04-08T09:50:00Z">
        <w:r>
          <w:rPr>
            <w:noProof/>
          </w:rPr>
          <w:t>ABB IRC5</w:t>
        </w:r>
        <w:r>
          <w:rPr>
            <w:noProof/>
          </w:rPr>
          <w:tab/>
        </w:r>
        <w:r>
          <w:rPr>
            <w:noProof/>
          </w:rPr>
          <w:fldChar w:fldCharType="begin"/>
        </w:r>
        <w:r>
          <w:rPr>
            <w:noProof/>
          </w:rPr>
          <w:instrText xml:space="preserve"> PAGEREF _Toc353177969 \h </w:instrText>
        </w:r>
        <w:r>
          <w:rPr>
            <w:noProof/>
          </w:rPr>
        </w:r>
      </w:ins>
      <w:r>
        <w:rPr>
          <w:noProof/>
        </w:rPr>
        <w:fldChar w:fldCharType="separate"/>
      </w:r>
      <w:ins w:id="50" w:author="Ed" w:date="2013-04-08T09:50:00Z">
        <w:r>
          <w:rPr>
            <w:noProof/>
          </w:rPr>
          <w:t>20</w:t>
        </w:r>
        <w:r>
          <w:rPr>
            <w:noProof/>
          </w:rPr>
          <w:fldChar w:fldCharType="end"/>
        </w:r>
      </w:ins>
    </w:p>
    <w:p w:rsidR="006B59B9" w:rsidRDefault="006B59B9">
      <w:pPr>
        <w:pStyle w:val="TOC2"/>
        <w:rPr>
          <w:ins w:id="51" w:author="Ed" w:date="2013-04-08T09:50:00Z"/>
          <w:rFonts w:asciiTheme="minorHAnsi" w:eastAsiaTheme="minorEastAsia" w:hAnsiTheme="minorHAnsi" w:cstheme="minorBidi"/>
          <w:noProof/>
          <w:sz w:val="22"/>
          <w:lang w:bidi="ar-SA"/>
        </w:rPr>
      </w:pPr>
      <w:ins w:id="52" w:author="Ed" w:date="2013-04-08T09:50:00Z">
        <w:r>
          <w:rPr>
            <w:noProof/>
          </w:rPr>
          <w:t>3.8 Robot Operating System</w:t>
        </w:r>
        <w:r>
          <w:rPr>
            <w:noProof/>
          </w:rPr>
          <w:tab/>
        </w:r>
        <w:r>
          <w:rPr>
            <w:noProof/>
          </w:rPr>
          <w:fldChar w:fldCharType="begin"/>
        </w:r>
        <w:r>
          <w:rPr>
            <w:noProof/>
          </w:rPr>
          <w:instrText xml:space="preserve"> PAGEREF _Toc353177971 \h </w:instrText>
        </w:r>
        <w:r>
          <w:rPr>
            <w:noProof/>
          </w:rPr>
        </w:r>
      </w:ins>
      <w:r>
        <w:rPr>
          <w:noProof/>
        </w:rPr>
        <w:fldChar w:fldCharType="separate"/>
      </w:r>
      <w:ins w:id="53" w:author="Ed" w:date="2013-04-08T09:50:00Z">
        <w:r>
          <w:rPr>
            <w:noProof/>
          </w:rPr>
          <w:t>21</w:t>
        </w:r>
        <w:r>
          <w:rPr>
            <w:noProof/>
          </w:rPr>
          <w:fldChar w:fldCharType="end"/>
        </w:r>
      </w:ins>
    </w:p>
    <w:p w:rsidR="006B59B9" w:rsidRDefault="006B59B9">
      <w:pPr>
        <w:pStyle w:val="TOC3"/>
        <w:rPr>
          <w:ins w:id="54" w:author="Ed" w:date="2013-04-08T09:50:00Z"/>
          <w:rFonts w:asciiTheme="minorHAnsi" w:eastAsiaTheme="minorEastAsia" w:hAnsiTheme="minorHAnsi" w:cstheme="minorBidi"/>
          <w:noProof/>
          <w:sz w:val="22"/>
          <w:lang w:bidi="ar-SA"/>
        </w:rPr>
      </w:pPr>
      <w:ins w:id="55" w:author="Ed" w:date="2013-04-08T09:50:00Z">
        <w:r>
          <w:rPr>
            <w:noProof/>
          </w:rPr>
          <w:t>The Robot Model</w:t>
        </w:r>
        <w:r>
          <w:rPr>
            <w:noProof/>
          </w:rPr>
          <w:tab/>
        </w:r>
        <w:r>
          <w:rPr>
            <w:noProof/>
          </w:rPr>
          <w:fldChar w:fldCharType="begin"/>
        </w:r>
        <w:r>
          <w:rPr>
            <w:noProof/>
          </w:rPr>
          <w:instrText xml:space="preserve"> PAGEREF _Toc353177972 \h </w:instrText>
        </w:r>
        <w:r>
          <w:rPr>
            <w:noProof/>
          </w:rPr>
        </w:r>
      </w:ins>
      <w:r>
        <w:rPr>
          <w:noProof/>
        </w:rPr>
        <w:fldChar w:fldCharType="separate"/>
      </w:r>
      <w:ins w:id="56" w:author="Ed" w:date="2013-04-08T09:50:00Z">
        <w:r>
          <w:rPr>
            <w:noProof/>
          </w:rPr>
          <w:t>23</w:t>
        </w:r>
        <w:r>
          <w:rPr>
            <w:noProof/>
          </w:rPr>
          <w:fldChar w:fldCharType="end"/>
        </w:r>
      </w:ins>
    </w:p>
    <w:p w:rsidR="006B59B9" w:rsidRDefault="006B59B9">
      <w:pPr>
        <w:pStyle w:val="TOC2"/>
        <w:rPr>
          <w:ins w:id="57" w:author="Ed" w:date="2013-04-08T09:50:00Z"/>
          <w:rFonts w:asciiTheme="minorHAnsi" w:eastAsiaTheme="minorEastAsia" w:hAnsiTheme="minorHAnsi" w:cstheme="minorBidi"/>
          <w:noProof/>
          <w:sz w:val="22"/>
          <w:lang w:bidi="ar-SA"/>
        </w:rPr>
      </w:pPr>
      <w:ins w:id="58" w:author="Ed" w:date="2013-04-08T09:50:00Z">
        <w:r>
          <w:rPr>
            <w:noProof/>
          </w:rPr>
          <w:t>3.9 Hardware Drivers</w:t>
        </w:r>
        <w:r>
          <w:rPr>
            <w:noProof/>
          </w:rPr>
          <w:tab/>
        </w:r>
        <w:r>
          <w:rPr>
            <w:noProof/>
          </w:rPr>
          <w:fldChar w:fldCharType="begin"/>
        </w:r>
        <w:r>
          <w:rPr>
            <w:noProof/>
          </w:rPr>
          <w:instrText xml:space="preserve"> PAGEREF _Toc353177973 \h </w:instrText>
        </w:r>
        <w:r>
          <w:rPr>
            <w:noProof/>
          </w:rPr>
        </w:r>
      </w:ins>
      <w:r>
        <w:rPr>
          <w:noProof/>
        </w:rPr>
        <w:fldChar w:fldCharType="separate"/>
      </w:r>
      <w:ins w:id="59" w:author="Ed" w:date="2013-04-08T09:50:00Z">
        <w:r>
          <w:rPr>
            <w:noProof/>
          </w:rPr>
          <w:t>25</w:t>
        </w:r>
        <w:r>
          <w:rPr>
            <w:noProof/>
          </w:rPr>
          <w:fldChar w:fldCharType="end"/>
        </w:r>
      </w:ins>
    </w:p>
    <w:p w:rsidR="006B59B9" w:rsidRDefault="006B59B9">
      <w:pPr>
        <w:pStyle w:val="TOC1"/>
        <w:rPr>
          <w:ins w:id="60" w:author="Ed" w:date="2013-04-08T09:50:00Z"/>
          <w:rFonts w:asciiTheme="minorHAnsi" w:eastAsiaTheme="minorEastAsia" w:hAnsiTheme="minorHAnsi" w:cstheme="minorBidi"/>
          <w:noProof/>
          <w:sz w:val="22"/>
          <w:lang w:bidi="ar-SA"/>
        </w:rPr>
      </w:pPr>
      <w:ins w:id="61" w:author="Ed" w:date="2013-04-08T09:50:00Z">
        <w:r>
          <w:rPr>
            <w:noProof/>
          </w:rPr>
          <w:t>4. Experimental Software</w:t>
        </w:r>
        <w:r>
          <w:rPr>
            <w:noProof/>
          </w:rPr>
          <w:tab/>
        </w:r>
        <w:r>
          <w:rPr>
            <w:noProof/>
          </w:rPr>
          <w:fldChar w:fldCharType="begin"/>
        </w:r>
        <w:r>
          <w:rPr>
            <w:noProof/>
          </w:rPr>
          <w:instrText xml:space="preserve"> PAGEREF _Toc353177975 \h </w:instrText>
        </w:r>
        <w:r>
          <w:rPr>
            <w:noProof/>
          </w:rPr>
        </w:r>
      </w:ins>
      <w:r>
        <w:rPr>
          <w:noProof/>
        </w:rPr>
        <w:fldChar w:fldCharType="separate"/>
      </w:r>
      <w:ins w:id="62" w:author="Ed" w:date="2013-04-08T09:50:00Z">
        <w:r>
          <w:rPr>
            <w:noProof/>
          </w:rPr>
          <w:t>30</w:t>
        </w:r>
        <w:r>
          <w:rPr>
            <w:noProof/>
          </w:rPr>
          <w:fldChar w:fldCharType="end"/>
        </w:r>
      </w:ins>
    </w:p>
    <w:p w:rsidR="006B59B9" w:rsidRDefault="006B59B9">
      <w:pPr>
        <w:pStyle w:val="TOC2"/>
        <w:rPr>
          <w:ins w:id="63" w:author="Ed" w:date="2013-04-08T09:50:00Z"/>
          <w:rFonts w:asciiTheme="minorHAnsi" w:eastAsiaTheme="minorEastAsia" w:hAnsiTheme="minorHAnsi" w:cstheme="minorBidi"/>
          <w:noProof/>
          <w:sz w:val="22"/>
          <w:lang w:bidi="ar-SA"/>
        </w:rPr>
      </w:pPr>
      <w:ins w:id="64" w:author="Ed" w:date="2013-04-08T09:50:00Z">
        <w:r>
          <w:rPr>
            <w:noProof/>
          </w:rPr>
          <w:t>4.1 Mobile Base Planning</w:t>
        </w:r>
        <w:r>
          <w:rPr>
            <w:noProof/>
          </w:rPr>
          <w:tab/>
        </w:r>
        <w:r>
          <w:rPr>
            <w:noProof/>
          </w:rPr>
          <w:fldChar w:fldCharType="begin"/>
        </w:r>
        <w:r>
          <w:rPr>
            <w:noProof/>
          </w:rPr>
          <w:instrText xml:space="preserve"> PAGEREF _Toc353177980 \h </w:instrText>
        </w:r>
        <w:r>
          <w:rPr>
            <w:noProof/>
          </w:rPr>
        </w:r>
      </w:ins>
      <w:r>
        <w:rPr>
          <w:noProof/>
        </w:rPr>
        <w:fldChar w:fldCharType="separate"/>
      </w:r>
      <w:ins w:id="65" w:author="Ed" w:date="2013-04-08T09:50:00Z">
        <w:r>
          <w:rPr>
            <w:noProof/>
          </w:rPr>
          <w:t>30</w:t>
        </w:r>
        <w:r>
          <w:rPr>
            <w:noProof/>
          </w:rPr>
          <w:fldChar w:fldCharType="end"/>
        </w:r>
      </w:ins>
    </w:p>
    <w:p w:rsidR="006B59B9" w:rsidRDefault="006B59B9">
      <w:pPr>
        <w:pStyle w:val="TOC3"/>
        <w:rPr>
          <w:ins w:id="66" w:author="Ed" w:date="2013-04-08T09:50:00Z"/>
          <w:rFonts w:asciiTheme="minorHAnsi" w:eastAsiaTheme="minorEastAsia" w:hAnsiTheme="minorHAnsi" w:cstheme="minorBidi"/>
          <w:noProof/>
          <w:sz w:val="22"/>
          <w:lang w:bidi="ar-SA"/>
        </w:rPr>
      </w:pPr>
      <w:ins w:id="67" w:author="Ed" w:date="2013-04-08T09:50:00Z">
        <w:r>
          <w:rPr>
            <w:noProof/>
          </w:rPr>
          <w:t>Localization</w:t>
        </w:r>
        <w:r>
          <w:rPr>
            <w:noProof/>
          </w:rPr>
          <w:tab/>
        </w:r>
        <w:r>
          <w:rPr>
            <w:noProof/>
          </w:rPr>
          <w:fldChar w:fldCharType="begin"/>
        </w:r>
        <w:r>
          <w:rPr>
            <w:noProof/>
          </w:rPr>
          <w:instrText xml:space="preserve"> PAGEREF _Toc353177981 \h </w:instrText>
        </w:r>
        <w:r>
          <w:rPr>
            <w:noProof/>
          </w:rPr>
        </w:r>
      </w:ins>
      <w:r>
        <w:rPr>
          <w:noProof/>
        </w:rPr>
        <w:fldChar w:fldCharType="separate"/>
      </w:r>
      <w:ins w:id="68" w:author="Ed" w:date="2013-04-08T09:50:00Z">
        <w:r>
          <w:rPr>
            <w:noProof/>
          </w:rPr>
          <w:t>30</w:t>
        </w:r>
        <w:r>
          <w:rPr>
            <w:noProof/>
          </w:rPr>
          <w:fldChar w:fldCharType="end"/>
        </w:r>
      </w:ins>
    </w:p>
    <w:p w:rsidR="006B59B9" w:rsidRDefault="006B59B9">
      <w:pPr>
        <w:pStyle w:val="TOC3"/>
        <w:rPr>
          <w:ins w:id="69" w:author="Ed" w:date="2013-04-08T09:50:00Z"/>
          <w:rFonts w:asciiTheme="minorHAnsi" w:eastAsiaTheme="minorEastAsia" w:hAnsiTheme="minorHAnsi" w:cstheme="minorBidi"/>
          <w:noProof/>
          <w:sz w:val="22"/>
          <w:lang w:bidi="ar-SA"/>
        </w:rPr>
      </w:pPr>
      <w:ins w:id="70" w:author="Ed" w:date="2013-04-08T09:50:00Z">
        <w:r>
          <w:rPr>
            <w:noProof/>
          </w:rPr>
          <w:lastRenderedPageBreak/>
          <w:t>Mobile Base Trajectory Planning</w:t>
        </w:r>
        <w:r>
          <w:rPr>
            <w:noProof/>
          </w:rPr>
          <w:tab/>
        </w:r>
        <w:r>
          <w:rPr>
            <w:noProof/>
          </w:rPr>
          <w:fldChar w:fldCharType="begin"/>
        </w:r>
        <w:r>
          <w:rPr>
            <w:noProof/>
          </w:rPr>
          <w:instrText xml:space="preserve"> PAGEREF _Toc353177982 \h </w:instrText>
        </w:r>
        <w:r>
          <w:rPr>
            <w:noProof/>
          </w:rPr>
        </w:r>
      </w:ins>
      <w:r>
        <w:rPr>
          <w:noProof/>
        </w:rPr>
        <w:fldChar w:fldCharType="separate"/>
      </w:r>
      <w:ins w:id="71" w:author="Ed" w:date="2013-04-08T09:50:00Z">
        <w:r>
          <w:rPr>
            <w:noProof/>
          </w:rPr>
          <w:t>35</w:t>
        </w:r>
        <w:r>
          <w:rPr>
            <w:noProof/>
          </w:rPr>
          <w:fldChar w:fldCharType="end"/>
        </w:r>
      </w:ins>
    </w:p>
    <w:p w:rsidR="006B59B9" w:rsidRDefault="006B59B9">
      <w:pPr>
        <w:pStyle w:val="TOC2"/>
        <w:rPr>
          <w:ins w:id="72" w:author="Ed" w:date="2013-04-08T09:50:00Z"/>
          <w:rFonts w:asciiTheme="minorHAnsi" w:eastAsiaTheme="minorEastAsia" w:hAnsiTheme="minorHAnsi" w:cstheme="minorBidi"/>
          <w:noProof/>
          <w:sz w:val="22"/>
          <w:lang w:bidi="ar-SA"/>
        </w:rPr>
      </w:pPr>
      <w:ins w:id="73" w:author="Ed" w:date="2013-04-08T09:50:00Z">
        <w:r>
          <w:rPr>
            <w:noProof/>
          </w:rPr>
          <w:t>4.2 Inverse Kinematics solver</w:t>
        </w:r>
        <w:r>
          <w:rPr>
            <w:noProof/>
          </w:rPr>
          <w:tab/>
        </w:r>
        <w:r>
          <w:rPr>
            <w:noProof/>
          </w:rPr>
          <w:fldChar w:fldCharType="begin"/>
        </w:r>
        <w:r>
          <w:rPr>
            <w:noProof/>
          </w:rPr>
          <w:instrText xml:space="preserve"> PAGEREF _Toc353177984 \h </w:instrText>
        </w:r>
        <w:r>
          <w:rPr>
            <w:noProof/>
          </w:rPr>
        </w:r>
      </w:ins>
      <w:r>
        <w:rPr>
          <w:noProof/>
        </w:rPr>
        <w:fldChar w:fldCharType="separate"/>
      </w:r>
      <w:ins w:id="74" w:author="Ed" w:date="2013-04-08T09:50:00Z">
        <w:r>
          <w:rPr>
            <w:noProof/>
          </w:rPr>
          <w:t>38</w:t>
        </w:r>
        <w:r>
          <w:rPr>
            <w:noProof/>
          </w:rPr>
          <w:fldChar w:fldCharType="end"/>
        </w:r>
      </w:ins>
    </w:p>
    <w:p w:rsidR="006B59B9" w:rsidRDefault="006B59B9">
      <w:pPr>
        <w:pStyle w:val="TOC2"/>
        <w:rPr>
          <w:ins w:id="75" w:author="Ed" w:date="2013-04-08T09:50:00Z"/>
          <w:rFonts w:asciiTheme="minorHAnsi" w:eastAsiaTheme="minorEastAsia" w:hAnsiTheme="minorHAnsi" w:cstheme="minorBidi"/>
          <w:noProof/>
          <w:sz w:val="22"/>
          <w:lang w:bidi="ar-SA"/>
        </w:rPr>
      </w:pPr>
      <w:ins w:id="76" w:author="Ed" w:date="2013-04-08T09:50:00Z">
        <w:r>
          <w:rPr>
            <w:noProof/>
          </w:rPr>
          <w:t>4.3 Arm Navigation</w:t>
        </w:r>
        <w:r>
          <w:rPr>
            <w:noProof/>
          </w:rPr>
          <w:tab/>
        </w:r>
        <w:r>
          <w:rPr>
            <w:noProof/>
          </w:rPr>
          <w:fldChar w:fldCharType="begin"/>
        </w:r>
        <w:r>
          <w:rPr>
            <w:noProof/>
          </w:rPr>
          <w:instrText xml:space="preserve"> PAGEREF _Toc353177985 \h </w:instrText>
        </w:r>
        <w:r>
          <w:rPr>
            <w:noProof/>
          </w:rPr>
        </w:r>
      </w:ins>
      <w:r>
        <w:rPr>
          <w:noProof/>
        </w:rPr>
        <w:fldChar w:fldCharType="separate"/>
      </w:r>
      <w:ins w:id="77" w:author="Ed" w:date="2013-04-08T09:50:00Z">
        <w:r>
          <w:rPr>
            <w:noProof/>
          </w:rPr>
          <w:t>41</w:t>
        </w:r>
        <w:r>
          <w:rPr>
            <w:noProof/>
          </w:rPr>
          <w:fldChar w:fldCharType="end"/>
        </w:r>
      </w:ins>
    </w:p>
    <w:p w:rsidR="006B59B9" w:rsidRDefault="006B59B9">
      <w:pPr>
        <w:pStyle w:val="TOC3"/>
        <w:rPr>
          <w:ins w:id="78" w:author="Ed" w:date="2013-04-08T09:50:00Z"/>
          <w:rFonts w:asciiTheme="minorHAnsi" w:eastAsiaTheme="minorEastAsia" w:hAnsiTheme="minorHAnsi" w:cstheme="minorBidi"/>
          <w:noProof/>
          <w:sz w:val="22"/>
          <w:lang w:bidi="ar-SA"/>
        </w:rPr>
      </w:pPr>
      <w:ins w:id="79" w:author="Ed" w:date="2013-04-08T09:50:00Z">
        <w:r>
          <w:rPr>
            <w:noProof/>
          </w:rPr>
          <w:t>Collision Detection</w:t>
        </w:r>
        <w:r>
          <w:rPr>
            <w:noProof/>
          </w:rPr>
          <w:tab/>
        </w:r>
        <w:r>
          <w:rPr>
            <w:noProof/>
          </w:rPr>
          <w:fldChar w:fldCharType="begin"/>
        </w:r>
        <w:r>
          <w:rPr>
            <w:noProof/>
          </w:rPr>
          <w:instrText xml:space="preserve"> PAGEREF _Toc353177986 \h </w:instrText>
        </w:r>
        <w:r>
          <w:rPr>
            <w:noProof/>
          </w:rPr>
        </w:r>
      </w:ins>
      <w:r>
        <w:rPr>
          <w:noProof/>
        </w:rPr>
        <w:fldChar w:fldCharType="separate"/>
      </w:r>
      <w:ins w:id="80" w:author="Ed" w:date="2013-04-08T09:50:00Z">
        <w:r>
          <w:rPr>
            <w:noProof/>
          </w:rPr>
          <w:t>42</w:t>
        </w:r>
        <w:r>
          <w:rPr>
            <w:noProof/>
          </w:rPr>
          <w:fldChar w:fldCharType="end"/>
        </w:r>
      </w:ins>
    </w:p>
    <w:p w:rsidR="006B59B9" w:rsidRDefault="006B59B9">
      <w:pPr>
        <w:pStyle w:val="TOC3"/>
        <w:rPr>
          <w:ins w:id="81" w:author="Ed" w:date="2013-04-08T09:50:00Z"/>
          <w:rFonts w:asciiTheme="minorHAnsi" w:eastAsiaTheme="minorEastAsia" w:hAnsiTheme="minorHAnsi" w:cstheme="minorBidi"/>
          <w:noProof/>
          <w:sz w:val="22"/>
          <w:lang w:bidi="ar-SA"/>
        </w:rPr>
      </w:pPr>
      <w:ins w:id="82" w:author="Ed" w:date="2013-04-08T09:50:00Z">
        <w:r>
          <w:rPr>
            <w:noProof/>
          </w:rPr>
          <w:t>Kinect Data Filtering</w:t>
        </w:r>
        <w:r>
          <w:rPr>
            <w:noProof/>
          </w:rPr>
          <w:tab/>
        </w:r>
        <w:r>
          <w:rPr>
            <w:noProof/>
          </w:rPr>
          <w:fldChar w:fldCharType="begin"/>
        </w:r>
        <w:r>
          <w:rPr>
            <w:noProof/>
          </w:rPr>
          <w:instrText xml:space="preserve"> PAGEREF _Toc353177987 \h </w:instrText>
        </w:r>
        <w:r>
          <w:rPr>
            <w:noProof/>
          </w:rPr>
        </w:r>
      </w:ins>
      <w:r>
        <w:rPr>
          <w:noProof/>
        </w:rPr>
        <w:fldChar w:fldCharType="separate"/>
      </w:r>
      <w:ins w:id="83" w:author="Ed" w:date="2013-04-08T09:50:00Z">
        <w:r>
          <w:rPr>
            <w:noProof/>
          </w:rPr>
          <w:t>42</w:t>
        </w:r>
        <w:r>
          <w:rPr>
            <w:noProof/>
          </w:rPr>
          <w:fldChar w:fldCharType="end"/>
        </w:r>
      </w:ins>
    </w:p>
    <w:p w:rsidR="006B59B9" w:rsidRDefault="006B59B9">
      <w:pPr>
        <w:pStyle w:val="TOC2"/>
        <w:rPr>
          <w:ins w:id="84" w:author="Ed" w:date="2013-04-08T09:50:00Z"/>
          <w:rFonts w:asciiTheme="minorHAnsi" w:eastAsiaTheme="minorEastAsia" w:hAnsiTheme="minorHAnsi" w:cstheme="minorBidi"/>
          <w:noProof/>
          <w:sz w:val="22"/>
          <w:lang w:bidi="ar-SA"/>
        </w:rPr>
      </w:pPr>
      <w:ins w:id="85" w:author="Ed" w:date="2013-04-08T09:50:00Z">
        <w:r>
          <w:rPr>
            <w:noProof/>
          </w:rPr>
          <w:t>4.4 Tabletop Box Manipulation</w:t>
        </w:r>
        <w:r>
          <w:rPr>
            <w:noProof/>
          </w:rPr>
          <w:tab/>
        </w:r>
        <w:r>
          <w:rPr>
            <w:noProof/>
          </w:rPr>
          <w:fldChar w:fldCharType="begin"/>
        </w:r>
        <w:r>
          <w:rPr>
            <w:noProof/>
          </w:rPr>
          <w:instrText xml:space="preserve"> PAGEREF _Toc353177988 \h </w:instrText>
        </w:r>
        <w:r>
          <w:rPr>
            <w:noProof/>
          </w:rPr>
        </w:r>
      </w:ins>
      <w:r>
        <w:rPr>
          <w:noProof/>
        </w:rPr>
        <w:fldChar w:fldCharType="separate"/>
      </w:r>
      <w:ins w:id="86" w:author="Ed" w:date="2013-04-08T09:50:00Z">
        <w:r>
          <w:rPr>
            <w:noProof/>
          </w:rPr>
          <w:t>43</w:t>
        </w:r>
        <w:r>
          <w:rPr>
            <w:noProof/>
          </w:rPr>
          <w:fldChar w:fldCharType="end"/>
        </w:r>
      </w:ins>
    </w:p>
    <w:p w:rsidR="006B59B9" w:rsidRDefault="006B59B9">
      <w:pPr>
        <w:pStyle w:val="TOC3"/>
        <w:rPr>
          <w:ins w:id="87" w:author="Ed" w:date="2013-04-08T09:50:00Z"/>
          <w:rFonts w:asciiTheme="minorHAnsi" w:eastAsiaTheme="minorEastAsia" w:hAnsiTheme="minorHAnsi" w:cstheme="minorBidi"/>
          <w:noProof/>
          <w:sz w:val="22"/>
          <w:lang w:bidi="ar-SA"/>
        </w:rPr>
      </w:pPr>
      <w:ins w:id="88" w:author="Ed" w:date="2013-04-08T09:50:00Z">
        <w:r>
          <w:rPr>
            <w:noProof/>
          </w:rPr>
          <w:t>The Manipulation Controller</w:t>
        </w:r>
        <w:r>
          <w:rPr>
            <w:noProof/>
          </w:rPr>
          <w:tab/>
        </w:r>
        <w:r>
          <w:rPr>
            <w:noProof/>
          </w:rPr>
          <w:fldChar w:fldCharType="begin"/>
        </w:r>
        <w:r>
          <w:rPr>
            <w:noProof/>
          </w:rPr>
          <w:instrText xml:space="preserve"> PAGEREF _Toc353177989 \h </w:instrText>
        </w:r>
        <w:r>
          <w:rPr>
            <w:noProof/>
          </w:rPr>
        </w:r>
      </w:ins>
      <w:r>
        <w:rPr>
          <w:noProof/>
        </w:rPr>
        <w:fldChar w:fldCharType="separate"/>
      </w:r>
      <w:ins w:id="89" w:author="Ed" w:date="2013-04-08T09:50:00Z">
        <w:r>
          <w:rPr>
            <w:noProof/>
          </w:rPr>
          <w:t>44</w:t>
        </w:r>
        <w:r>
          <w:rPr>
            <w:noProof/>
          </w:rPr>
          <w:fldChar w:fldCharType="end"/>
        </w:r>
      </w:ins>
    </w:p>
    <w:p w:rsidR="006B59B9" w:rsidRDefault="006B59B9">
      <w:pPr>
        <w:pStyle w:val="TOC3"/>
        <w:rPr>
          <w:ins w:id="90" w:author="Ed" w:date="2013-04-08T09:50:00Z"/>
          <w:rFonts w:asciiTheme="minorHAnsi" w:eastAsiaTheme="minorEastAsia" w:hAnsiTheme="minorHAnsi" w:cstheme="minorBidi"/>
          <w:noProof/>
          <w:sz w:val="22"/>
          <w:lang w:bidi="ar-SA"/>
        </w:rPr>
      </w:pPr>
      <w:ins w:id="91" w:author="Ed" w:date="2013-04-08T09:50:00Z">
        <w:r>
          <w:rPr>
            <w:noProof/>
          </w:rPr>
          <w:t>Box Manipulation</w:t>
        </w:r>
        <w:r>
          <w:rPr>
            <w:noProof/>
          </w:rPr>
          <w:tab/>
        </w:r>
        <w:r>
          <w:rPr>
            <w:noProof/>
          </w:rPr>
          <w:fldChar w:fldCharType="begin"/>
        </w:r>
        <w:r>
          <w:rPr>
            <w:noProof/>
          </w:rPr>
          <w:instrText xml:space="preserve"> PAGEREF _Toc353177990 \h </w:instrText>
        </w:r>
        <w:r>
          <w:rPr>
            <w:noProof/>
          </w:rPr>
        </w:r>
      </w:ins>
      <w:r>
        <w:rPr>
          <w:noProof/>
        </w:rPr>
        <w:fldChar w:fldCharType="separate"/>
      </w:r>
      <w:ins w:id="92" w:author="Ed" w:date="2013-04-08T09:50:00Z">
        <w:r>
          <w:rPr>
            <w:noProof/>
          </w:rPr>
          <w:t>45</w:t>
        </w:r>
        <w:r>
          <w:rPr>
            <w:noProof/>
          </w:rPr>
          <w:fldChar w:fldCharType="end"/>
        </w:r>
      </w:ins>
    </w:p>
    <w:p w:rsidR="006B59B9" w:rsidRDefault="006B59B9">
      <w:pPr>
        <w:pStyle w:val="TOC2"/>
        <w:rPr>
          <w:ins w:id="93" w:author="Ed" w:date="2013-04-08T09:50:00Z"/>
          <w:rFonts w:asciiTheme="minorHAnsi" w:eastAsiaTheme="minorEastAsia" w:hAnsiTheme="minorHAnsi" w:cstheme="minorBidi"/>
          <w:noProof/>
          <w:sz w:val="22"/>
          <w:lang w:bidi="ar-SA"/>
        </w:rPr>
      </w:pPr>
      <w:ins w:id="94" w:author="Ed" w:date="2013-04-08T09:50:00Z">
        <w:r>
          <w:rPr>
            <w:noProof/>
          </w:rPr>
          <w:t>4.5 Calibration</w:t>
        </w:r>
        <w:r>
          <w:rPr>
            <w:noProof/>
          </w:rPr>
          <w:tab/>
        </w:r>
        <w:r>
          <w:rPr>
            <w:noProof/>
          </w:rPr>
          <w:fldChar w:fldCharType="begin"/>
        </w:r>
        <w:r>
          <w:rPr>
            <w:noProof/>
          </w:rPr>
          <w:instrText xml:space="preserve"> PAGEREF _Toc353177991 \h </w:instrText>
        </w:r>
        <w:r>
          <w:rPr>
            <w:noProof/>
          </w:rPr>
        </w:r>
      </w:ins>
      <w:r>
        <w:rPr>
          <w:noProof/>
        </w:rPr>
        <w:fldChar w:fldCharType="separate"/>
      </w:r>
      <w:ins w:id="95" w:author="Ed" w:date="2013-04-08T09:50:00Z">
        <w:r>
          <w:rPr>
            <w:noProof/>
          </w:rPr>
          <w:t>46</w:t>
        </w:r>
        <w:r>
          <w:rPr>
            <w:noProof/>
          </w:rPr>
          <w:fldChar w:fldCharType="end"/>
        </w:r>
      </w:ins>
    </w:p>
    <w:p w:rsidR="006B59B9" w:rsidRDefault="006B59B9">
      <w:pPr>
        <w:pStyle w:val="TOC2"/>
        <w:rPr>
          <w:ins w:id="96" w:author="Ed" w:date="2013-04-08T09:50:00Z"/>
          <w:rFonts w:asciiTheme="minorHAnsi" w:eastAsiaTheme="minorEastAsia" w:hAnsiTheme="minorHAnsi" w:cstheme="minorBidi"/>
          <w:noProof/>
          <w:sz w:val="22"/>
          <w:lang w:bidi="ar-SA"/>
        </w:rPr>
      </w:pPr>
      <w:ins w:id="97" w:author="Ed" w:date="2013-04-08T09:50:00Z">
        <w:r>
          <w:rPr>
            <w:noProof/>
          </w:rPr>
          <w:t>4.6 QR Code Recognition and 3D Localization</w:t>
        </w:r>
        <w:r>
          <w:rPr>
            <w:noProof/>
          </w:rPr>
          <w:tab/>
        </w:r>
        <w:r>
          <w:rPr>
            <w:noProof/>
          </w:rPr>
          <w:fldChar w:fldCharType="begin"/>
        </w:r>
        <w:r>
          <w:rPr>
            <w:noProof/>
          </w:rPr>
          <w:instrText xml:space="preserve"> PAGEREF _Toc353177992 \h </w:instrText>
        </w:r>
        <w:r>
          <w:rPr>
            <w:noProof/>
          </w:rPr>
        </w:r>
      </w:ins>
      <w:r>
        <w:rPr>
          <w:noProof/>
        </w:rPr>
        <w:fldChar w:fldCharType="separate"/>
      </w:r>
      <w:ins w:id="98" w:author="Ed" w:date="2013-04-08T09:50:00Z">
        <w:r>
          <w:rPr>
            <w:noProof/>
          </w:rPr>
          <w:t>47</w:t>
        </w:r>
        <w:r>
          <w:rPr>
            <w:noProof/>
          </w:rPr>
          <w:fldChar w:fldCharType="end"/>
        </w:r>
      </w:ins>
    </w:p>
    <w:p w:rsidR="006B59B9" w:rsidRDefault="006B59B9">
      <w:pPr>
        <w:pStyle w:val="TOC1"/>
        <w:rPr>
          <w:ins w:id="99" w:author="Ed" w:date="2013-04-08T09:50:00Z"/>
          <w:rFonts w:asciiTheme="minorHAnsi" w:eastAsiaTheme="minorEastAsia" w:hAnsiTheme="minorHAnsi" w:cstheme="minorBidi"/>
          <w:noProof/>
          <w:sz w:val="22"/>
          <w:lang w:bidi="ar-SA"/>
        </w:rPr>
      </w:pPr>
      <w:ins w:id="100" w:author="Ed" w:date="2013-04-08T09:50:00Z">
        <w:r>
          <w:rPr>
            <w:noProof/>
          </w:rPr>
          <w:t>5. Industrial Safety</w:t>
        </w:r>
        <w:r>
          <w:rPr>
            <w:noProof/>
          </w:rPr>
          <w:tab/>
        </w:r>
        <w:r>
          <w:rPr>
            <w:noProof/>
          </w:rPr>
          <w:fldChar w:fldCharType="begin"/>
        </w:r>
        <w:r>
          <w:rPr>
            <w:noProof/>
          </w:rPr>
          <w:instrText xml:space="preserve"> PAGEREF _Toc353177993 \h </w:instrText>
        </w:r>
        <w:r>
          <w:rPr>
            <w:noProof/>
          </w:rPr>
        </w:r>
      </w:ins>
      <w:r>
        <w:rPr>
          <w:noProof/>
        </w:rPr>
        <w:fldChar w:fldCharType="separate"/>
      </w:r>
      <w:ins w:id="101" w:author="Ed" w:date="2013-04-08T09:50:00Z">
        <w:r>
          <w:rPr>
            <w:noProof/>
          </w:rPr>
          <w:t>51</w:t>
        </w:r>
        <w:r>
          <w:rPr>
            <w:noProof/>
          </w:rPr>
          <w:fldChar w:fldCharType="end"/>
        </w:r>
      </w:ins>
    </w:p>
    <w:p w:rsidR="006B59B9" w:rsidRDefault="006B59B9">
      <w:pPr>
        <w:pStyle w:val="TOC2"/>
        <w:rPr>
          <w:ins w:id="102" w:author="Ed" w:date="2013-04-08T09:50:00Z"/>
          <w:rFonts w:asciiTheme="minorHAnsi" w:eastAsiaTheme="minorEastAsia" w:hAnsiTheme="minorHAnsi" w:cstheme="minorBidi"/>
          <w:noProof/>
          <w:sz w:val="22"/>
          <w:lang w:bidi="ar-SA"/>
        </w:rPr>
      </w:pPr>
      <w:ins w:id="103" w:author="Ed" w:date="2013-04-08T09:50:00Z">
        <w:r>
          <w:rPr>
            <w:noProof/>
          </w:rPr>
          <w:t>5.1 Reflexive Speed Limiting</w:t>
        </w:r>
        <w:r>
          <w:rPr>
            <w:noProof/>
          </w:rPr>
          <w:tab/>
        </w:r>
        <w:r>
          <w:rPr>
            <w:noProof/>
          </w:rPr>
          <w:fldChar w:fldCharType="begin"/>
        </w:r>
        <w:r>
          <w:rPr>
            <w:noProof/>
          </w:rPr>
          <w:instrText xml:space="preserve"> PAGEREF _Toc353177994 \h </w:instrText>
        </w:r>
        <w:r>
          <w:rPr>
            <w:noProof/>
          </w:rPr>
        </w:r>
      </w:ins>
      <w:r>
        <w:rPr>
          <w:noProof/>
        </w:rPr>
        <w:fldChar w:fldCharType="separate"/>
      </w:r>
      <w:ins w:id="104" w:author="Ed" w:date="2013-04-08T09:50:00Z">
        <w:r>
          <w:rPr>
            <w:noProof/>
          </w:rPr>
          <w:t>51</w:t>
        </w:r>
        <w:r>
          <w:rPr>
            <w:noProof/>
          </w:rPr>
          <w:fldChar w:fldCharType="end"/>
        </w:r>
      </w:ins>
    </w:p>
    <w:p w:rsidR="006B59B9" w:rsidRDefault="006B59B9">
      <w:pPr>
        <w:pStyle w:val="TOC3"/>
        <w:rPr>
          <w:ins w:id="105" w:author="Ed" w:date="2013-04-08T09:50:00Z"/>
          <w:rFonts w:asciiTheme="minorHAnsi" w:eastAsiaTheme="minorEastAsia" w:hAnsiTheme="minorHAnsi" w:cstheme="minorBidi"/>
          <w:noProof/>
          <w:sz w:val="22"/>
          <w:lang w:bidi="ar-SA"/>
        </w:rPr>
      </w:pPr>
      <w:ins w:id="106" w:author="Ed" w:date="2013-04-08T09:50:00Z">
        <w:r>
          <w:rPr>
            <w:noProof/>
          </w:rPr>
          <w:t>Reflexive Halt Methods for Mobile Bases</w:t>
        </w:r>
        <w:r>
          <w:rPr>
            <w:noProof/>
          </w:rPr>
          <w:tab/>
        </w:r>
        <w:r>
          <w:rPr>
            <w:noProof/>
          </w:rPr>
          <w:fldChar w:fldCharType="begin"/>
        </w:r>
        <w:r>
          <w:rPr>
            <w:noProof/>
          </w:rPr>
          <w:instrText xml:space="preserve"> PAGEREF _Toc353177995 \h </w:instrText>
        </w:r>
        <w:r>
          <w:rPr>
            <w:noProof/>
          </w:rPr>
        </w:r>
      </w:ins>
      <w:r>
        <w:rPr>
          <w:noProof/>
        </w:rPr>
        <w:fldChar w:fldCharType="separate"/>
      </w:r>
      <w:ins w:id="107" w:author="Ed" w:date="2013-04-08T09:50:00Z">
        <w:r>
          <w:rPr>
            <w:noProof/>
          </w:rPr>
          <w:t>52</w:t>
        </w:r>
        <w:r>
          <w:rPr>
            <w:noProof/>
          </w:rPr>
          <w:fldChar w:fldCharType="end"/>
        </w:r>
      </w:ins>
    </w:p>
    <w:p w:rsidR="006B59B9" w:rsidRDefault="006B59B9">
      <w:pPr>
        <w:pStyle w:val="TOC3"/>
        <w:rPr>
          <w:ins w:id="108" w:author="Ed" w:date="2013-04-08T09:50:00Z"/>
          <w:rFonts w:asciiTheme="minorHAnsi" w:eastAsiaTheme="minorEastAsia" w:hAnsiTheme="minorHAnsi" w:cstheme="minorBidi"/>
          <w:noProof/>
          <w:sz w:val="22"/>
          <w:lang w:bidi="ar-SA"/>
        </w:rPr>
      </w:pPr>
      <w:ins w:id="109" w:author="Ed" w:date="2013-04-08T09:50:00Z">
        <w:r>
          <w:rPr>
            <w:noProof/>
          </w:rPr>
          <w:t>Reflexive Halting for Manipulators</w:t>
        </w:r>
        <w:r>
          <w:rPr>
            <w:noProof/>
          </w:rPr>
          <w:tab/>
        </w:r>
        <w:r>
          <w:rPr>
            <w:noProof/>
          </w:rPr>
          <w:fldChar w:fldCharType="begin"/>
        </w:r>
        <w:r>
          <w:rPr>
            <w:noProof/>
          </w:rPr>
          <w:instrText xml:space="preserve"> PAGEREF _Toc353177996 \h </w:instrText>
        </w:r>
        <w:r>
          <w:rPr>
            <w:noProof/>
          </w:rPr>
        </w:r>
      </w:ins>
      <w:r>
        <w:rPr>
          <w:noProof/>
        </w:rPr>
        <w:fldChar w:fldCharType="separate"/>
      </w:r>
      <w:ins w:id="110" w:author="Ed" w:date="2013-04-08T09:50:00Z">
        <w:r>
          <w:rPr>
            <w:noProof/>
          </w:rPr>
          <w:t>53</w:t>
        </w:r>
        <w:r>
          <w:rPr>
            <w:noProof/>
          </w:rPr>
          <w:fldChar w:fldCharType="end"/>
        </w:r>
      </w:ins>
    </w:p>
    <w:p w:rsidR="006B59B9" w:rsidRDefault="006B59B9">
      <w:pPr>
        <w:pStyle w:val="TOC2"/>
        <w:rPr>
          <w:ins w:id="111" w:author="Ed" w:date="2013-04-08T09:50:00Z"/>
          <w:rFonts w:asciiTheme="minorHAnsi" w:eastAsiaTheme="minorEastAsia" w:hAnsiTheme="minorHAnsi" w:cstheme="minorBidi"/>
          <w:noProof/>
          <w:sz w:val="22"/>
          <w:lang w:bidi="ar-SA"/>
        </w:rPr>
      </w:pPr>
      <w:ins w:id="112" w:author="Ed" w:date="2013-04-08T09:50:00Z">
        <w:r>
          <w:rPr>
            <w:noProof/>
          </w:rPr>
          <w:t>5.2 Emergency Stop System</w:t>
        </w:r>
        <w:r>
          <w:rPr>
            <w:noProof/>
          </w:rPr>
          <w:tab/>
        </w:r>
        <w:r>
          <w:rPr>
            <w:noProof/>
          </w:rPr>
          <w:fldChar w:fldCharType="begin"/>
        </w:r>
        <w:r>
          <w:rPr>
            <w:noProof/>
          </w:rPr>
          <w:instrText xml:space="preserve"> PAGEREF _Toc353177997 \h </w:instrText>
        </w:r>
        <w:r>
          <w:rPr>
            <w:noProof/>
          </w:rPr>
        </w:r>
      </w:ins>
      <w:r>
        <w:rPr>
          <w:noProof/>
        </w:rPr>
        <w:fldChar w:fldCharType="separate"/>
      </w:r>
      <w:ins w:id="113" w:author="Ed" w:date="2013-04-08T09:50:00Z">
        <w:r>
          <w:rPr>
            <w:noProof/>
          </w:rPr>
          <w:t>56</w:t>
        </w:r>
        <w:r>
          <w:rPr>
            <w:noProof/>
          </w:rPr>
          <w:fldChar w:fldCharType="end"/>
        </w:r>
      </w:ins>
    </w:p>
    <w:p w:rsidR="006B59B9" w:rsidRDefault="006B59B9">
      <w:pPr>
        <w:pStyle w:val="TOC3"/>
        <w:rPr>
          <w:ins w:id="114" w:author="Ed" w:date="2013-04-08T09:50:00Z"/>
          <w:rFonts w:asciiTheme="minorHAnsi" w:eastAsiaTheme="minorEastAsia" w:hAnsiTheme="minorHAnsi" w:cstheme="minorBidi"/>
          <w:noProof/>
          <w:sz w:val="22"/>
          <w:lang w:bidi="ar-SA"/>
        </w:rPr>
      </w:pPr>
      <w:ins w:id="115" w:author="Ed" w:date="2013-04-08T09:50:00Z">
        <w:r>
          <w:rPr>
            <w:noProof/>
          </w:rPr>
          <w:t>E-Stop Systems Used in This Lab</w:t>
        </w:r>
        <w:r>
          <w:rPr>
            <w:noProof/>
          </w:rPr>
          <w:tab/>
        </w:r>
        <w:r>
          <w:rPr>
            <w:noProof/>
          </w:rPr>
          <w:fldChar w:fldCharType="begin"/>
        </w:r>
        <w:r>
          <w:rPr>
            <w:noProof/>
          </w:rPr>
          <w:instrText xml:space="preserve"> PAGEREF _Toc353177998 \h </w:instrText>
        </w:r>
        <w:r>
          <w:rPr>
            <w:noProof/>
          </w:rPr>
        </w:r>
      </w:ins>
      <w:r>
        <w:rPr>
          <w:noProof/>
        </w:rPr>
        <w:fldChar w:fldCharType="separate"/>
      </w:r>
      <w:ins w:id="116" w:author="Ed" w:date="2013-04-08T09:50:00Z">
        <w:r>
          <w:rPr>
            <w:noProof/>
          </w:rPr>
          <w:t>56</w:t>
        </w:r>
        <w:r>
          <w:rPr>
            <w:noProof/>
          </w:rPr>
          <w:fldChar w:fldCharType="end"/>
        </w:r>
      </w:ins>
    </w:p>
    <w:p w:rsidR="006B59B9" w:rsidRDefault="006B59B9">
      <w:pPr>
        <w:pStyle w:val="TOC3"/>
        <w:rPr>
          <w:ins w:id="117" w:author="Ed" w:date="2013-04-08T09:50:00Z"/>
          <w:rFonts w:asciiTheme="minorHAnsi" w:eastAsiaTheme="minorEastAsia" w:hAnsiTheme="minorHAnsi" w:cstheme="minorBidi"/>
          <w:noProof/>
          <w:sz w:val="22"/>
          <w:lang w:bidi="ar-SA"/>
        </w:rPr>
      </w:pPr>
      <w:ins w:id="118" w:author="Ed" w:date="2013-04-08T09:50:00Z">
        <w:r>
          <w:rPr>
            <w:noProof/>
          </w:rPr>
          <w:t>E-Stop Requirements for This Robot</w:t>
        </w:r>
        <w:r>
          <w:rPr>
            <w:noProof/>
          </w:rPr>
          <w:tab/>
        </w:r>
        <w:r>
          <w:rPr>
            <w:noProof/>
          </w:rPr>
          <w:fldChar w:fldCharType="begin"/>
        </w:r>
        <w:r>
          <w:rPr>
            <w:noProof/>
          </w:rPr>
          <w:instrText xml:space="preserve"> PAGEREF _Toc353177999 \h </w:instrText>
        </w:r>
        <w:r>
          <w:rPr>
            <w:noProof/>
          </w:rPr>
        </w:r>
      </w:ins>
      <w:r>
        <w:rPr>
          <w:noProof/>
        </w:rPr>
        <w:fldChar w:fldCharType="separate"/>
      </w:r>
      <w:ins w:id="119" w:author="Ed" w:date="2013-04-08T09:50:00Z">
        <w:r>
          <w:rPr>
            <w:noProof/>
          </w:rPr>
          <w:t>57</w:t>
        </w:r>
        <w:r>
          <w:rPr>
            <w:noProof/>
          </w:rPr>
          <w:fldChar w:fldCharType="end"/>
        </w:r>
      </w:ins>
    </w:p>
    <w:p w:rsidR="006B59B9" w:rsidRDefault="006B59B9">
      <w:pPr>
        <w:pStyle w:val="TOC3"/>
        <w:rPr>
          <w:ins w:id="120" w:author="Ed" w:date="2013-04-08T09:50:00Z"/>
          <w:rFonts w:asciiTheme="minorHAnsi" w:eastAsiaTheme="minorEastAsia" w:hAnsiTheme="minorHAnsi" w:cstheme="minorBidi"/>
          <w:noProof/>
          <w:sz w:val="22"/>
          <w:lang w:bidi="ar-SA"/>
        </w:rPr>
      </w:pPr>
      <w:ins w:id="121" w:author="Ed" w:date="2013-04-08T09:50:00Z">
        <w:r>
          <w:rPr>
            <w:noProof/>
          </w:rPr>
          <w:t>Version 1 Prototype</w:t>
        </w:r>
        <w:r>
          <w:rPr>
            <w:noProof/>
          </w:rPr>
          <w:tab/>
        </w:r>
        <w:r>
          <w:rPr>
            <w:noProof/>
          </w:rPr>
          <w:fldChar w:fldCharType="begin"/>
        </w:r>
        <w:r>
          <w:rPr>
            <w:noProof/>
          </w:rPr>
          <w:instrText xml:space="preserve"> PAGEREF _Toc353178000 \h </w:instrText>
        </w:r>
        <w:r>
          <w:rPr>
            <w:noProof/>
          </w:rPr>
        </w:r>
      </w:ins>
      <w:r>
        <w:rPr>
          <w:noProof/>
        </w:rPr>
        <w:fldChar w:fldCharType="separate"/>
      </w:r>
      <w:ins w:id="122" w:author="Ed" w:date="2013-04-08T09:50:00Z">
        <w:r>
          <w:rPr>
            <w:noProof/>
          </w:rPr>
          <w:t>58</w:t>
        </w:r>
        <w:r>
          <w:rPr>
            <w:noProof/>
          </w:rPr>
          <w:fldChar w:fldCharType="end"/>
        </w:r>
      </w:ins>
    </w:p>
    <w:p w:rsidR="006B59B9" w:rsidRDefault="006B59B9">
      <w:pPr>
        <w:pStyle w:val="TOC3"/>
        <w:rPr>
          <w:ins w:id="123" w:author="Ed" w:date="2013-04-08T09:50:00Z"/>
          <w:rFonts w:asciiTheme="minorHAnsi" w:eastAsiaTheme="minorEastAsia" w:hAnsiTheme="minorHAnsi" w:cstheme="minorBidi"/>
          <w:noProof/>
          <w:sz w:val="22"/>
          <w:lang w:bidi="ar-SA"/>
        </w:rPr>
      </w:pPr>
      <w:ins w:id="124" w:author="Ed" w:date="2013-04-08T09:50:00Z">
        <w:r>
          <w:rPr>
            <w:noProof/>
          </w:rPr>
          <w:t>Version 2 Design</w:t>
        </w:r>
        <w:r>
          <w:rPr>
            <w:noProof/>
          </w:rPr>
          <w:tab/>
        </w:r>
        <w:r>
          <w:rPr>
            <w:noProof/>
          </w:rPr>
          <w:fldChar w:fldCharType="begin"/>
        </w:r>
        <w:r>
          <w:rPr>
            <w:noProof/>
          </w:rPr>
          <w:instrText xml:space="preserve"> PAGEREF _Toc353178001 \h </w:instrText>
        </w:r>
        <w:r>
          <w:rPr>
            <w:noProof/>
          </w:rPr>
        </w:r>
      </w:ins>
      <w:r>
        <w:rPr>
          <w:noProof/>
        </w:rPr>
        <w:fldChar w:fldCharType="separate"/>
      </w:r>
      <w:ins w:id="125" w:author="Ed" w:date="2013-04-08T09:50:00Z">
        <w:r>
          <w:rPr>
            <w:noProof/>
          </w:rPr>
          <w:t>61</w:t>
        </w:r>
        <w:r>
          <w:rPr>
            <w:noProof/>
          </w:rPr>
          <w:fldChar w:fldCharType="end"/>
        </w:r>
      </w:ins>
    </w:p>
    <w:p w:rsidR="006B59B9" w:rsidRDefault="006B59B9">
      <w:pPr>
        <w:pStyle w:val="TOC1"/>
        <w:rPr>
          <w:ins w:id="126" w:author="Ed" w:date="2013-04-08T09:50:00Z"/>
          <w:rFonts w:asciiTheme="minorHAnsi" w:eastAsiaTheme="minorEastAsia" w:hAnsiTheme="minorHAnsi" w:cstheme="minorBidi"/>
          <w:noProof/>
          <w:sz w:val="22"/>
          <w:lang w:bidi="ar-SA"/>
        </w:rPr>
      </w:pPr>
      <w:ins w:id="127" w:author="Ed" w:date="2013-04-08T09:50:00Z">
        <w:r>
          <w:rPr>
            <w:noProof/>
          </w:rPr>
          <w:t>6. Experimental Results</w:t>
        </w:r>
        <w:r>
          <w:rPr>
            <w:noProof/>
          </w:rPr>
          <w:tab/>
        </w:r>
        <w:r>
          <w:rPr>
            <w:noProof/>
          </w:rPr>
          <w:fldChar w:fldCharType="begin"/>
        </w:r>
        <w:r>
          <w:rPr>
            <w:noProof/>
          </w:rPr>
          <w:instrText xml:space="preserve"> PAGEREF _Toc353178002 \h </w:instrText>
        </w:r>
        <w:r>
          <w:rPr>
            <w:noProof/>
          </w:rPr>
        </w:r>
      </w:ins>
      <w:r>
        <w:rPr>
          <w:noProof/>
        </w:rPr>
        <w:fldChar w:fldCharType="separate"/>
      </w:r>
      <w:ins w:id="128" w:author="Ed" w:date="2013-04-08T09:50:00Z">
        <w:r>
          <w:rPr>
            <w:noProof/>
          </w:rPr>
          <w:t>64</w:t>
        </w:r>
        <w:r>
          <w:rPr>
            <w:noProof/>
          </w:rPr>
          <w:fldChar w:fldCharType="end"/>
        </w:r>
      </w:ins>
    </w:p>
    <w:p w:rsidR="006B59B9" w:rsidRDefault="006B59B9">
      <w:pPr>
        <w:pStyle w:val="TOC2"/>
        <w:rPr>
          <w:ins w:id="129" w:author="Ed" w:date="2013-04-08T09:50:00Z"/>
          <w:rFonts w:asciiTheme="minorHAnsi" w:eastAsiaTheme="minorEastAsia" w:hAnsiTheme="minorHAnsi" w:cstheme="minorBidi"/>
          <w:noProof/>
          <w:sz w:val="22"/>
          <w:lang w:bidi="ar-SA"/>
        </w:rPr>
      </w:pPr>
      <w:ins w:id="130" w:author="Ed" w:date="2013-04-08T09:50:00Z">
        <w:r>
          <w:rPr>
            <w:noProof/>
          </w:rPr>
          <w:lastRenderedPageBreak/>
          <w:t>6.1 The Validation Task</w:t>
        </w:r>
        <w:r>
          <w:rPr>
            <w:noProof/>
          </w:rPr>
          <w:tab/>
        </w:r>
        <w:r>
          <w:rPr>
            <w:noProof/>
          </w:rPr>
          <w:fldChar w:fldCharType="begin"/>
        </w:r>
        <w:r>
          <w:rPr>
            <w:noProof/>
          </w:rPr>
          <w:instrText xml:space="preserve"> PAGEREF _Toc353178003 \h </w:instrText>
        </w:r>
        <w:r>
          <w:rPr>
            <w:noProof/>
          </w:rPr>
        </w:r>
      </w:ins>
      <w:r>
        <w:rPr>
          <w:noProof/>
        </w:rPr>
        <w:fldChar w:fldCharType="separate"/>
      </w:r>
      <w:ins w:id="131" w:author="Ed" w:date="2013-04-08T09:50:00Z">
        <w:r>
          <w:rPr>
            <w:noProof/>
          </w:rPr>
          <w:t>64</w:t>
        </w:r>
        <w:r>
          <w:rPr>
            <w:noProof/>
          </w:rPr>
          <w:fldChar w:fldCharType="end"/>
        </w:r>
      </w:ins>
    </w:p>
    <w:p w:rsidR="006B59B9" w:rsidRDefault="006B59B9">
      <w:pPr>
        <w:pStyle w:val="TOC2"/>
        <w:rPr>
          <w:ins w:id="132" w:author="Ed" w:date="2013-04-08T09:50:00Z"/>
          <w:rFonts w:asciiTheme="minorHAnsi" w:eastAsiaTheme="minorEastAsia" w:hAnsiTheme="minorHAnsi" w:cstheme="minorBidi"/>
          <w:noProof/>
          <w:sz w:val="22"/>
          <w:lang w:bidi="ar-SA"/>
        </w:rPr>
      </w:pPr>
      <w:ins w:id="133" w:author="Ed" w:date="2013-04-08T09:50:00Z">
        <w:r>
          <w:rPr>
            <w:noProof/>
          </w:rPr>
          <w:t>6.2 Validation Results</w:t>
        </w:r>
        <w:r>
          <w:rPr>
            <w:noProof/>
          </w:rPr>
          <w:tab/>
        </w:r>
        <w:r>
          <w:rPr>
            <w:noProof/>
          </w:rPr>
          <w:fldChar w:fldCharType="begin"/>
        </w:r>
        <w:r>
          <w:rPr>
            <w:noProof/>
          </w:rPr>
          <w:instrText xml:space="preserve"> PAGEREF _Toc353178004 \h </w:instrText>
        </w:r>
        <w:r>
          <w:rPr>
            <w:noProof/>
          </w:rPr>
        </w:r>
      </w:ins>
      <w:r>
        <w:rPr>
          <w:noProof/>
        </w:rPr>
        <w:fldChar w:fldCharType="separate"/>
      </w:r>
      <w:ins w:id="134" w:author="Ed" w:date="2013-04-08T09:50:00Z">
        <w:r>
          <w:rPr>
            <w:noProof/>
          </w:rPr>
          <w:t>65</w:t>
        </w:r>
        <w:r>
          <w:rPr>
            <w:noProof/>
          </w:rPr>
          <w:fldChar w:fldCharType="end"/>
        </w:r>
      </w:ins>
    </w:p>
    <w:p w:rsidR="006B59B9" w:rsidRDefault="006B59B9">
      <w:pPr>
        <w:pStyle w:val="TOC2"/>
        <w:rPr>
          <w:ins w:id="135" w:author="Ed" w:date="2013-04-08T09:50:00Z"/>
          <w:rFonts w:asciiTheme="minorHAnsi" w:eastAsiaTheme="minorEastAsia" w:hAnsiTheme="minorHAnsi" w:cstheme="minorBidi"/>
          <w:noProof/>
          <w:sz w:val="22"/>
          <w:lang w:bidi="ar-SA"/>
        </w:rPr>
      </w:pPr>
      <w:ins w:id="136" w:author="Ed" w:date="2013-04-08T09:50:00Z">
        <w:r>
          <w:rPr>
            <w:noProof/>
          </w:rPr>
          <w:t>6.3 Mechanical and Electrical Systems</w:t>
        </w:r>
        <w:r>
          <w:rPr>
            <w:noProof/>
          </w:rPr>
          <w:tab/>
        </w:r>
        <w:r>
          <w:rPr>
            <w:noProof/>
          </w:rPr>
          <w:fldChar w:fldCharType="begin"/>
        </w:r>
        <w:r>
          <w:rPr>
            <w:noProof/>
          </w:rPr>
          <w:instrText xml:space="preserve"> PAGEREF _Toc353178005 \h </w:instrText>
        </w:r>
        <w:r>
          <w:rPr>
            <w:noProof/>
          </w:rPr>
        </w:r>
      </w:ins>
      <w:r>
        <w:rPr>
          <w:noProof/>
        </w:rPr>
        <w:fldChar w:fldCharType="separate"/>
      </w:r>
      <w:ins w:id="137" w:author="Ed" w:date="2013-04-08T09:50:00Z">
        <w:r>
          <w:rPr>
            <w:noProof/>
          </w:rPr>
          <w:t>65</w:t>
        </w:r>
        <w:r>
          <w:rPr>
            <w:noProof/>
          </w:rPr>
          <w:fldChar w:fldCharType="end"/>
        </w:r>
      </w:ins>
    </w:p>
    <w:p w:rsidR="006B59B9" w:rsidRDefault="006B59B9">
      <w:pPr>
        <w:pStyle w:val="TOC3"/>
        <w:rPr>
          <w:ins w:id="138" w:author="Ed" w:date="2013-04-08T09:50:00Z"/>
          <w:rFonts w:asciiTheme="minorHAnsi" w:eastAsiaTheme="minorEastAsia" w:hAnsiTheme="minorHAnsi" w:cstheme="minorBidi"/>
          <w:noProof/>
          <w:sz w:val="22"/>
          <w:lang w:bidi="ar-SA"/>
        </w:rPr>
      </w:pPr>
      <w:ins w:id="139" w:author="Ed" w:date="2013-04-08T09:50:00Z">
        <w:r>
          <w:rPr>
            <w:noProof/>
          </w:rPr>
          <w:t>Wheelchair Drivebase</w:t>
        </w:r>
        <w:r>
          <w:rPr>
            <w:noProof/>
          </w:rPr>
          <w:tab/>
        </w:r>
        <w:r>
          <w:rPr>
            <w:noProof/>
          </w:rPr>
          <w:fldChar w:fldCharType="begin"/>
        </w:r>
        <w:r>
          <w:rPr>
            <w:noProof/>
          </w:rPr>
          <w:instrText xml:space="preserve"> PAGEREF _Toc353178006 \h </w:instrText>
        </w:r>
        <w:r>
          <w:rPr>
            <w:noProof/>
          </w:rPr>
        </w:r>
      </w:ins>
      <w:r>
        <w:rPr>
          <w:noProof/>
        </w:rPr>
        <w:fldChar w:fldCharType="separate"/>
      </w:r>
      <w:ins w:id="140" w:author="Ed" w:date="2013-04-08T09:50:00Z">
        <w:r>
          <w:rPr>
            <w:noProof/>
          </w:rPr>
          <w:t>65</w:t>
        </w:r>
        <w:r>
          <w:rPr>
            <w:noProof/>
          </w:rPr>
          <w:fldChar w:fldCharType="end"/>
        </w:r>
      </w:ins>
    </w:p>
    <w:p w:rsidR="006B59B9" w:rsidRDefault="006B59B9">
      <w:pPr>
        <w:pStyle w:val="TOC3"/>
        <w:rPr>
          <w:ins w:id="141" w:author="Ed" w:date="2013-04-08T09:50:00Z"/>
          <w:rFonts w:asciiTheme="minorHAnsi" w:eastAsiaTheme="minorEastAsia" w:hAnsiTheme="minorHAnsi" w:cstheme="minorBidi"/>
          <w:noProof/>
          <w:sz w:val="22"/>
          <w:lang w:bidi="ar-SA"/>
        </w:rPr>
      </w:pPr>
      <w:ins w:id="142" w:author="Ed" w:date="2013-04-08T09:50:00Z">
        <w:r>
          <w:rPr>
            <w:noProof/>
          </w:rPr>
          <w:t>Chassis Design</w:t>
        </w:r>
        <w:r>
          <w:rPr>
            <w:noProof/>
          </w:rPr>
          <w:tab/>
        </w:r>
        <w:r>
          <w:rPr>
            <w:noProof/>
          </w:rPr>
          <w:fldChar w:fldCharType="begin"/>
        </w:r>
        <w:r>
          <w:rPr>
            <w:noProof/>
          </w:rPr>
          <w:instrText xml:space="preserve"> PAGEREF _Toc353178007 \h </w:instrText>
        </w:r>
        <w:r>
          <w:rPr>
            <w:noProof/>
          </w:rPr>
        </w:r>
      </w:ins>
      <w:r>
        <w:rPr>
          <w:noProof/>
        </w:rPr>
        <w:fldChar w:fldCharType="separate"/>
      </w:r>
      <w:ins w:id="143" w:author="Ed" w:date="2013-04-08T09:50:00Z">
        <w:r>
          <w:rPr>
            <w:noProof/>
          </w:rPr>
          <w:t>66</w:t>
        </w:r>
        <w:r>
          <w:rPr>
            <w:noProof/>
          </w:rPr>
          <w:fldChar w:fldCharType="end"/>
        </w:r>
      </w:ins>
    </w:p>
    <w:p w:rsidR="006B59B9" w:rsidRDefault="006B59B9">
      <w:pPr>
        <w:pStyle w:val="TOC3"/>
        <w:rPr>
          <w:ins w:id="144" w:author="Ed" w:date="2013-04-08T09:50:00Z"/>
          <w:rFonts w:asciiTheme="minorHAnsi" w:eastAsiaTheme="minorEastAsia" w:hAnsiTheme="minorHAnsi" w:cstheme="minorBidi"/>
          <w:noProof/>
          <w:sz w:val="22"/>
          <w:lang w:bidi="ar-SA"/>
        </w:rPr>
      </w:pPr>
      <w:ins w:id="145" w:author="Ed" w:date="2013-04-08T09:50:00Z">
        <w:r>
          <w:rPr>
            <w:noProof/>
          </w:rPr>
          <w:t>The ABB Arm System</w:t>
        </w:r>
        <w:r>
          <w:rPr>
            <w:noProof/>
          </w:rPr>
          <w:tab/>
        </w:r>
        <w:r>
          <w:rPr>
            <w:noProof/>
          </w:rPr>
          <w:fldChar w:fldCharType="begin"/>
        </w:r>
        <w:r>
          <w:rPr>
            <w:noProof/>
          </w:rPr>
          <w:instrText xml:space="preserve"> PAGEREF _Toc353178008 \h </w:instrText>
        </w:r>
        <w:r>
          <w:rPr>
            <w:noProof/>
          </w:rPr>
        </w:r>
      </w:ins>
      <w:r>
        <w:rPr>
          <w:noProof/>
        </w:rPr>
        <w:fldChar w:fldCharType="separate"/>
      </w:r>
      <w:ins w:id="146" w:author="Ed" w:date="2013-04-08T09:50:00Z">
        <w:r>
          <w:rPr>
            <w:noProof/>
          </w:rPr>
          <w:t>67</w:t>
        </w:r>
        <w:r>
          <w:rPr>
            <w:noProof/>
          </w:rPr>
          <w:fldChar w:fldCharType="end"/>
        </w:r>
      </w:ins>
    </w:p>
    <w:p w:rsidR="006B59B9" w:rsidRDefault="006B59B9">
      <w:pPr>
        <w:pStyle w:val="TOC3"/>
        <w:rPr>
          <w:ins w:id="147" w:author="Ed" w:date="2013-04-08T09:50:00Z"/>
          <w:rFonts w:asciiTheme="minorHAnsi" w:eastAsiaTheme="minorEastAsia" w:hAnsiTheme="minorHAnsi" w:cstheme="minorBidi"/>
          <w:noProof/>
          <w:sz w:val="22"/>
          <w:lang w:bidi="ar-SA"/>
        </w:rPr>
      </w:pPr>
      <w:ins w:id="148" w:author="Ed" w:date="2013-04-08T09:50:00Z">
        <w:r>
          <w:rPr>
            <w:noProof/>
          </w:rPr>
          <w:t>Gripper</w:t>
        </w:r>
        <w:r>
          <w:rPr>
            <w:noProof/>
          </w:rPr>
          <w:tab/>
        </w:r>
        <w:r>
          <w:rPr>
            <w:noProof/>
          </w:rPr>
          <w:fldChar w:fldCharType="begin"/>
        </w:r>
        <w:r>
          <w:rPr>
            <w:noProof/>
          </w:rPr>
          <w:instrText xml:space="preserve"> PAGEREF _Toc353178009 \h </w:instrText>
        </w:r>
        <w:r>
          <w:rPr>
            <w:noProof/>
          </w:rPr>
        </w:r>
      </w:ins>
      <w:r>
        <w:rPr>
          <w:noProof/>
        </w:rPr>
        <w:fldChar w:fldCharType="separate"/>
      </w:r>
      <w:ins w:id="149" w:author="Ed" w:date="2013-04-08T09:50:00Z">
        <w:r>
          <w:rPr>
            <w:noProof/>
          </w:rPr>
          <w:t>67</w:t>
        </w:r>
        <w:r>
          <w:rPr>
            <w:noProof/>
          </w:rPr>
          <w:fldChar w:fldCharType="end"/>
        </w:r>
      </w:ins>
    </w:p>
    <w:p w:rsidR="006B59B9" w:rsidRDefault="006B59B9">
      <w:pPr>
        <w:pStyle w:val="TOC3"/>
        <w:rPr>
          <w:ins w:id="150" w:author="Ed" w:date="2013-04-08T09:50:00Z"/>
          <w:rFonts w:asciiTheme="minorHAnsi" w:eastAsiaTheme="minorEastAsia" w:hAnsiTheme="minorHAnsi" w:cstheme="minorBidi"/>
          <w:noProof/>
          <w:sz w:val="22"/>
          <w:lang w:bidi="ar-SA"/>
        </w:rPr>
      </w:pPr>
      <w:ins w:id="151" w:author="Ed" w:date="2013-04-08T09:50:00Z">
        <w:r>
          <w:rPr>
            <w:noProof/>
          </w:rPr>
          <w:t>Battery Life</w:t>
        </w:r>
        <w:r>
          <w:rPr>
            <w:noProof/>
          </w:rPr>
          <w:tab/>
        </w:r>
        <w:r>
          <w:rPr>
            <w:noProof/>
          </w:rPr>
          <w:fldChar w:fldCharType="begin"/>
        </w:r>
        <w:r>
          <w:rPr>
            <w:noProof/>
          </w:rPr>
          <w:instrText xml:space="preserve"> PAGEREF _Toc353178010 \h </w:instrText>
        </w:r>
        <w:r>
          <w:rPr>
            <w:noProof/>
          </w:rPr>
        </w:r>
      </w:ins>
      <w:r>
        <w:rPr>
          <w:noProof/>
        </w:rPr>
        <w:fldChar w:fldCharType="separate"/>
      </w:r>
      <w:ins w:id="152" w:author="Ed" w:date="2013-04-08T09:50:00Z">
        <w:r>
          <w:rPr>
            <w:noProof/>
          </w:rPr>
          <w:t>68</w:t>
        </w:r>
        <w:r>
          <w:rPr>
            <w:noProof/>
          </w:rPr>
          <w:fldChar w:fldCharType="end"/>
        </w:r>
      </w:ins>
    </w:p>
    <w:p w:rsidR="006B59B9" w:rsidRDefault="006B59B9">
      <w:pPr>
        <w:pStyle w:val="TOC2"/>
        <w:rPr>
          <w:ins w:id="153" w:author="Ed" w:date="2013-04-08T09:50:00Z"/>
          <w:rFonts w:asciiTheme="minorHAnsi" w:eastAsiaTheme="minorEastAsia" w:hAnsiTheme="minorHAnsi" w:cstheme="minorBidi"/>
          <w:noProof/>
          <w:sz w:val="22"/>
          <w:lang w:bidi="ar-SA"/>
        </w:rPr>
      </w:pPr>
      <w:ins w:id="154" w:author="Ed" w:date="2013-04-08T09:50:00Z">
        <w:r>
          <w:rPr>
            <w:noProof/>
          </w:rPr>
          <w:t>6.4 The Kinect</w:t>
        </w:r>
        <w:r>
          <w:rPr>
            <w:noProof/>
          </w:rPr>
          <w:tab/>
        </w:r>
        <w:r>
          <w:rPr>
            <w:noProof/>
          </w:rPr>
          <w:fldChar w:fldCharType="begin"/>
        </w:r>
        <w:r>
          <w:rPr>
            <w:noProof/>
          </w:rPr>
          <w:instrText xml:space="preserve"> PAGEREF _Toc353178011 \h </w:instrText>
        </w:r>
        <w:r>
          <w:rPr>
            <w:noProof/>
          </w:rPr>
        </w:r>
      </w:ins>
      <w:r>
        <w:rPr>
          <w:noProof/>
        </w:rPr>
        <w:fldChar w:fldCharType="separate"/>
      </w:r>
      <w:ins w:id="155" w:author="Ed" w:date="2013-04-08T09:50:00Z">
        <w:r>
          <w:rPr>
            <w:noProof/>
          </w:rPr>
          <w:t>70</w:t>
        </w:r>
        <w:r>
          <w:rPr>
            <w:noProof/>
          </w:rPr>
          <w:fldChar w:fldCharType="end"/>
        </w:r>
      </w:ins>
    </w:p>
    <w:p w:rsidR="006B59B9" w:rsidRDefault="006B59B9">
      <w:pPr>
        <w:pStyle w:val="TOC3"/>
        <w:rPr>
          <w:ins w:id="156" w:author="Ed" w:date="2013-04-08T09:50:00Z"/>
          <w:rFonts w:asciiTheme="minorHAnsi" w:eastAsiaTheme="minorEastAsia" w:hAnsiTheme="minorHAnsi" w:cstheme="minorBidi"/>
          <w:noProof/>
          <w:sz w:val="22"/>
          <w:lang w:bidi="ar-SA"/>
        </w:rPr>
      </w:pPr>
      <w:ins w:id="157" w:author="Ed" w:date="2013-04-08T09:50:00Z">
        <w:r>
          <w:rPr>
            <w:noProof/>
          </w:rPr>
          <w:t>For Object Localization and Arm Planning</w:t>
        </w:r>
        <w:r>
          <w:rPr>
            <w:noProof/>
          </w:rPr>
          <w:tab/>
        </w:r>
        <w:r>
          <w:rPr>
            <w:noProof/>
          </w:rPr>
          <w:fldChar w:fldCharType="begin"/>
        </w:r>
        <w:r>
          <w:rPr>
            <w:noProof/>
          </w:rPr>
          <w:instrText xml:space="preserve"> PAGEREF _Toc353178012 \h </w:instrText>
        </w:r>
        <w:r>
          <w:rPr>
            <w:noProof/>
          </w:rPr>
        </w:r>
      </w:ins>
      <w:r>
        <w:rPr>
          <w:noProof/>
        </w:rPr>
        <w:fldChar w:fldCharType="separate"/>
      </w:r>
      <w:ins w:id="158" w:author="Ed" w:date="2013-04-08T09:50:00Z">
        <w:r>
          <w:rPr>
            <w:noProof/>
          </w:rPr>
          <w:t>70</w:t>
        </w:r>
        <w:r>
          <w:rPr>
            <w:noProof/>
          </w:rPr>
          <w:fldChar w:fldCharType="end"/>
        </w:r>
      </w:ins>
    </w:p>
    <w:p w:rsidR="006B59B9" w:rsidRDefault="006B59B9">
      <w:pPr>
        <w:pStyle w:val="TOC3"/>
        <w:rPr>
          <w:ins w:id="159" w:author="Ed" w:date="2013-04-08T09:50:00Z"/>
          <w:rFonts w:asciiTheme="minorHAnsi" w:eastAsiaTheme="minorEastAsia" w:hAnsiTheme="minorHAnsi" w:cstheme="minorBidi"/>
          <w:noProof/>
          <w:sz w:val="22"/>
          <w:lang w:bidi="ar-SA"/>
        </w:rPr>
      </w:pPr>
      <w:ins w:id="160" w:author="Ed" w:date="2013-04-08T09:50:00Z">
        <w:r>
          <w:rPr>
            <w:noProof/>
          </w:rPr>
          <w:t>For Reading QR Codes</w:t>
        </w:r>
        <w:r>
          <w:rPr>
            <w:noProof/>
          </w:rPr>
          <w:tab/>
        </w:r>
        <w:r>
          <w:rPr>
            <w:noProof/>
          </w:rPr>
          <w:fldChar w:fldCharType="begin"/>
        </w:r>
        <w:r>
          <w:rPr>
            <w:noProof/>
          </w:rPr>
          <w:instrText xml:space="preserve"> PAGEREF _Toc353178013 \h </w:instrText>
        </w:r>
        <w:r>
          <w:rPr>
            <w:noProof/>
          </w:rPr>
        </w:r>
      </w:ins>
      <w:r>
        <w:rPr>
          <w:noProof/>
        </w:rPr>
        <w:fldChar w:fldCharType="separate"/>
      </w:r>
      <w:ins w:id="161" w:author="Ed" w:date="2013-04-08T09:50:00Z">
        <w:r>
          <w:rPr>
            <w:noProof/>
          </w:rPr>
          <w:t>70</w:t>
        </w:r>
        <w:r>
          <w:rPr>
            <w:noProof/>
          </w:rPr>
          <w:fldChar w:fldCharType="end"/>
        </w:r>
      </w:ins>
    </w:p>
    <w:p w:rsidR="006B59B9" w:rsidRDefault="006B59B9">
      <w:pPr>
        <w:pStyle w:val="TOC1"/>
        <w:rPr>
          <w:ins w:id="162" w:author="Ed" w:date="2013-04-08T09:50:00Z"/>
          <w:rFonts w:asciiTheme="minorHAnsi" w:eastAsiaTheme="minorEastAsia" w:hAnsiTheme="minorHAnsi" w:cstheme="minorBidi"/>
          <w:noProof/>
          <w:sz w:val="22"/>
          <w:lang w:bidi="ar-SA"/>
        </w:rPr>
      </w:pPr>
      <w:ins w:id="163" w:author="Ed" w:date="2013-04-08T09:50:00Z">
        <w:r>
          <w:rPr>
            <w:noProof/>
          </w:rPr>
          <w:t>Discussion</w:t>
        </w:r>
        <w:r>
          <w:rPr>
            <w:noProof/>
          </w:rPr>
          <w:tab/>
        </w:r>
        <w:r>
          <w:rPr>
            <w:noProof/>
          </w:rPr>
          <w:fldChar w:fldCharType="begin"/>
        </w:r>
        <w:r>
          <w:rPr>
            <w:noProof/>
          </w:rPr>
          <w:instrText xml:space="preserve"> PAGEREF _Toc353178014 \h </w:instrText>
        </w:r>
        <w:r>
          <w:rPr>
            <w:noProof/>
          </w:rPr>
        </w:r>
      </w:ins>
      <w:r>
        <w:rPr>
          <w:noProof/>
        </w:rPr>
        <w:fldChar w:fldCharType="separate"/>
      </w:r>
      <w:ins w:id="164" w:author="Ed" w:date="2013-04-08T09:50:00Z">
        <w:r>
          <w:rPr>
            <w:noProof/>
          </w:rPr>
          <w:t>72</w:t>
        </w:r>
        <w:r>
          <w:rPr>
            <w:noProof/>
          </w:rPr>
          <w:fldChar w:fldCharType="end"/>
        </w:r>
      </w:ins>
    </w:p>
    <w:p w:rsidR="006B59B9" w:rsidRDefault="006B59B9">
      <w:pPr>
        <w:pStyle w:val="TOC1"/>
        <w:rPr>
          <w:ins w:id="165" w:author="Ed" w:date="2013-04-08T09:50:00Z"/>
          <w:rFonts w:asciiTheme="minorHAnsi" w:eastAsiaTheme="minorEastAsia" w:hAnsiTheme="minorHAnsi" w:cstheme="minorBidi"/>
          <w:noProof/>
          <w:sz w:val="22"/>
          <w:lang w:bidi="ar-SA"/>
        </w:rPr>
      </w:pPr>
      <w:ins w:id="166" w:author="Ed" w:date="2013-04-08T09:50:00Z">
        <w:r>
          <w:rPr>
            <w:noProof/>
          </w:rPr>
          <w:t>7. Conclusion and Future Work</w:t>
        </w:r>
        <w:r>
          <w:rPr>
            <w:noProof/>
          </w:rPr>
          <w:tab/>
        </w:r>
        <w:r>
          <w:rPr>
            <w:noProof/>
          </w:rPr>
          <w:fldChar w:fldCharType="begin"/>
        </w:r>
        <w:r>
          <w:rPr>
            <w:noProof/>
          </w:rPr>
          <w:instrText xml:space="preserve"> PAGEREF _Toc353178015 \h </w:instrText>
        </w:r>
        <w:r>
          <w:rPr>
            <w:noProof/>
          </w:rPr>
        </w:r>
      </w:ins>
      <w:r>
        <w:rPr>
          <w:noProof/>
        </w:rPr>
        <w:fldChar w:fldCharType="separate"/>
      </w:r>
      <w:ins w:id="167" w:author="Ed" w:date="2013-04-08T09:50:00Z">
        <w:r>
          <w:rPr>
            <w:noProof/>
          </w:rPr>
          <w:t>73</w:t>
        </w:r>
        <w:r>
          <w:rPr>
            <w:noProof/>
          </w:rPr>
          <w:fldChar w:fldCharType="end"/>
        </w:r>
      </w:ins>
    </w:p>
    <w:p w:rsidR="006B59B9" w:rsidRDefault="006B59B9">
      <w:pPr>
        <w:pStyle w:val="TOC1"/>
        <w:rPr>
          <w:ins w:id="168" w:author="Ed" w:date="2013-04-08T09:50:00Z"/>
          <w:rFonts w:asciiTheme="minorHAnsi" w:eastAsiaTheme="minorEastAsia" w:hAnsiTheme="minorHAnsi" w:cstheme="minorBidi"/>
          <w:noProof/>
          <w:sz w:val="22"/>
          <w:lang w:bidi="ar-SA"/>
        </w:rPr>
      </w:pPr>
      <w:ins w:id="169" w:author="Ed" w:date="2013-04-08T09:50:00Z">
        <w:r>
          <w:rPr>
            <w:noProof/>
          </w:rPr>
          <w:t>8. Bibliography</w:t>
        </w:r>
        <w:r>
          <w:rPr>
            <w:noProof/>
          </w:rPr>
          <w:tab/>
        </w:r>
        <w:r>
          <w:rPr>
            <w:noProof/>
          </w:rPr>
          <w:fldChar w:fldCharType="begin"/>
        </w:r>
        <w:r>
          <w:rPr>
            <w:noProof/>
          </w:rPr>
          <w:instrText xml:space="preserve"> PAGEREF _Toc353178016 \h </w:instrText>
        </w:r>
        <w:r>
          <w:rPr>
            <w:noProof/>
          </w:rPr>
        </w:r>
      </w:ins>
      <w:r>
        <w:rPr>
          <w:noProof/>
        </w:rPr>
        <w:fldChar w:fldCharType="separate"/>
      </w:r>
      <w:ins w:id="170" w:author="Ed" w:date="2013-04-08T09:50:00Z">
        <w:r>
          <w:rPr>
            <w:noProof/>
          </w:rPr>
          <w:t>76</w:t>
        </w:r>
        <w:r>
          <w:rPr>
            <w:noProof/>
          </w:rPr>
          <w:fldChar w:fldCharType="end"/>
        </w:r>
      </w:ins>
    </w:p>
    <w:p w:rsidR="006B59B9" w:rsidRDefault="006B59B9">
      <w:pPr>
        <w:pStyle w:val="TOC1"/>
        <w:rPr>
          <w:ins w:id="171" w:author="Ed" w:date="2013-04-08T09:50:00Z"/>
          <w:rFonts w:asciiTheme="minorHAnsi" w:eastAsiaTheme="minorEastAsia" w:hAnsiTheme="minorHAnsi" w:cstheme="minorBidi"/>
          <w:noProof/>
          <w:sz w:val="22"/>
          <w:lang w:bidi="ar-SA"/>
        </w:rPr>
      </w:pPr>
      <w:ins w:id="172" w:author="Ed" w:date="2013-04-08T09:50:00Z">
        <w:r>
          <w:rPr>
            <w:noProof/>
          </w:rPr>
          <w:t>9. Appendix 1: Bill of Materials</w:t>
        </w:r>
        <w:r>
          <w:rPr>
            <w:noProof/>
          </w:rPr>
          <w:tab/>
        </w:r>
        <w:r>
          <w:rPr>
            <w:noProof/>
          </w:rPr>
          <w:fldChar w:fldCharType="begin"/>
        </w:r>
        <w:r>
          <w:rPr>
            <w:noProof/>
          </w:rPr>
          <w:instrText xml:space="preserve"> PAGEREF _Toc353178048 \h </w:instrText>
        </w:r>
        <w:r>
          <w:rPr>
            <w:noProof/>
          </w:rPr>
        </w:r>
      </w:ins>
      <w:r>
        <w:rPr>
          <w:noProof/>
        </w:rPr>
        <w:fldChar w:fldCharType="separate"/>
      </w:r>
      <w:ins w:id="173" w:author="Ed" w:date="2013-04-08T09:50:00Z">
        <w:r>
          <w:rPr>
            <w:noProof/>
          </w:rPr>
          <w:t>79</w:t>
        </w:r>
        <w:r>
          <w:rPr>
            <w:noProof/>
          </w:rPr>
          <w:fldChar w:fldCharType="end"/>
        </w:r>
      </w:ins>
    </w:p>
    <w:p w:rsidR="006B59B9" w:rsidRDefault="006B59B9">
      <w:pPr>
        <w:pStyle w:val="TOC1"/>
        <w:rPr>
          <w:ins w:id="174" w:author="Ed" w:date="2013-04-08T09:50:00Z"/>
          <w:rFonts w:asciiTheme="minorHAnsi" w:eastAsiaTheme="minorEastAsia" w:hAnsiTheme="minorHAnsi" w:cstheme="minorBidi"/>
          <w:noProof/>
          <w:sz w:val="22"/>
          <w:lang w:bidi="ar-SA"/>
        </w:rPr>
      </w:pPr>
      <w:ins w:id="175" w:author="Ed" w:date="2013-04-08T09:50:00Z">
        <w:r>
          <w:rPr>
            <w:noProof/>
          </w:rPr>
          <w:t>10. Appendix 2: Localization Data</w:t>
        </w:r>
        <w:r>
          <w:rPr>
            <w:noProof/>
          </w:rPr>
          <w:tab/>
        </w:r>
        <w:r>
          <w:rPr>
            <w:noProof/>
          </w:rPr>
          <w:fldChar w:fldCharType="begin"/>
        </w:r>
        <w:r>
          <w:rPr>
            <w:noProof/>
          </w:rPr>
          <w:instrText xml:space="preserve"> PAGEREF _Toc353178049 \h </w:instrText>
        </w:r>
        <w:r>
          <w:rPr>
            <w:noProof/>
          </w:rPr>
        </w:r>
      </w:ins>
      <w:r>
        <w:rPr>
          <w:noProof/>
        </w:rPr>
        <w:fldChar w:fldCharType="separate"/>
      </w:r>
      <w:ins w:id="176" w:author="Ed" w:date="2013-04-08T09:50:00Z">
        <w:r>
          <w:rPr>
            <w:noProof/>
          </w:rPr>
          <w:t>80</w:t>
        </w:r>
        <w:r>
          <w:rPr>
            <w:noProof/>
          </w:rPr>
          <w:fldChar w:fldCharType="end"/>
        </w:r>
      </w:ins>
    </w:p>
    <w:p w:rsidR="006B59B9" w:rsidRDefault="006B59B9">
      <w:pPr>
        <w:pStyle w:val="TOC2"/>
        <w:rPr>
          <w:ins w:id="177" w:author="Ed" w:date="2013-04-08T09:50:00Z"/>
          <w:rFonts w:asciiTheme="minorHAnsi" w:eastAsiaTheme="minorEastAsia" w:hAnsiTheme="minorHAnsi" w:cstheme="minorBidi"/>
          <w:noProof/>
          <w:sz w:val="22"/>
          <w:lang w:bidi="ar-SA"/>
        </w:rPr>
      </w:pPr>
      <w:ins w:id="178" w:author="Ed" w:date="2013-04-08T09:50:00Z">
        <w:r>
          <w:rPr>
            <w:noProof/>
          </w:rPr>
          <w:t>10.1 Ten Meter Straight Line</w:t>
        </w:r>
        <w:r>
          <w:rPr>
            <w:noProof/>
          </w:rPr>
          <w:tab/>
        </w:r>
        <w:r>
          <w:rPr>
            <w:noProof/>
          </w:rPr>
          <w:fldChar w:fldCharType="begin"/>
        </w:r>
        <w:r>
          <w:rPr>
            <w:noProof/>
          </w:rPr>
          <w:instrText xml:space="preserve"> PAGEREF _Toc353178050 \h </w:instrText>
        </w:r>
        <w:r>
          <w:rPr>
            <w:noProof/>
          </w:rPr>
        </w:r>
      </w:ins>
      <w:r>
        <w:rPr>
          <w:noProof/>
        </w:rPr>
        <w:fldChar w:fldCharType="separate"/>
      </w:r>
      <w:ins w:id="179" w:author="Ed" w:date="2013-04-08T09:50:00Z">
        <w:r>
          <w:rPr>
            <w:noProof/>
          </w:rPr>
          <w:t>80</w:t>
        </w:r>
        <w:r>
          <w:rPr>
            <w:noProof/>
          </w:rPr>
          <w:fldChar w:fldCharType="end"/>
        </w:r>
      </w:ins>
    </w:p>
    <w:p w:rsidR="006B59B9" w:rsidRDefault="006B59B9">
      <w:pPr>
        <w:pStyle w:val="TOC2"/>
        <w:rPr>
          <w:ins w:id="180" w:author="Ed" w:date="2013-04-08T09:50:00Z"/>
          <w:rFonts w:asciiTheme="minorHAnsi" w:eastAsiaTheme="minorEastAsia" w:hAnsiTheme="minorHAnsi" w:cstheme="minorBidi"/>
          <w:noProof/>
          <w:sz w:val="22"/>
          <w:lang w:bidi="ar-SA"/>
        </w:rPr>
      </w:pPr>
      <w:ins w:id="181" w:author="Ed" w:date="2013-04-08T09:50:00Z">
        <w:r>
          <w:rPr>
            <w:noProof/>
          </w:rPr>
          <w:t>10.2 Five Laps of One Meter Radius Circle</w:t>
        </w:r>
        <w:r>
          <w:rPr>
            <w:noProof/>
          </w:rPr>
          <w:tab/>
        </w:r>
        <w:r>
          <w:rPr>
            <w:noProof/>
          </w:rPr>
          <w:fldChar w:fldCharType="begin"/>
        </w:r>
        <w:r>
          <w:rPr>
            <w:noProof/>
          </w:rPr>
          <w:instrText xml:space="preserve"> PAGEREF _Toc353178051 \h </w:instrText>
        </w:r>
        <w:r>
          <w:rPr>
            <w:noProof/>
          </w:rPr>
        </w:r>
      </w:ins>
      <w:r>
        <w:rPr>
          <w:noProof/>
        </w:rPr>
        <w:fldChar w:fldCharType="separate"/>
      </w:r>
      <w:ins w:id="182" w:author="Ed" w:date="2013-04-08T09:50:00Z">
        <w:r>
          <w:rPr>
            <w:noProof/>
          </w:rPr>
          <w:t>81</w:t>
        </w:r>
        <w:r>
          <w:rPr>
            <w:noProof/>
          </w:rPr>
          <w:fldChar w:fldCharType="end"/>
        </w:r>
      </w:ins>
    </w:p>
    <w:p w:rsidR="00606590" w:rsidDel="00606590" w:rsidRDefault="00606590" w:rsidP="00606590">
      <w:pPr>
        <w:pStyle w:val="Heading1NoNumber"/>
        <w:rPr>
          <w:del w:id="183" w:author="Ed" w:date="2013-04-03T15:32:00Z"/>
          <w:noProof/>
        </w:rPr>
      </w:pPr>
    </w:p>
    <w:p w:rsidR="002557A2" w:rsidDel="00606590" w:rsidRDefault="002557A2">
      <w:pPr>
        <w:pStyle w:val="Heading1NoNumber"/>
        <w:rPr>
          <w:del w:id="184" w:author="Ed" w:date="2013-04-03T15:32:00Z"/>
          <w:noProof/>
        </w:rPr>
        <w:pPrChange w:id="185" w:author="Ed" w:date="2013-04-03T15:32:00Z">
          <w:pPr>
            <w:pStyle w:val="Heading1"/>
            <w:tabs>
              <w:tab w:val="right" w:pos="8640"/>
            </w:tabs>
          </w:pPr>
        </w:pPrChange>
      </w:pPr>
    </w:p>
    <w:p w:rsidR="002557A2" w:rsidDel="00606590" w:rsidRDefault="002557A2" w:rsidP="00D50A3D">
      <w:pPr>
        <w:pStyle w:val="TOC1"/>
        <w:rPr>
          <w:del w:id="186" w:author="Ed" w:date="2013-04-03T15:32:00Z"/>
          <w:rFonts w:asciiTheme="minorHAnsi" w:eastAsiaTheme="minorEastAsia" w:hAnsiTheme="minorHAnsi" w:cstheme="minorBidi"/>
          <w:noProof/>
          <w:sz w:val="22"/>
          <w:lang w:bidi="ar-SA"/>
        </w:rPr>
      </w:pPr>
      <w:del w:id="187" w:author="Ed" w:date="2013-04-03T15:32:00Z">
        <w:r w:rsidDel="00606590">
          <w:rPr>
            <w:noProof/>
          </w:rPr>
          <w:delText>Contents</w:delText>
        </w:r>
        <w:r w:rsidDel="00606590">
          <w:rPr>
            <w:noProof/>
          </w:rPr>
          <w:tab/>
        </w:r>
        <w:r w:rsidR="00B366A1" w:rsidDel="00606590">
          <w:rPr>
            <w:noProof/>
          </w:rPr>
          <w:delText>ii</w:delText>
        </w:r>
        <w:r w:rsidDel="00606590">
          <w:rPr>
            <w:noProof/>
          </w:rPr>
          <w:delText>ii</w:delText>
        </w:r>
      </w:del>
    </w:p>
    <w:p w:rsidR="002557A2" w:rsidDel="00606590" w:rsidRDefault="002557A2" w:rsidP="00D50A3D">
      <w:pPr>
        <w:pStyle w:val="TOC1"/>
        <w:rPr>
          <w:del w:id="188" w:author="Ed" w:date="2013-04-03T15:32:00Z"/>
          <w:rFonts w:asciiTheme="minorHAnsi" w:eastAsiaTheme="minorEastAsia" w:hAnsiTheme="minorHAnsi" w:cstheme="minorBidi"/>
          <w:noProof/>
          <w:sz w:val="22"/>
          <w:lang w:bidi="ar-SA"/>
        </w:rPr>
      </w:pPr>
      <w:del w:id="189" w:author="Ed" w:date="2013-04-03T15:32:00Z">
        <w:r w:rsidDel="00606590">
          <w:rPr>
            <w:noProof/>
          </w:rPr>
          <w:delText>Figures</w:delText>
        </w:r>
        <w:r w:rsidDel="00606590">
          <w:rPr>
            <w:noProof/>
          </w:rPr>
          <w:tab/>
        </w:r>
        <w:r w:rsidR="00B366A1" w:rsidDel="00606590">
          <w:rPr>
            <w:noProof/>
          </w:rPr>
          <w:delText>vi</w:delText>
        </w:r>
        <w:r w:rsidDel="00606590">
          <w:rPr>
            <w:noProof/>
          </w:rPr>
          <w:delText>vi</w:delText>
        </w:r>
      </w:del>
    </w:p>
    <w:p w:rsidR="002557A2" w:rsidDel="00606590" w:rsidRDefault="002557A2" w:rsidP="00D50A3D">
      <w:pPr>
        <w:pStyle w:val="TOC1"/>
        <w:rPr>
          <w:del w:id="190" w:author="Ed" w:date="2013-04-03T15:32:00Z"/>
          <w:rFonts w:asciiTheme="minorHAnsi" w:eastAsiaTheme="minorEastAsia" w:hAnsiTheme="minorHAnsi" w:cstheme="minorBidi"/>
          <w:noProof/>
          <w:sz w:val="22"/>
          <w:lang w:bidi="ar-SA"/>
        </w:rPr>
      </w:pPr>
      <w:del w:id="191" w:author="Ed" w:date="2013-04-03T15:32:00Z">
        <w:r w:rsidDel="00606590">
          <w:rPr>
            <w:noProof/>
          </w:rPr>
          <w:delText>Abstract</w:delText>
        </w:r>
        <w:r w:rsidDel="00606590">
          <w:rPr>
            <w:noProof/>
          </w:rPr>
          <w:tab/>
        </w:r>
        <w:r w:rsidR="00B366A1" w:rsidDel="00606590">
          <w:rPr>
            <w:noProof/>
          </w:rPr>
          <w:delText>viii</w:delText>
        </w:r>
        <w:r w:rsidDel="00606590">
          <w:rPr>
            <w:noProof/>
          </w:rPr>
          <w:delText>viii</w:delText>
        </w:r>
      </w:del>
    </w:p>
    <w:p w:rsidR="002557A2" w:rsidDel="00606590" w:rsidRDefault="002557A2" w:rsidP="00D50A3D">
      <w:pPr>
        <w:pStyle w:val="TOC1"/>
        <w:rPr>
          <w:del w:id="192" w:author="Ed" w:date="2013-04-03T15:32:00Z"/>
          <w:rFonts w:asciiTheme="minorHAnsi" w:eastAsiaTheme="minorEastAsia" w:hAnsiTheme="minorHAnsi" w:cstheme="minorBidi"/>
          <w:noProof/>
          <w:sz w:val="22"/>
          <w:lang w:bidi="ar-SA"/>
        </w:rPr>
      </w:pPr>
      <w:del w:id="193" w:author="Ed" w:date="2013-04-03T15:32:00Z">
        <w:r w:rsidDel="00606590">
          <w:rPr>
            <w:noProof/>
          </w:rPr>
          <w:delText>Introduction</w:delText>
        </w:r>
        <w:r w:rsidDel="00606590">
          <w:rPr>
            <w:noProof/>
          </w:rPr>
          <w:tab/>
        </w:r>
        <w:r w:rsidR="00B366A1" w:rsidDel="00606590">
          <w:rPr>
            <w:noProof/>
          </w:rPr>
          <w:delText>1</w:delText>
        </w:r>
        <w:r w:rsidDel="00606590">
          <w:rPr>
            <w:noProof/>
          </w:rPr>
          <w:delText>1</w:delText>
        </w:r>
      </w:del>
    </w:p>
    <w:p w:rsidR="002557A2" w:rsidDel="00606590" w:rsidRDefault="002557A2" w:rsidP="00D50A3D">
      <w:pPr>
        <w:pStyle w:val="TOC1"/>
        <w:rPr>
          <w:del w:id="194" w:author="Ed" w:date="2013-04-03T15:32:00Z"/>
          <w:rFonts w:asciiTheme="minorHAnsi" w:eastAsiaTheme="minorEastAsia" w:hAnsiTheme="minorHAnsi" w:cstheme="minorBidi"/>
          <w:noProof/>
          <w:sz w:val="22"/>
          <w:lang w:bidi="ar-SA"/>
        </w:rPr>
      </w:pPr>
      <w:del w:id="195" w:author="Ed" w:date="2013-04-03T15:32:00Z">
        <w:r w:rsidDel="00606590">
          <w:rPr>
            <w:noProof/>
          </w:rPr>
          <w:delText>Industrial Mobile Manipulation</w:delText>
        </w:r>
        <w:r w:rsidDel="00606590">
          <w:rPr>
            <w:noProof/>
          </w:rPr>
          <w:tab/>
        </w:r>
        <w:r w:rsidR="00B366A1" w:rsidDel="00606590">
          <w:rPr>
            <w:noProof/>
          </w:rPr>
          <w:delText>3</w:delText>
        </w:r>
        <w:r w:rsidDel="00606590">
          <w:rPr>
            <w:noProof/>
          </w:rPr>
          <w:delText>3</w:delText>
        </w:r>
      </w:del>
    </w:p>
    <w:p w:rsidR="002557A2" w:rsidDel="00606590" w:rsidRDefault="002557A2" w:rsidP="00D50A3D">
      <w:pPr>
        <w:pStyle w:val="TOC1"/>
        <w:rPr>
          <w:del w:id="196" w:author="Ed" w:date="2013-04-03T15:32:00Z"/>
          <w:rFonts w:asciiTheme="minorHAnsi" w:eastAsiaTheme="minorEastAsia" w:hAnsiTheme="minorHAnsi" w:cstheme="minorBidi"/>
          <w:noProof/>
          <w:sz w:val="22"/>
          <w:lang w:bidi="ar-SA"/>
        </w:rPr>
      </w:pPr>
      <w:del w:id="197" w:author="Ed" w:date="2013-04-01T14:14:00Z">
        <w:r w:rsidDel="00C26887">
          <w:rPr>
            <w:noProof/>
          </w:rPr>
          <w:delText>ABBY</w:delText>
        </w:r>
      </w:del>
      <w:del w:id="198" w:author="Ed" w:date="2013-04-03T15:32:00Z">
        <w:r w:rsidDel="00606590">
          <w:rPr>
            <w:noProof/>
          </w:rPr>
          <w:delText xml:space="preserve"> - System Design</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199" w:author="Ed" w:date="2013-04-03T15:32:00Z"/>
          <w:rFonts w:asciiTheme="minorHAnsi" w:eastAsiaTheme="minorEastAsia" w:hAnsiTheme="minorHAnsi" w:cstheme="minorBidi"/>
          <w:noProof/>
          <w:sz w:val="22"/>
          <w:lang w:bidi="ar-SA"/>
        </w:rPr>
      </w:pPr>
      <w:del w:id="200" w:author="Ed" w:date="2013-04-03T15:32:00Z">
        <w:r w:rsidDel="00606590">
          <w:rPr>
            <w:noProof/>
          </w:rPr>
          <w:delText>Invacare Ranger Wheelchair Base</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201" w:author="Ed" w:date="2013-04-03T15:32:00Z"/>
          <w:rFonts w:asciiTheme="minorHAnsi" w:eastAsiaTheme="minorEastAsia" w:hAnsiTheme="minorHAnsi" w:cstheme="minorBidi"/>
          <w:noProof/>
          <w:sz w:val="22"/>
          <w:lang w:bidi="ar-SA"/>
        </w:rPr>
      </w:pPr>
      <w:del w:id="202" w:author="Ed" w:date="2013-04-03T15:32:00Z">
        <w:r w:rsidDel="00606590">
          <w:rPr>
            <w:noProof/>
          </w:rPr>
          <w:delText>ABB IRB-120 Robotic Arm</w:delText>
        </w:r>
        <w:r w:rsidDel="00606590">
          <w:rPr>
            <w:noProof/>
          </w:rPr>
          <w:tab/>
        </w:r>
        <w:r w:rsidR="00B366A1" w:rsidDel="00606590">
          <w:rPr>
            <w:noProof/>
          </w:rPr>
          <w:delText>7</w:delText>
        </w:r>
        <w:r w:rsidDel="00606590">
          <w:rPr>
            <w:noProof/>
          </w:rPr>
          <w:delText>7</w:delText>
        </w:r>
      </w:del>
    </w:p>
    <w:p w:rsidR="002557A2" w:rsidDel="00606590" w:rsidRDefault="002557A2" w:rsidP="00D50A3D">
      <w:pPr>
        <w:pStyle w:val="TOC2"/>
        <w:rPr>
          <w:del w:id="203" w:author="Ed" w:date="2013-04-03T15:32:00Z"/>
          <w:rFonts w:asciiTheme="minorHAnsi" w:eastAsiaTheme="minorEastAsia" w:hAnsiTheme="minorHAnsi" w:cstheme="minorBidi"/>
          <w:noProof/>
          <w:sz w:val="22"/>
          <w:lang w:bidi="ar-SA"/>
        </w:rPr>
      </w:pPr>
      <w:del w:id="204" w:author="Ed" w:date="2013-04-03T15:32:00Z">
        <w:r w:rsidDel="00606590">
          <w:rPr>
            <w:noProof/>
          </w:rPr>
          <w:delText>End Effector</w:delText>
        </w:r>
        <w:r w:rsidDel="00606590">
          <w:rPr>
            <w:noProof/>
          </w:rPr>
          <w:tab/>
        </w:r>
        <w:r w:rsidR="00B366A1" w:rsidDel="00606590">
          <w:rPr>
            <w:noProof/>
          </w:rPr>
          <w:delText>8</w:delText>
        </w:r>
        <w:r w:rsidDel="00606590">
          <w:rPr>
            <w:noProof/>
          </w:rPr>
          <w:delText>8</w:delText>
        </w:r>
      </w:del>
    </w:p>
    <w:p w:rsidR="002557A2" w:rsidDel="00606590" w:rsidRDefault="002557A2" w:rsidP="00D50A3D">
      <w:pPr>
        <w:pStyle w:val="TOC2"/>
        <w:rPr>
          <w:del w:id="205" w:author="Ed" w:date="2013-04-03T15:32:00Z"/>
          <w:rFonts w:asciiTheme="minorHAnsi" w:eastAsiaTheme="minorEastAsia" w:hAnsiTheme="minorHAnsi" w:cstheme="minorBidi"/>
          <w:noProof/>
          <w:sz w:val="22"/>
          <w:lang w:bidi="ar-SA"/>
        </w:rPr>
      </w:pPr>
      <w:del w:id="206" w:author="Ed" w:date="2013-04-03T15:32:00Z">
        <w:r w:rsidDel="00606590">
          <w:rPr>
            <w:noProof/>
          </w:rPr>
          <w:delText>Custom Frame Design</w:delText>
        </w:r>
        <w:r w:rsidDel="00606590">
          <w:rPr>
            <w:noProof/>
          </w:rPr>
          <w:tab/>
        </w:r>
        <w:r w:rsidR="00B366A1" w:rsidDel="00606590">
          <w:rPr>
            <w:noProof/>
          </w:rPr>
          <w:delText>10</w:delText>
        </w:r>
        <w:r w:rsidDel="00606590">
          <w:rPr>
            <w:noProof/>
          </w:rPr>
          <w:delText>10</w:delText>
        </w:r>
      </w:del>
    </w:p>
    <w:p w:rsidR="002557A2" w:rsidDel="00606590" w:rsidRDefault="002557A2" w:rsidP="00D50A3D">
      <w:pPr>
        <w:pStyle w:val="TOC2"/>
        <w:rPr>
          <w:del w:id="207" w:author="Ed" w:date="2013-04-03T15:32:00Z"/>
          <w:rFonts w:asciiTheme="minorHAnsi" w:eastAsiaTheme="minorEastAsia" w:hAnsiTheme="minorHAnsi" w:cstheme="minorBidi"/>
          <w:noProof/>
          <w:sz w:val="22"/>
          <w:lang w:bidi="ar-SA"/>
        </w:rPr>
      </w:pPr>
      <w:del w:id="208" w:author="Ed" w:date="2013-04-03T15:32:00Z">
        <w:r w:rsidDel="00606590">
          <w:rPr>
            <w:noProof/>
          </w:rPr>
          <w:delText>Power</w:delText>
        </w:r>
        <w:r w:rsidDel="00606590">
          <w:rPr>
            <w:noProof/>
          </w:rPr>
          <w:tab/>
        </w:r>
        <w:r w:rsidR="00B366A1" w:rsidDel="00606590">
          <w:rPr>
            <w:noProof/>
          </w:rPr>
          <w:delText>13</w:delText>
        </w:r>
        <w:r w:rsidDel="00606590">
          <w:rPr>
            <w:noProof/>
          </w:rPr>
          <w:delText>13</w:delText>
        </w:r>
      </w:del>
    </w:p>
    <w:p w:rsidR="002557A2" w:rsidDel="00606590" w:rsidRDefault="002557A2" w:rsidP="00D50A3D">
      <w:pPr>
        <w:pStyle w:val="TOC2"/>
        <w:rPr>
          <w:del w:id="209" w:author="Ed" w:date="2013-04-03T15:32:00Z"/>
          <w:rFonts w:asciiTheme="minorHAnsi" w:eastAsiaTheme="minorEastAsia" w:hAnsiTheme="minorHAnsi" w:cstheme="minorBidi"/>
          <w:noProof/>
          <w:sz w:val="22"/>
          <w:lang w:bidi="ar-SA"/>
        </w:rPr>
      </w:pPr>
      <w:del w:id="210" w:author="Ed" w:date="2013-04-03T15:32:00Z">
        <w:r w:rsidDel="00606590">
          <w:rPr>
            <w:noProof/>
          </w:rPr>
          <w:delText>Sensors</w:delText>
        </w:r>
        <w:r w:rsidDel="00606590">
          <w:rPr>
            <w:noProof/>
          </w:rPr>
          <w:tab/>
        </w:r>
        <w:r w:rsidR="00B366A1" w:rsidDel="00606590">
          <w:rPr>
            <w:noProof/>
          </w:rPr>
          <w:delText>16</w:delText>
        </w:r>
        <w:r w:rsidDel="00606590">
          <w:rPr>
            <w:noProof/>
          </w:rPr>
          <w:delText>16</w:delText>
        </w:r>
      </w:del>
    </w:p>
    <w:p w:rsidR="002557A2" w:rsidDel="00606590" w:rsidRDefault="002557A2" w:rsidP="00D50A3D">
      <w:pPr>
        <w:pStyle w:val="TOC3"/>
        <w:rPr>
          <w:del w:id="211" w:author="Ed" w:date="2013-04-03T15:32:00Z"/>
          <w:rFonts w:asciiTheme="minorHAnsi" w:eastAsiaTheme="minorEastAsia" w:hAnsiTheme="minorHAnsi" w:cstheme="minorBidi"/>
          <w:noProof/>
          <w:sz w:val="22"/>
          <w:lang w:bidi="ar-SA"/>
        </w:rPr>
      </w:pPr>
      <w:del w:id="212" w:author="Ed" w:date="2013-04-03T15:32:00Z">
        <w:r w:rsidDel="00606590">
          <w:rPr>
            <w:noProof/>
          </w:rPr>
          <w:delText>Odometry</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13" w:author="Ed" w:date="2013-04-03T15:32:00Z"/>
          <w:rFonts w:asciiTheme="minorHAnsi" w:eastAsiaTheme="minorEastAsia" w:hAnsiTheme="minorHAnsi" w:cstheme="minorBidi"/>
          <w:noProof/>
          <w:sz w:val="22"/>
          <w:lang w:bidi="ar-SA"/>
        </w:rPr>
      </w:pPr>
      <w:del w:id="214" w:author="Ed" w:date="2013-04-03T15:32:00Z">
        <w:r w:rsidDel="00606590">
          <w:rPr>
            <w:noProof/>
          </w:rPr>
          <w:delText>Yaw Rate Sensor</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15" w:author="Ed" w:date="2013-04-03T15:32:00Z"/>
          <w:rFonts w:asciiTheme="minorHAnsi" w:eastAsiaTheme="minorEastAsia" w:hAnsiTheme="minorHAnsi" w:cstheme="minorBidi"/>
          <w:noProof/>
          <w:sz w:val="22"/>
          <w:lang w:bidi="ar-SA"/>
        </w:rPr>
      </w:pPr>
      <w:del w:id="216" w:author="Ed" w:date="2013-04-03T15:32:00Z">
        <w:r w:rsidDel="00606590">
          <w:rPr>
            <w:noProof/>
          </w:rPr>
          <w:delText>Microsoft Kinect</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3"/>
        <w:rPr>
          <w:del w:id="217" w:author="Ed" w:date="2013-04-03T15:32:00Z"/>
          <w:rFonts w:asciiTheme="minorHAnsi" w:eastAsiaTheme="minorEastAsia" w:hAnsiTheme="minorHAnsi" w:cstheme="minorBidi"/>
          <w:noProof/>
          <w:sz w:val="22"/>
          <w:lang w:bidi="ar-SA"/>
        </w:rPr>
      </w:pPr>
      <w:del w:id="218" w:author="Ed" w:date="2013-04-03T15:32:00Z">
        <w:r w:rsidDel="00606590">
          <w:rPr>
            <w:noProof/>
          </w:rPr>
          <w:delText>Sick LMS-291</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2"/>
        <w:rPr>
          <w:del w:id="219" w:author="Ed" w:date="2013-04-03T15:32:00Z"/>
          <w:rFonts w:asciiTheme="minorHAnsi" w:eastAsiaTheme="minorEastAsia" w:hAnsiTheme="minorHAnsi" w:cstheme="minorBidi"/>
          <w:noProof/>
          <w:sz w:val="22"/>
          <w:lang w:bidi="ar-SA"/>
        </w:rPr>
      </w:pPr>
      <w:del w:id="220" w:author="Ed" w:date="2013-04-03T15:32:00Z">
        <w:r w:rsidDel="00606590">
          <w:rPr>
            <w:noProof/>
          </w:rPr>
          <w:delText>Computing Hardware</w:delText>
        </w:r>
        <w:r w:rsidDel="00606590">
          <w:rPr>
            <w:noProof/>
          </w:rPr>
          <w:tab/>
        </w:r>
        <w:r w:rsidR="00B366A1" w:rsidDel="00606590">
          <w:rPr>
            <w:noProof/>
          </w:rPr>
          <w:delText>19</w:delText>
        </w:r>
        <w:r w:rsidDel="00606590">
          <w:rPr>
            <w:noProof/>
          </w:rPr>
          <w:delText>19</w:delText>
        </w:r>
      </w:del>
    </w:p>
    <w:p w:rsidR="00627192" w:rsidDel="00606590" w:rsidRDefault="00627192" w:rsidP="00627192">
      <w:pPr>
        <w:pStyle w:val="TOC3"/>
        <w:tabs>
          <w:tab w:val="right" w:pos="8640"/>
        </w:tabs>
        <w:rPr>
          <w:del w:id="221" w:author="Ed" w:date="2013-04-03T15:32:00Z"/>
          <w:rFonts w:asciiTheme="minorHAnsi" w:eastAsiaTheme="minorEastAsia" w:hAnsiTheme="minorHAnsi" w:cstheme="minorBidi"/>
          <w:noProof/>
          <w:sz w:val="22"/>
          <w:lang w:bidi="ar-SA"/>
        </w:rPr>
      </w:pPr>
      <w:del w:id="222" w:author="Ed" w:date="2013-04-03T15:32:00Z">
        <w:r w:rsidDel="00606590">
          <w:rPr>
            <w:noProof/>
          </w:rPr>
          <w:delText>PC</w:delText>
        </w:r>
        <w:r w:rsidDel="00606590">
          <w:rPr>
            <w:noProof/>
          </w:rPr>
          <w:tab/>
        </w:r>
        <w:r w:rsidR="00B366A1" w:rsidDel="00606590">
          <w:rPr>
            <w:noProof/>
          </w:rPr>
          <w:delText>19</w:delText>
        </w:r>
      </w:del>
    </w:p>
    <w:p w:rsidR="002557A2" w:rsidDel="00606590" w:rsidRDefault="002557A2">
      <w:pPr>
        <w:pStyle w:val="TOC3"/>
        <w:rPr>
          <w:del w:id="223" w:author="Ed" w:date="2013-04-03T15:32:00Z"/>
          <w:rFonts w:asciiTheme="minorHAnsi" w:eastAsiaTheme="minorEastAsia" w:hAnsiTheme="minorHAnsi" w:cstheme="minorBidi"/>
          <w:noProof/>
          <w:sz w:val="22"/>
          <w:lang w:bidi="ar-SA"/>
        </w:rPr>
      </w:pPr>
      <w:del w:id="224" w:author="Ed" w:date="2013-04-03T15:32:00Z">
        <w:r w:rsidDel="00606590">
          <w:rPr>
            <w:noProof/>
          </w:rPr>
          <w:delText>PC</w:delText>
        </w:r>
        <w:r w:rsidDel="00606590">
          <w:rPr>
            <w:noProof/>
          </w:rPr>
          <w:tab/>
          <w:delText>19</w:delText>
        </w:r>
      </w:del>
    </w:p>
    <w:p w:rsidR="002557A2" w:rsidDel="00606590" w:rsidRDefault="002557A2" w:rsidP="00D50A3D">
      <w:pPr>
        <w:pStyle w:val="TOC3"/>
        <w:rPr>
          <w:del w:id="225" w:author="Ed" w:date="2013-04-03T15:32:00Z"/>
          <w:rFonts w:asciiTheme="minorHAnsi" w:eastAsiaTheme="minorEastAsia" w:hAnsiTheme="minorHAnsi" w:cstheme="minorBidi"/>
          <w:noProof/>
          <w:sz w:val="22"/>
          <w:lang w:bidi="ar-SA"/>
        </w:rPr>
      </w:pPr>
      <w:del w:id="226" w:author="Ed" w:date="2013-04-03T15:32:00Z">
        <w:r w:rsidDel="00606590">
          <w:rPr>
            <w:noProof/>
          </w:rPr>
          <w:delText>National Instruments cRIO</w:delText>
        </w:r>
        <w:r w:rsidDel="00606590">
          <w:rPr>
            <w:noProof/>
          </w:rPr>
          <w:tab/>
        </w:r>
        <w:r w:rsidR="00B366A1" w:rsidDel="00606590">
          <w:rPr>
            <w:noProof/>
          </w:rPr>
          <w:delText>20</w:delText>
        </w:r>
        <w:r w:rsidDel="00606590">
          <w:rPr>
            <w:noProof/>
          </w:rPr>
          <w:delText>20</w:delText>
        </w:r>
      </w:del>
    </w:p>
    <w:p w:rsidR="002557A2" w:rsidDel="00606590" w:rsidRDefault="002557A2" w:rsidP="00D50A3D">
      <w:pPr>
        <w:pStyle w:val="TOC3"/>
        <w:rPr>
          <w:del w:id="227" w:author="Ed" w:date="2013-04-03T15:32:00Z"/>
          <w:rFonts w:asciiTheme="minorHAnsi" w:eastAsiaTheme="minorEastAsia" w:hAnsiTheme="minorHAnsi" w:cstheme="minorBidi"/>
          <w:noProof/>
          <w:sz w:val="22"/>
          <w:lang w:bidi="ar-SA"/>
        </w:rPr>
      </w:pPr>
      <w:del w:id="228" w:author="Ed" w:date="2013-04-03T15:32:00Z">
        <w:r w:rsidDel="00606590">
          <w:rPr>
            <w:noProof/>
          </w:rPr>
          <w:delText>ABB IRC5</w:delText>
        </w:r>
        <w:r w:rsidDel="00606590">
          <w:rPr>
            <w:noProof/>
          </w:rPr>
          <w:tab/>
        </w:r>
        <w:r w:rsidR="00B366A1" w:rsidDel="00606590">
          <w:rPr>
            <w:noProof/>
          </w:rPr>
          <w:delText>21</w:delText>
        </w:r>
        <w:r w:rsidDel="00606590">
          <w:rPr>
            <w:noProof/>
          </w:rPr>
          <w:delText>21</w:delText>
        </w:r>
      </w:del>
    </w:p>
    <w:p w:rsidR="002557A2" w:rsidDel="00606590" w:rsidRDefault="002557A2" w:rsidP="00D50A3D">
      <w:pPr>
        <w:pStyle w:val="TOC2"/>
        <w:rPr>
          <w:del w:id="229" w:author="Ed" w:date="2013-04-03T15:32:00Z"/>
          <w:rFonts w:asciiTheme="minorHAnsi" w:eastAsiaTheme="minorEastAsia" w:hAnsiTheme="minorHAnsi" w:cstheme="minorBidi"/>
          <w:noProof/>
          <w:sz w:val="22"/>
          <w:lang w:bidi="ar-SA"/>
        </w:rPr>
      </w:pPr>
      <w:del w:id="230" w:author="Ed" w:date="2013-04-03T15:32:00Z">
        <w:r w:rsidDel="00606590">
          <w:rPr>
            <w:noProof/>
          </w:rPr>
          <w:delText>ROS Framework</w:delText>
        </w:r>
        <w:r w:rsidDel="00606590">
          <w:rPr>
            <w:noProof/>
          </w:rPr>
          <w:tab/>
        </w:r>
        <w:r w:rsidR="00B366A1" w:rsidDel="00606590">
          <w:rPr>
            <w:noProof/>
          </w:rPr>
          <w:delText>22</w:delText>
        </w:r>
        <w:r w:rsidDel="00606590">
          <w:rPr>
            <w:noProof/>
          </w:rPr>
          <w:delText>22</w:delText>
        </w:r>
      </w:del>
    </w:p>
    <w:p w:rsidR="002557A2" w:rsidDel="00606590" w:rsidRDefault="002557A2" w:rsidP="00D50A3D">
      <w:pPr>
        <w:pStyle w:val="TOC3"/>
        <w:rPr>
          <w:del w:id="231" w:author="Ed" w:date="2013-04-03T15:32:00Z"/>
          <w:rFonts w:asciiTheme="minorHAnsi" w:eastAsiaTheme="minorEastAsia" w:hAnsiTheme="minorHAnsi" w:cstheme="minorBidi"/>
          <w:noProof/>
          <w:sz w:val="22"/>
          <w:lang w:bidi="ar-SA"/>
        </w:rPr>
      </w:pPr>
      <w:del w:id="232" w:author="Ed" w:date="2013-04-03T15:32:00Z">
        <w:r w:rsidDel="00606590">
          <w:rPr>
            <w:noProof/>
          </w:rPr>
          <w:delText>The Robot Model</w:delText>
        </w:r>
        <w:r w:rsidDel="00606590">
          <w:rPr>
            <w:noProof/>
          </w:rPr>
          <w:tab/>
        </w:r>
        <w:r w:rsidR="00B366A1" w:rsidDel="00606590">
          <w:rPr>
            <w:noProof/>
          </w:rPr>
          <w:delText>24</w:delText>
        </w:r>
        <w:r w:rsidDel="00606590">
          <w:rPr>
            <w:noProof/>
          </w:rPr>
          <w:delText>24</w:delText>
        </w:r>
      </w:del>
    </w:p>
    <w:p w:rsidR="002557A2" w:rsidDel="00606590" w:rsidRDefault="002557A2" w:rsidP="00D50A3D">
      <w:pPr>
        <w:pStyle w:val="TOC2"/>
        <w:rPr>
          <w:del w:id="233" w:author="Ed" w:date="2013-04-03T15:32:00Z"/>
          <w:rFonts w:asciiTheme="minorHAnsi" w:eastAsiaTheme="minorEastAsia" w:hAnsiTheme="minorHAnsi" w:cstheme="minorBidi"/>
          <w:noProof/>
          <w:sz w:val="22"/>
          <w:lang w:bidi="ar-SA"/>
        </w:rPr>
      </w:pPr>
      <w:del w:id="234" w:author="Ed" w:date="2013-04-03T15:32:00Z">
        <w:r w:rsidDel="00606590">
          <w:rPr>
            <w:noProof/>
          </w:rPr>
          <w:delText>Hardware Drivers</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35" w:author="Ed" w:date="2013-04-03T15:32:00Z"/>
          <w:rFonts w:asciiTheme="minorHAnsi" w:eastAsiaTheme="minorEastAsia" w:hAnsiTheme="minorHAnsi" w:cstheme="minorBidi"/>
          <w:noProof/>
          <w:sz w:val="22"/>
          <w:lang w:bidi="ar-SA"/>
        </w:rPr>
      </w:pPr>
      <w:del w:id="236" w:author="Ed" w:date="2013-04-03T15:32:00Z">
        <w:r w:rsidDel="00606590">
          <w:rPr>
            <w:noProof/>
          </w:rPr>
          <w:delText>The Mobile Base</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37" w:author="Ed" w:date="2013-04-03T15:32:00Z"/>
          <w:rFonts w:asciiTheme="minorHAnsi" w:eastAsiaTheme="minorEastAsia" w:hAnsiTheme="minorHAnsi" w:cstheme="minorBidi"/>
          <w:noProof/>
          <w:sz w:val="22"/>
          <w:lang w:bidi="ar-SA"/>
        </w:rPr>
      </w:pPr>
      <w:del w:id="238" w:author="Ed" w:date="2013-04-03T15:32:00Z">
        <w:r w:rsidDel="00606590">
          <w:rPr>
            <w:noProof/>
          </w:rPr>
          <w:delText>ROS Industrial</w:delText>
        </w:r>
        <w:r w:rsidDel="00606590">
          <w:rPr>
            <w:noProof/>
          </w:rPr>
          <w:tab/>
        </w:r>
        <w:r w:rsidR="00B366A1" w:rsidDel="00606590">
          <w:rPr>
            <w:noProof/>
          </w:rPr>
          <w:delText>27</w:delText>
        </w:r>
        <w:r w:rsidDel="00606590">
          <w:rPr>
            <w:noProof/>
          </w:rPr>
          <w:delText>27</w:delText>
        </w:r>
      </w:del>
    </w:p>
    <w:p w:rsidR="002557A2" w:rsidDel="00606590" w:rsidRDefault="002557A2" w:rsidP="00D50A3D">
      <w:pPr>
        <w:pStyle w:val="TOC3"/>
        <w:rPr>
          <w:del w:id="239" w:author="Ed" w:date="2013-04-03T15:32:00Z"/>
          <w:rFonts w:asciiTheme="minorHAnsi" w:eastAsiaTheme="minorEastAsia" w:hAnsiTheme="minorHAnsi" w:cstheme="minorBidi"/>
          <w:noProof/>
          <w:sz w:val="22"/>
          <w:lang w:bidi="ar-SA"/>
        </w:rPr>
      </w:pPr>
      <w:del w:id="240" w:author="Ed" w:date="2013-04-03T15:32:00Z">
        <w:r w:rsidDel="00606590">
          <w:rPr>
            <w:noProof/>
          </w:rPr>
          <w:delText>Gripper Driver</w:delText>
        </w:r>
        <w:r w:rsidDel="00606590">
          <w:rPr>
            <w:noProof/>
          </w:rPr>
          <w:tab/>
        </w:r>
        <w:r w:rsidR="00B366A1" w:rsidDel="00606590">
          <w:rPr>
            <w:noProof/>
          </w:rPr>
          <w:delText>29</w:delText>
        </w:r>
        <w:r w:rsidDel="00606590">
          <w:rPr>
            <w:noProof/>
          </w:rPr>
          <w:delText>29</w:delText>
        </w:r>
      </w:del>
    </w:p>
    <w:p w:rsidR="002557A2" w:rsidDel="00606590" w:rsidRDefault="002557A2" w:rsidP="00D50A3D">
      <w:pPr>
        <w:pStyle w:val="TOC1"/>
        <w:rPr>
          <w:del w:id="241" w:author="Ed" w:date="2013-04-03T15:32:00Z"/>
          <w:rFonts w:asciiTheme="minorHAnsi" w:eastAsiaTheme="minorEastAsia" w:hAnsiTheme="minorHAnsi" w:cstheme="minorBidi"/>
          <w:noProof/>
          <w:sz w:val="22"/>
          <w:lang w:bidi="ar-SA"/>
        </w:rPr>
      </w:pPr>
      <w:del w:id="242" w:author="Ed" w:date="2013-04-03T15:32:00Z">
        <w:r w:rsidDel="00606590">
          <w:rPr>
            <w:noProof/>
          </w:rPr>
          <w:delText>Experimental Software</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43" w:author="Ed" w:date="2013-04-03T15:32:00Z"/>
          <w:rFonts w:asciiTheme="minorHAnsi" w:eastAsiaTheme="minorEastAsia" w:hAnsiTheme="minorHAnsi" w:cstheme="minorBidi"/>
          <w:noProof/>
          <w:sz w:val="22"/>
          <w:lang w:bidi="ar-SA"/>
        </w:rPr>
      </w:pPr>
      <w:del w:id="244" w:author="Ed" w:date="2013-04-03T15:32:00Z">
        <w:r w:rsidDel="00606590">
          <w:rPr>
            <w:noProof/>
          </w:rPr>
          <w:delText>Kinect Position Calibration</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45" w:author="Ed" w:date="2013-04-03T15:32:00Z"/>
          <w:rFonts w:asciiTheme="minorHAnsi" w:eastAsiaTheme="minorEastAsia" w:hAnsiTheme="minorHAnsi" w:cstheme="minorBidi"/>
          <w:noProof/>
          <w:sz w:val="22"/>
          <w:lang w:bidi="ar-SA"/>
        </w:rPr>
      </w:pPr>
      <w:del w:id="246" w:author="Ed" w:date="2013-04-03T15:32:00Z">
        <w:r w:rsidDel="00606590">
          <w:rPr>
            <w:noProof/>
          </w:rPr>
          <w:delText>Mobile Base Planning</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47" w:author="Ed" w:date="2013-04-03T15:32:00Z"/>
          <w:rFonts w:asciiTheme="minorHAnsi" w:eastAsiaTheme="minorEastAsia" w:hAnsiTheme="minorHAnsi" w:cstheme="minorBidi"/>
          <w:noProof/>
          <w:sz w:val="22"/>
          <w:lang w:bidi="ar-SA"/>
        </w:rPr>
      </w:pPr>
      <w:del w:id="248" w:author="Ed" w:date="2013-04-03T15:32:00Z">
        <w:r w:rsidDel="00606590">
          <w:rPr>
            <w:noProof/>
          </w:rPr>
          <w:delText>Localization</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49" w:author="Ed" w:date="2013-04-03T15:32:00Z"/>
          <w:rFonts w:asciiTheme="minorHAnsi" w:eastAsiaTheme="minorEastAsia" w:hAnsiTheme="minorHAnsi" w:cstheme="minorBidi"/>
          <w:noProof/>
          <w:sz w:val="22"/>
          <w:lang w:bidi="ar-SA"/>
        </w:rPr>
      </w:pPr>
      <w:del w:id="250" w:author="Ed" w:date="2013-04-03T15:32:00Z">
        <w:r w:rsidDel="00606590">
          <w:rPr>
            <w:noProof/>
          </w:rPr>
          <w:delText>Mobile Base Trajectory Planning</w:delText>
        </w:r>
        <w:r w:rsidDel="00606590">
          <w:rPr>
            <w:noProof/>
          </w:rPr>
          <w:tab/>
        </w:r>
        <w:r w:rsidR="00B366A1" w:rsidDel="00606590">
          <w:rPr>
            <w:noProof/>
          </w:rPr>
          <w:delText>39</w:delText>
        </w:r>
        <w:r w:rsidDel="00606590">
          <w:rPr>
            <w:noProof/>
          </w:rPr>
          <w:delText>39</w:delText>
        </w:r>
      </w:del>
    </w:p>
    <w:p w:rsidR="002557A2" w:rsidDel="00606590" w:rsidRDefault="002557A2" w:rsidP="00D50A3D">
      <w:pPr>
        <w:pStyle w:val="TOC2"/>
        <w:rPr>
          <w:del w:id="251" w:author="Ed" w:date="2013-04-03T15:32:00Z"/>
          <w:rFonts w:asciiTheme="minorHAnsi" w:eastAsiaTheme="minorEastAsia" w:hAnsiTheme="minorHAnsi" w:cstheme="minorBidi"/>
          <w:noProof/>
          <w:sz w:val="22"/>
          <w:lang w:bidi="ar-SA"/>
        </w:rPr>
      </w:pPr>
      <w:del w:id="252" w:author="Ed" w:date="2013-04-03T15:32:00Z">
        <w:r w:rsidDel="00606590">
          <w:rPr>
            <w:noProof/>
          </w:rPr>
          <w:delText>IK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53" w:author="Ed" w:date="2013-04-03T15:32:00Z"/>
          <w:rFonts w:asciiTheme="minorHAnsi" w:eastAsiaTheme="minorEastAsia" w:hAnsiTheme="minorHAnsi" w:cstheme="minorBidi"/>
          <w:noProof/>
          <w:sz w:val="22"/>
          <w:lang w:bidi="ar-SA"/>
        </w:rPr>
      </w:pPr>
      <w:del w:id="254" w:author="Ed" w:date="2013-04-03T15:32:00Z">
        <w:r w:rsidDel="00606590">
          <w:rPr>
            <w:noProof/>
          </w:rPr>
          <w:delText>KDL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55" w:author="Ed" w:date="2013-04-03T15:32:00Z"/>
          <w:rFonts w:asciiTheme="minorHAnsi" w:eastAsiaTheme="minorEastAsia" w:hAnsiTheme="minorHAnsi" w:cstheme="minorBidi"/>
          <w:noProof/>
          <w:sz w:val="22"/>
          <w:lang w:bidi="ar-SA"/>
        </w:rPr>
      </w:pPr>
      <w:del w:id="256" w:author="Ed" w:date="2013-04-03T15:32:00Z">
        <w:r w:rsidDel="00606590">
          <w:rPr>
            <w:noProof/>
          </w:rPr>
          <w:delText>IKFast</w:delText>
        </w:r>
        <w:r w:rsidDel="00606590">
          <w:rPr>
            <w:noProof/>
          </w:rPr>
          <w:tab/>
        </w:r>
        <w:r w:rsidR="00B366A1" w:rsidDel="00606590">
          <w:rPr>
            <w:noProof/>
          </w:rPr>
          <w:delText>45</w:delText>
        </w:r>
        <w:r w:rsidDel="00606590">
          <w:rPr>
            <w:noProof/>
          </w:rPr>
          <w:delText>45</w:delText>
        </w:r>
      </w:del>
    </w:p>
    <w:p w:rsidR="002557A2" w:rsidDel="00606590" w:rsidRDefault="002557A2" w:rsidP="00D50A3D">
      <w:pPr>
        <w:pStyle w:val="TOC2"/>
        <w:rPr>
          <w:del w:id="257" w:author="Ed" w:date="2013-04-03T15:32:00Z"/>
          <w:rFonts w:asciiTheme="minorHAnsi" w:eastAsiaTheme="minorEastAsia" w:hAnsiTheme="minorHAnsi" w:cstheme="minorBidi"/>
          <w:noProof/>
          <w:sz w:val="22"/>
          <w:lang w:bidi="ar-SA"/>
        </w:rPr>
      </w:pPr>
      <w:del w:id="258" w:author="Ed" w:date="2013-04-03T15:32:00Z">
        <w:r w:rsidDel="00606590">
          <w:rPr>
            <w:noProof/>
          </w:rPr>
          <w:delText>Arm Navigation</w:delText>
        </w:r>
        <w:r w:rsidDel="00606590">
          <w:rPr>
            <w:noProof/>
          </w:rPr>
          <w:tab/>
        </w:r>
        <w:r w:rsidR="00B366A1" w:rsidDel="00606590">
          <w:rPr>
            <w:noProof/>
          </w:rPr>
          <w:delText>46</w:delText>
        </w:r>
        <w:r w:rsidDel="00606590">
          <w:rPr>
            <w:noProof/>
          </w:rPr>
          <w:delText>46</w:delText>
        </w:r>
      </w:del>
    </w:p>
    <w:p w:rsidR="002557A2" w:rsidDel="00606590" w:rsidRDefault="002557A2" w:rsidP="00D50A3D">
      <w:pPr>
        <w:pStyle w:val="TOC3"/>
        <w:rPr>
          <w:del w:id="259" w:author="Ed" w:date="2013-04-03T15:32:00Z"/>
          <w:rFonts w:asciiTheme="minorHAnsi" w:eastAsiaTheme="minorEastAsia" w:hAnsiTheme="minorHAnsi" w:cstheme="minorBidi"/>
          <w:noProof/>
          <w:sz w:val="22"/>
          <w:lang w:bidi="ar-SA"/>
        </w:rPr>
      </w:pPr>
      <w:del w:id="260" w:author="Ed" w:date="2013-04-03T15:32:00Z">
        <w:r w:rsidDel="00606590">
          <w:rPr>
            <w:noProof/>
          </w:rPr>
          <w:delText>Collision Detection</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3"/>
        <w:rPr>
          <w:del w:id="261" w:author="Ed" w:date="2013-04-03T15:32:00Z"/>
          <w:rFonts w:asciiTheme="minorHAnsi" w:eastAsiaTheme="minorEastAsia" w:hAnsiTheme="minorHAnsi" w:cstheme="minorBidi"/>
          <w:noProof/>
          <w:sz w:val="22"/>
          <w:lang w:bidi="ar-SA"/>
        </w:rPr>
      </w:pPr>
      <w:del w:id="262" w:author="Ed" w:date="2013-04-03T15:32:00Z">
        <w:r w:rsidDel="00606590">
          <w:rPr>
            <w:noProof/>
          </w:rPr>
          <w:delText>Kinect Data Filtering</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2"/>
        <w:rPr>
          <w:del w:id="263" w:author="Ed" w:date="2013-04-03T15:32:00Z"/>
          <w:rFonts w:asciiTheme="minorHAnsi" w:eastAsiaTheme="minorEastAsia" w:hAnsiTheme="minorHAnsi" w:cstheme="minorBidi"/>
          <w:noProof/>
          <w:sz w:val="22"/>
          <w:lang w:bidi="ar-SA"/>
        </w:rPr>
      </w:pPr>
      <w:del w:id="264" w:author="Ed" w:date="2013-04-03T15:32:00Z">
        <w:r w:rsidDel="00606590">
          <w:rPr>
            <w:noProof/>
          </w:rPr>
          <w:delText>Tabletop Box Manipulation</w:delText>
        </w:r>
        <w:r w:rsidDel="00606590">
          <w:rPr>
            <w:noProof/>
          </w:rPr>
          <w:tab/>
        </w:r>
        <w:r w:rsidR="00B366A1" w:rsidDel="00606590">
          <w:rPr>
            <w:noProof/>
          </w:rPr>
          <w:delText>48</w:delText>
        </w:r>
        <w:r w:rsidDel="00606590">
          <w:rPr>
            <w:noProof/>
          </w:rPr>
          <w:delText>48</w:delText>
        </w:r>
      </w:del>
    </w:p>
    <w:p w:rsidR="002557A2" w:rsidDel="00606590" w:rsidRDefault="002557A2" w:rsidP="00D50A3D">
      <w:pPr>
        <w:pStyle w:val="TOC3"/>
        <w:rPr>
          <w:del w:id="265" w:author="Ed" w:date="2013-04-03T15:32:00Z"/>
          <w:rFonts w:asciiTheme="minorHAnsi" w:eastAsiaTheme="minorEastAsia" w:hAnsiTheme="minorHAnsi" w:cstheme="minorBidi"/>
          <w:noProof/>
          <w:sz w:val="22"/>
          <w:lang w:bidi="ar-SA"/>
        </w:rPr>
      </w:pPr>
      <w:del w:id="266" w:author="Ed" w:date="2013-04-03T15:32:00Z">
        <w:r w:rsidDel="00606590">
          <w:rPr>
            <w:noProof/>
          </w:rPr>
          <w:delText>The Manipulation Controller</w:delText>
        </w:r>
        <w:r w:rsidDel="00606590">
          <w:rPr>
            <w:noProof/>
          </w:rPr>
          <w:tab/>
        </w:r>
        <w:r w:rsidR="00B366A1" w:rsidDel="00606590">
          <w:rPr>
            <w:noProof/>
          </w:rPr>
          <w:delText>49</w:delText>
        </w:r>
        <w:r w:rsidDel="00606590">
          <w:rPr>
            <w:noProof/>
          </w:rPr>
          <w:delText>49</w:delText>
        </w:r>
      </w:del>
    </w:p>
    <w:p w:rsidR="002557A2" w:rsidDel="00606590" w:rsidRDefault="002557A2" w:rsidP="00D50A3D">
      <w:pPr>
        <w:pStyle w:val="TOC3"/>
        <w:rPr>
          <w:del w:id="267" w:author="Ed" w:date="2013-04-03T15:32:00Z"/>
          <w:rFonts w:asciiTheme="minorHAnsi" w:eastAsiaTheme="minorEastAsia" w:hAnsiTheme="minorHAnsi" w:cstheme="minorBidi"/>
          <w:noProof/>
          <w:sz w:val="22"/>
          <w:lang w:bidi="ar-SA"/>
        </w:rPr>
      </w:pPr>
      <w:del w:id="268" w:author="Ed" w:date="2013-04-03T15:32:00Z">
        <w:r w:rsidDel="00606590">
          <w:rPr>
            <w:noProof/>
          </w:rPr>
          <w:delText>Box Manipul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2"/>
        <w:rPr>
          <w:del w:id="269" w:author="Ed" w:date="2013-04-03T15:32:00Z"/>
          <w:rFonts w:asciiTheme="minorHAnsi" w:eastAsiaTheme="minorEastAsia" w:hAnsiTheme="minorHAnsi" w:cstheme="minorBidi"/>
          <w:noProof/>
          <w:sz w:val="22"/>
          <w:lang w:bidi="ar-SA"/>
        </w:rPr>
      </w:pPr>
      <w:del w:id="270" w:author="Ed" w:date="2013-04-03T15:32:00Z">
        <w:r w:rsidDel="00606590">
          <w:rPr>
            <w:noProof/>
          </w:rPr>
          <w:delText>QR Code Recognition and 3D Localiz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1"/>
        <w:rPr>
          <w:del w:id="271" w:author="Ed" w:date="2013-04-03T15:32:00Z"/>
          <w:rFonts w:asciiTheme="minorHAnsi" w:eastAsiaTheme="minorEastAsia" w:hAnsiTheme="minorHAnsi" w:cstheme="minorBidi"/>
          <w:noProof/>
          <w:sz w:val="22"/>
          <w:lang w:bidi="ar-SA"/>
        </w:rPr>
      </w:pPr>
      <w:del w:id="272" w:author="Ed" w:date="2013-04-03T15:32:00Z">
        <w:r w:rsidDel="00606590">
          <w:rPr>
            <w:noProof/>
          </w:rPr>
          <w:delText>Industrial Safety</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2"/>
        <w:rPr>
          <w:del w:id="273" w:author="Ed" w:date="2013-04-03T15:32:00Z"/>
          <w:rFonts w:asciiTheme="minorHAnsi" w:eastAsiaTheme="minorEastAsia" w:hAnsiTheme="minorHAnsi" w:cstheme="minorBidi"/>
          <w:noProof/>
          <w:sz w:val="22"/>
          <w:lang w:bidi="ar-SA"/>
        </w:rPr>
      </w:pPr>
      <w:del w:id="274" w:author="Ed" w:date="2013-04-03T15:32:00Z">
        <w:r w:rsidDel="00606590">
          <w:rPr>
            <w:noProof/>
          </w:rPr>
          <w:delText>Reflexive Speed Limiting</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3"/>
        <w:rPr>
          <w:del w:id="275" w:author="Ed" w:date="2013-04-03T15:32:00Z"/>
          <w:rFonts w:asciiTheme="minorHAnsi" w:eastAsiaTheme="minorEastAsia" w:hAnsiTheme="minorHAnsi" w:cstheme="minorBidi"/>
          <w:noProof/>
          <w:sz w:val="22"/>
          <w:lang w:bidi="ar-SA"/>
        </w:rPr>
      </w:pPr>
      <w:del w:id="276" w:author="Ed" w:date="2013-04-03T15:32:00Z">
        <w:r w:rsidDel="00606590">
          <w:rPr>
            <w:noProof/>
          </w:rPr>
          <w:delText>Reflexive Halt Methods for Mobile Bases</w:delText>
        </w:r>
        <w:r w:rsidDel="00606590">
          <w:rPr>
            <w:noProof/>
          </w:rPr>
          <w:tab/>
        </w:r>
        <w:r w:rsidR="00B366A1" w:rsidDel="00606590">
          <w:rPr>
            <w:noProof/>
          </w:rPr>
          <w:delText>55</w:delText>
        </w:r>
        <w:r w:rsidDel="00606590">
          <w:rPr>
            <w:noProof/>
          </w:rPr>
          <w:delText>55</w:delText>
        </w:r>
      </w:del>
    </w:p>
    <w:p w:rsidR="002557A2" w:rsidDel="00606590" w:rsidRDefault="002557A2" w:rsidP="00D50A3D">
      <w:pPr>
        <w:pStyle w:val="TOC3"/>
        <w:rPr>
          <w:del w:id="277" w:author="Ed" w:date="2013-04-03T15:32:00Z"/>
          <w:rFonts w:asciiTheme="minorHAnsi" w:eastAsiaTheme="minorEastAsia" w:hAnsiTheme="minorHAnsi" w:cstheme="minorBidi"/>
          <w:noProof/>
          <w:sz w:val="22"/>
          <w:lang w:bidi="ar-SA"/>
        </w:rPr>
      </w:pPr>
      <w:del w:id="278" w:author="Ed" w:date="2013-04-03T15:32:00Z">
        <w:r w:rsidDel="00606590">
          <w:rPr>
            <w:noProof/>
          </w:rPr>
          <w:delText>Reflexive Halting for Manipulators</w:delText>
        </w:r>
        <w:r w:rsidDel="00606590">
          <w:rPr>
            <w:noProof/>
          </w:rPr>
          <w:tab/>
        </w:r>
        <w:r w:rsidR="00B366A1" w:rsidDel="00606590">
          <w:rPr>
            <w:noProof/>
          </w:rPr>
          <w:delText>56</w:delText>
        </w:r>
        <w:r w:rsidDel="00606590">
          <w:rPr>
            <w:noProof/>
          </w:rPr>
          <w:delText>56</w:delText>
        </w:r>
      </w:del>
    </w:p>
    <w:p w:rsidR="002557A2" w:rsidDel="00606590" w:rsidRDefault="002557A2" w:rsidP="00D50A3D">
      <w:pPr>
        <w:pStyle w:val="TOC2"/>
        <w:rPr>
          <w:del w:id="279" w:author="Ed" w:date="2013-04-03T15:32:00Z"/>
          <w:rFonts w:asciiTheme="minorHAnsi" w:eastAsiaTheme="minorEastAsia" w:hAnsiTheme="minorHAnsi" w:cstheme="minorBidi"/>
          <w:noProof/>
          <w:sz w:val="22"/>
          <w:lang w:bidi="ar-SA"/>
        </w:rPr>
      </w:pPr>
      <w:del w:id="280" w:author="Ed" w:date="2013-04-03T15:32:00Z">
        <w:r w:rsidDel="00606590">
          <w:rPr>
            <w:noProof/>
          </w:rPr>
          <w:delText>Emergency Stop System</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281" w:author="Ed" w:date="2013-04-03T15:32:00Z"/>
          <w:rFonts w:asciiTheme="minorHAnsi" w:eastAsiaTheme="minorEastAsia" w:hAnsiTheme="minorHAnsi" w:cstheme="minorBidi"/>
          <w:noProof/>
          <w:sz w:val="22"/>
          <w:lang w:bidi="ar-SA"/>
        </w:rPr>
      </w:pPr>
      <w:del w:id="282" w:author="Ed" w:date="2013-04-03T15:32:00Z">
        <w:r w:rsidDel="00606590">
          <w:rPr>
            <w:noProof/>
          </w:rPr>
          <w:delText>E-Stop Systems Used in This Lab</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283" w:author="Ed" w:date="2013-04-03T15:32:00Z"/>
          <w:rFonts w:asciiTheme="minorHAnsi" w:eastAsiaTheme="minorEastAsia" w:hAnsiTheme="minorHAnsi" w:cstheme="minorBidi"/>
          <w:noProof/>
          <w:sz w:val="22"/>
          <w:lang w:bidi="ar-SA"/>
        </w:rPr>
      </w:pPr>
      <w:del w:id="284" w:author="Ed" w:date="2013-04-03T15:32:00Z">
        <w:r w:rsidDel="00606590">
          <w:rPr>
            <w:noProof/>
          </w:rPr>
          <w:delText>E-Stop Requirements for This Robot</w:delText>
        </w:r>
        <w:r w:rsidDel="00606590">
          <w:rPr>
            <w:noProof/>
          </w:rPr>
          <w:tab/>
        </w:r>
        <w:r w:rsidR="00B366A1" w:rsidDel="00606590">
          <w:rPr>
            <w:noProof/>
          </w:rPr>
          <w:delText>59</w:delText>
        </w:r>
        <w:r w:rsidDel="00606590">
          <w:rPr>
            <w:noProof/>
          </w:rPr>
          <w:delText>59</w:delText>
        </w:r>
      </w:del>
    </w:p>
    <w:p w:rsidR="002557A2" w:rsidDel="00606590" w:rsidRDefault="002557A2" w:rsidP="00D50A3D">
      <w:pPr>
        <w:pStyle w:val="TOC3"/>
        <w:rPr>
          <w:del w:id="285" w:author="Ed" w:date="2013-04-03T15:32:00Z"/>
          <w:rFonts w:asciiTheme="minorHAnsi" w:eastAsiaTheme="minorEastAsia" w:hAnsiTheme="minorHAnsi" w:cstheme="minorBidi"/>
          <w:noProof/>
          <w:sz w:val="22"/>
          <w:lang w:bidi="ar-SA"/>
        </w:rPr>
      </w:pPr>
      <w:del w:id="286" w:author="Ed" w:date="2013-04-03T15:32:00Z">
        <w:r w:rsidDel="00606590">
          <w:rPr>
            <w:noProof/>
          </w:rPr>
          <w:delText>Version 1 Prototype</w:delText>
        </w:r>
        <w:r w:rsidDel="00606590">
          <w:rPr>
            <w:noProof/>
          </w:rPr>
          <w:tab/>
        </w:r>
        <w:r w:rsidR="00B366A1" w:rsidDel="00606590">
          <w:rPr>
            <w:noProof/>
          </w:rPr>
          <w:delText>60</w:delText>
        </w:r>
        <w:r w:rsidDel="00606590">
          <w:rPr>
            <w:noProof/>
          </w:rPr>
          <w:delText>60</w:delText>
        </w:r>
      </w:del>
    </w:p>
    <w:p w:rsidR="002557A2" w:rsidDel="00606590" w:rsidRDefault="002557A2" w:rsidP="00D50A3D">
      <w:pPr>
        <w:pStyle w:val="TOC3"/>
        <w:rPr>
          <w:del w:id="287" w:author="Ed" w:date="2013-04-03T15:32:00Z"/>
          <w:rFonts w:asciiTheme="minorHAnsi" w:eastAsiaTheme="minorEastAsia" w:hAnsiTheme="minorHAnsi" w:cstheme="minorBidi"/>
          <w:noProof/>
          <w:sz w:val="22"/>
          <w:lang w:bidi="ar-SA"/>
        </w:rPr>
      </w:pPr>
      <w:del w:id="288" w:author="Ed" w:date="2013-04-03T15:32:00Z">
        <w:r w:rsidDel="00606590">
          <w:rPr>
            <w:noProof/>
          </w:rPr>
          <w:delText>Version 2 Design</w:delText>
        </w:r>
        <w:r w:rsidDel="00606590">
          <w:rPr>
            <w:noProof/>
          </w:rPr>
          <w:tab/>
        </w:r>
        <w:r w:rsidR="00B366A1" w:rsidDel="00606590">
          <w:rPr>
            <w:noProof/>
          </w:rPr>
          <w:delText>63</w:delText>
        </w:r>
        <w:r w:rsidDel="00606590">
          <w:rPr>
            <w:noProof/>
          </w:rPr>
          <w:delText>63</w:delText>
        </w:r>
      </w:del>
    </w:p>
    <w:p w:rsidR="002557A2" w:rsidDel="00606590" w:rsidRDefault="002557A2" w:rsidP="00D50A3D">
      <w:pPr>
        <w:pStyle w:val="TOC1"/>
        <w:rPr>
          <w:del w:id="289" w:author="Ed" w:date="2013-04-03T15:32:00Z"/>
          <w:rFonts w:asciiTheme="minorHAnsi" w:eastAsiaTheme="minorEastAsia" w:hAnsiTheme="minorHAnsi" w:cstheme="minorBidi"/>
          <w:noProof/>
          <w:sz w:val="22"/>
          <w:lang w:bidi="ar-SA"/>
        </w:rPr>
      </w:pPr>
      <w:del w:id="290" w:author="Ed" w:date="2013-04-03T15:32:00Z">
        <w:r w:rsidDel="00606590">
          <w:rPr>
            <w:noProof/>
          </w:rPr>
          <w:delText>Experimental Results</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2"/>
        <w:rPr>
          <w:del w:id="291" w:author="Ed" w:date="2013-04-03T15:32:00Z"/>
          <w:rFonts w:asciiTheme="minorHAnsi" w:eastAsiaTheme="minorEastAsia" w:hAnsiTheme="minorHAnsi" w:cstheme="minorBidi"/>
          <w:noProof/>
          <w:sz w:val="22"/>
          <w:lang w:bidi="ar-SA"/>
        </w:rPr>
      </w:pPr>
      <w:del w:id="292" w:author="Ed" w:date="2013-04-03T15:32:00Z">
        <w:r w:rsidDel="00606590">
          <w:rPr>
            <w:noProof/>
          </w:rPr>
          <w:delText>The Validation Task</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3"/>
        <w:rPr>
          <w:del w:id="293" w:author="Ed" w:date="2013-04-03T15:32:00Z"/>
          <w:rFonts w:asciiTheme="minorHAnsi" w:eastAsiaTheme="minorEastAsia" w:hAnsiTheme="minorHAnsi" w:cstheme="minorBidi"/>
          <w:noProof/>
          <w:sz w:val="22"/>
          <w:lang w:bidi="ar-SA"/>
        </w:rPr>
      </w:pPr>
      <w:del w:id="294" w:author="Ed" w:date="2013-04-03T15:32:00Z">
        <w:r w:rsidDel="00606590">
          <w:rPr>
            <w:noProof/>
          </w:rPr>
          <w:delText>Validation Result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2"/>
        <w:rPr>
          <w:del w:id="295" w:author="Ed" w:date="2013-04-03T15:32:00Z"/>
          <w:rFonts w:asciiTheme="minorHAnsi" w:eastAsiaTheme="minorEastAsia" w:hAnsiTheme="minorHAnsi" w:cstheme="minorBidi"/>
          <w:noProof/>
          <w:sz w:val="22"/>
          <w:lang w:bidi="ar-SA"/>
        </w:rPr>
      </w:pPr>
      <w:del w:id="296" w:author="Ed" w:date="2013-04-03T15:32:00Z">
        <w:r w:rsidDel="00606590">
          <w:rPr>
            <w:noProof/>
          </w:rPr>
          <w:delText>Mechanical and Electrical System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297" w:author="Ed" w:date="2013-04-03T15:32:00Z"/>
          <w:rFonts w:asciiTheme="minorHAnsi" w:eastAsiaTheme="minorEastAsia" w:hAnsiTheme="minorHAnsi" w:cstheme="minorBidi"/>
          <w:noProof/>
          <w:sz w:val="22"/>
          <w:lang w:bidi="ar-SA"/>
        </w:rPr>
      </w:pPr>
      <w:del w:id="298" w:author="Ed" w:date="2013-04-03T15:32:00Z">
        <w:r w:rsidDel="00606590">
          <w:rPr>
            <w:noProof/>
          </w:rPr>
          <w:delText>Wheelchair Drivebase</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299" w:author="Ed" w:date="2013-04-03T15:32:00Z"/>
          <w:rFonts w:asciiTheme="minorHAnsi" w:eastAsiaTheme="minorEastAsia" w:hAnsiTheme="minorHAnsi" w:cstheme="minorBidi"/>
          <w:noProof/>
          <w:sz w:val="22"/>
          <w:lang w:bidi="ar-SA"/>
        </w:rPr>
      </w:pPr>
      <w:del w:id="300" w:author="Ed" w:date="2013-04-03T15:32:00Z">
        <w:r w:rsidDel="00606590">
          <w:rPr>
            <w:noProof/>
          </w:rPr>
          <w:delText>Chassis Design</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01" w:author="Ed" w:date="2013-04-03T15:32:00Z"/>
          <w:rFonts w:asciiTheme="minorHAnsi" w:eastAsiaTheme="minorEastAsia" w:hAnsiTheme="minorHAnsi" w:cstheme="minorBidi"/>
          <w:noProof/>
          <w:sz w:val="22"/>
          <w:lang w:bidi="ar-SA"/>
        </w:rPr>
      </w:pPr>
      <w:del w:id="302" w:author="Ed" w:date="2013-04-03T15:32:00Z">
        <w:r w:rsidDel="00606590">
          <w:rPr>
            <w:noProof/>
          </w:rPr>
          <w:delText>The ABB Arm System</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03" w:author="Ed" w:date="2013-04-03T15:32:00Z"/>
          <w:rFonts w:asciiTheme="minorHAnsi" w:eastAsiaTheme="minorEastAsia" w:hAnsiTheme="minorHAnsi" w:cstheme="minorBidi"/>
          <w:noProof/>
          <w:sz w:val="22"/>
          <w:lang w:bidi="ar-SA"/>
        </w:rPr>
      </w:pPr>
      <w:del w:id="304" w:author="Ed" w:date="2013-04-03T15:32:00Z">
        <w:r w:rsidDel="00606590">
          <w:rPr>
            <w:noProof/>
          </w:rPr>
          <w:delText>Gripper</w:delText>
        </w:r>
        <w:r w:rsidDel="00606590">
          <w:rPr>
            <w:noProof/>
          </w:rPr>
          <w:tab/>
        </w:r>
        <w:r w:rsidR="00B366A1" w:rsidDel="00606590">
          <w:rPr>
            <w:noProof/>
          </w:rPr>
          <w:delText>70</w:delText>
        </w:r>
        <w:r w:rsidDel="00606590">
          <w:rPr>
            <w:noProof/>
          </w:rPr>
          <w:delText>70</w:delText>
        </w:r>
      </w:del>
    </w:p>
    <w:p w:rsidR="002557A2" w:rsidDel="00606590" w:rsidRDefault="002557A2" w:rsidP="00D50A3D">
      <w:pPr>
        <w:pStyle w:val="TOC3"/>
        <w:rPr>
          <w:del w:id="305" w:author="Ed" w:date="2013-04-03T15:32:00Z"/>
          <w:rFonts w:asciiTheme="minorHAnsi" w:eastAsiaTheme="minorEastAsia" w:hAnsiTheme="minorHAnsi" w:cstheme="minorBidi"/>
          <w:noProof/>
          <w:sz w:val="22"/>
          <w:lang w:bidi="ar-SA"/>
        </w:rPr>
      </w:pPr>
      <w:del w:id="306" w:author="Ed" w:date="2013-04-03T15:32:00Z">
        <w:r w:rsidDel="00606590">
          <w:rPr>
            <w:noProof/>
          </w:rPr>
          <w:delText>Battery Life</w:delText>
        </w:r>
        <w:r w:rsidDel="00606590">
          <w:rPr>
            <w:noProof/>
          </w:rPr>
          <w:tab/>
        </w:r>
        <w:r w:rsidR="00B366A1" w:rsidDel="00606590">
          <w:rPr>
            <w:noProof/>
          </w:rPr>
          <w:delText>71</w:delText>
        </w:r>
        <w:r w:rsidDel="00606590">
          <w:rPr>
            <w:noProof/>
          </w:rPr>
          <w:delText>71</w:delText>
        </w:r>
      </w:del>
    </w:p>
    <w:p w:rsidR="002557A2" w:rsidDel="00606590" w:rsidRDefault="002557A2" w:rsidP="00D50A3D">
      <w:pPr>
        <w:pStyle w:val="TOC2"/>
        <w:rPr>
          <w:del w:id="307" w:author="Ed" w:date="2013-04-03T15:32:00Z"/>
          <w:rFonts w:asciiTheme="minorHAnsi" w:eastAsiaTheme="minorEastAsia" w:hAnsiTheme="minorHAnsi" w:cstheme="minorBidi"/>
          <w:noProof/>
          <w:sz w:val="22"/>
          <w:lang w:bidi="ar-SA"/>
        </w:rPr>
      </w:pPr>
      <w:del w:id="308" w:author="Ed" w:date="2013-04-03T15:32:00Z">
        <w:r w:rsidDel="00606590">
          <w:rPr>
            <w:noProof/>
          </w:rPr>
          <w:delText>The Kinect</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09" w:author="Ed" w:date="2013-04-03T15:32:00Z"/>
          <w:rFonts w:asciiTheme="minorHAnsi" w:eastAsiaTheme="minorEastAsia" w:hAnsiTheme="minorHAnsi" w:cstheme="minorBidi"/>
          <w:noProof/>
          <w:sz w:val="22"/>
          <w:lang w:bidi="ar-SA"/>
        </w:rPr>
      </w:pPr>
      <w:del w:id="310" w:author="Ed" w:date="2013-04-03T15:32:00Z">
        <w:r w:rsidDel="00606590">
          <w:rPr>
            <w:noProof/>
          </w:rPr>
          <w:delText>For Object Localization and Arm Planning</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11" w:author="Ed" w:date="2013-04-03T15:32:00Z"/>
          <w:rFonts w:asciiTheme="minorHAnsi" w:eastAsiaTheme="minorEastAsia" w:hAnsiTheme="minorHAnsi" w:cstheme="minorBidi"/>
          <w:noProof/>
          <w:sz w:val="22"/>
          <w:lang w:bidi="ar-SA"/>
        </w:rPr>
      </w:pPr>
      <w:del w:id="312" w:author="Ed" w:date="2013-04-03T15:32:00Z">
        <w:r w:rsidDel="00606590">
          <w:rPr>
            <w:noProof/>
          </w:rPr>
          <w:delText>For Reading QR Codes</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2"/>
        <w:rPr>
          <w:del w:id="313" w:author="Ed" w:date="2013-04-03T15:32:00Z"/>
          <w:rFonts w:asciiTheme="minorHAnsi" w:eastAsiaTheme="minorEastAsia" w:hAnsiTheme="minorHAnsi" w:cstheme="minorBidi"/>
          <w:noProof/>
          <w:sz w:val="22"/>
          <w:lang w:bidi="ar-SA"/>
        </w:rPr>
      </w:pPr>
      <w:del w:id="314" w:author="Ed" w:date="2013-04-03T15:32:00Z">
        <w:r w:rsidDel="00606590">
          <w:rPr>
            <w:noProof/>
          </w:rPr>
          <w:delText>Open Source Software</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15" w:author="Ed" w:date="2013-04-03T15:32:00Z"/>
          <w:rFonts w:asciiTheme="minorHAnsi" w:eastAsiaTheme="minorEastAsia" w:hAnsiTheme="minorHAnsi" w:cstheme="minorBidi"/>
          <w:noProof/>
          <w:sz w:val="22"/>
          <w:lang w:bidi="ar-SA"/>
        </w:rPr>
      </w:pPr>
      <w:del w:id="316" w:author="Ed" w:date="2013-04-03T15:32:00Z">
        <w:r w:rsidDel="00606590">
          <w:rPr>
            <w:noProof/>
          </w:rPr>
          <w:delText>API Stability</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17" w:author="Ed" w:date="2013-04-03T15:32:00Z"/>
          <w:rFonts w:asciiTheme="minorHAnsi" w:eastAsiaTheme="minorEastAsia" w:hAnsiTheme="minorHAnsi" w:cstheme="minorBidi"/>
          <w:noProof/>
          <w:sz w:val="22"/>
          <w:lang w:bidi="ar-SA"/>
        </w:rPr>
      </w:pPr>
      <w:del w:id="318" w:author="Ed" w:date="2013-04-03T15:32:00Z">
        <w:r w:rsidDel="00606590">
          <w:rPr>
            <w:noProof/>
          </w:rPr>
          <w:delText>Documentation</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19" w:author="Ed" w:date="2013-04-03T15:32:00Z"/>
          <w:rFonts w:asciiTheme="minorHAnsi" w:eastAsiaTheme="minorEastAsia" w:hAnsiTheme="minorHAnsi" w:cstheme="minorBidi"/>
          <w:noProof/>
          <w:sz w:val="22"/>
          <w:lang w:bidi="ar-SA"/>
        </w:rPr>
      </w:pPr>
      <w:del w:id="320" w:author="Ed" w:date="2013-04-03T15:32:00Z">
        <w:r w:rsidDel="00606590">
          <w:rPr>
            <w:noProof/>
          </w:rPr>
          <w:delText>Reusability of PR2 Software</w:delText>
        </w:r>
        <w:r w:rsidDel="00606590">
          <w:rPr>
            <w:noProof/>
          </w:rPr>
          <w:tab/>
        </w:r>
        <w:r w:rsidR="00B366A1" w:rsidDel="00606590">
          <w:rPr>
            <w:noProof/>
          </w:rPr>
          <w:delText>75</w:delText>
        </w:r>
        <w:r w:rsidDel="00606590">
          <w:rPr>
            <w:noProof/>
          </w:rPr>
          <w:delText>75</w:delText>
        </w:r>
      </w:del>
    </w:p>
    <w:p w:rsidR="002557A2" w:rsidDel="00606590" w:rsidRDefault="002557A2" w:rsidP="00D50A3D">
      <w:pPr>
        <w:pStyle w:val="TOC3"/>
        <w:rPr>
          <w:del w:id="321" w:author="Ed" w:date="2013-04-03T15:32:00Z"/>
          <w:rFonts w:asciiTheme="minorHAnsi" w:eastAsiaTheme="minorEastAsia" w:hAnsiTheme="minorHAnsi" w:cstheme="minorBidi"/>
          <w:noProof/>
          <w:sz w:val="22"/>
          <w:lang w:bidi="ar-SA"/>
        </w:rPr>
      </w:pPr>
      <w:del w:id="322" w:author="Ed" w:date="2013-04-03T15:32:00Z">
        <w:r w:rsidDel="00606590">
          <w:rPr>
            <w:noProof/>
          </w:rPr>
          <w:delText>Safety and Reliability</w:delText>
        </w:r>
        <w:r w:rsidDel="00606590">
          <w:rPr>
            <w:noProof/>
          </w:rPr>
          <w:tab/>
        </w:r>
        <w:r w:rsidR="00B366A1" w:rsidDel="00606590">
          <w:rPr>
            <w:noProof/>
          </w:rPr>
          <w:delText>75</w:delText>
        </w:r>
        <w:r w:rsidDel="00606590">
          <w:rPr>
            <w:noProof/>
          </w:rPr>
          <w:delText>75</w:delText>
        </w:r>
      </w:del>
    </w:p>
    <w:p w:rsidR="002557A2" w:rsidDel="00606590" w:rsidRDefault="002557A2">
      <w:pPr>
        <w:pStyle w:val="TOC1"/>
        <w:rPr>
          <w:del w:id="323" w:author="Ed" w:date="2013-04-03T15:32:00Z"/>
          <w:rFonts w:asciiTheme="minorHAnsi" w:eastAsiaTheme="minorEastAsia" w:hAnsiTheme="minorHAnsi" w:cstheme="minorBidi"/>
          <w:noProof/>
          <w:sz w:val="22"/>
          <w:lang w:bidi="ar-SA"/>
        </w:rPr>
      </w:pPr>
      <w:del w:id="324" w:author="Ed" w:date="2013-04-03T15:32:00Z">
        <w:r w:rsidDel="00606590">
          <w:rPr>
            <w:noProof/>
          </w:rPr>
          <w:delText>Conclusions and Future Work</w:delText>
        </w:r>
        <w:r w:rsidDel="00606590">
          <w:rPr>
            <w:noProof/>
          </w:rPr>
          <w:tab/>
          <w:delText>78</w:delText>
        </w:r>
      </w:del>
    </w:p>
    <w:p w:rsidR="002557A2" w:rsidDel="00606590" w:rsidRDefault="002557A2" w:rsidP="00D50A3D">
      <w:pPr>
        <w:pStyle w:val="TOC3"/>
        <w:rPr>
          <w:del w:id="325" w:author="Ed" w:date="2013-04-03T15:32:00Z"/>
          <w:rFonts w:asciiTheme="minorHAnsi" w:eastAsiaTheme="minorEastAsia" w:hAnsiTheme="minorHAnsi" w:cstheme="minorBidi"/>
          <w:noProof/>
          <w:sz w:val="22"/>
          <w:lang w:bidi="ar-SA"/>
        </w:rPr>
      </w:pPr>
      <w:del w:id="326" w:author="Ed" w:date="2013-04-03T15:32:00Z">
        <w:r w:rsidDel="00606590">
          <w:rPr>
            <w:noProof/>
          </w:rPr>
          <w:delText>Conclusions on ROS and Open Source Software</w:delText>
        </w:r>
        <w:r w:rsidDel="00606590">
          <w:rPr>
            <w:noProof/>
          </w:rPr>
          <w:tab/>
          <w:delText>78</w:delText>
        </w:r>
      </w:del>
    </w:p>
    <w:p w:rsidR="002557A2" w:rsidDel="00606590" w:rsidRDefault="002557A2">
      <w:pPr>
        <w:pStyle w:val="TOC2"/>
        <w:rPr>
          <w:del w:id="327" w:author="Ed" w:date="2013-04-03T15:32:00Z"/>
          <w:rFonts w:asciiTheme="minorHAnsi" w:eastAsiaTheme="minorEastAsia" w:hAnsiTheme="minorHAnsi" w:cstheme="minorBidi"/>
          <w:noProof/>
          <w:sz w:val="22"/>
          <w:lang w:bidi="ar-SA"/>
        </w:rPr>
      </w:pPr>
      <w:del w:id="328" w:author="Ed" w:date="2013-04-03T15:32:00Z">
        <w:r w:rsidDel="00606590">
          <w:rPr>
            <w:noProof/>
          </w:rPr>
          <w:delText>Future Work</w:delText>
        </w:r>
        <w:r w:rsidDel="00606590">
          <w:rPr>
            <w:noProof/>
          </w:rPr>
          <w:tab/>
          <w:delText>78</w:delText>
        </w:r>
      </w:del>
    </w:p>
    <w:p w:rsidR="002557A2" w:rsidDel="00606590" w:rsidRDefault="002557A2" w:rsidP="00D50A3D">
      <w:pPr>
        <w:pStyle w:val="TOC2"/>
        <w:rPr>
          <w:del w:id="329" w:author="Ed" w:date="2013-04-03T15:32:00Z"/>
          <w:rFonts w:asciiTheme="minorHAnsi" w:eastAsiaTheme="minorEastAsia" w:hAnsiTheme="minorHAnsi" w:cstheme="minorBidi"/>
          <w:noProof/>
          <w:sz w:val="22"/>
          <w:lang w:bidi="ar-SA"/>
        </w:rPr>
      </w:pPr>
      <w:del w:id="330" w:author="Ed" w:date="2013-04-03T15:32:00Z">
        <w:r w:rsidDel="00606590">
          <w:rPr>
            <w:noProof/>
          </w:rPr>
          <w:delText>Applications of this Robot</w:delText>
        </w:r>
        <w:r w:rsidDel="00606590">
          <w:rPr>
            <w:noProof/>
          </w:rPr>
          <w:tab/>
          <w:delText>81</w:delText>
        </w:r>
      </w:del>
    </w:p>
    <w:p w:rsidR="002557A2" w:rsidDel="00606590" w:rsidRDefault="002557A2" w:rsidP="00D50A3D">
      <w:pPr>
        <w:pStyle w:val="TOC2"/>
        <w:rPr>
          <w:del w:id="331" w:author="Ed" w:date="2013-04-03T15:32:00Z"/>
          <w:rFonts w:asciiTheme="minorHAnsi" w:eastAsiaTheme="minorEastAsia" w:hAnsiTheme="minorHAnsi" w:cstheme="minorBidi"/>
          <w:noProof/>
          <w:sz w:val="22"/>
          <w:lang w:bidi="ar-SA"/>
        </w:rPr>
      </w:pPr>
      <w:del w:id="332" w:author="Ed" w:date="2013-04-03T15:32:00Z">
        <w:r w:rsidDel="00606590">
          <w:rPr>
            <w:noProof/>
          </w:rPr>
          <w:delText>Conclusion</w:delText>
        </w:r>
        <w:r w:rsidDel="00606590">
          <w:rPr>
            <w:noProof/>
          </w:rPr>
          <w:tab/>
          <w:delText>81</w:delText>
        </w:r>
      </w:del>
    </w:p>
    <w:p w:rsidR="002557A2" w:rsidDel="00606590" w:rsidRDefault="002557A2" w:rsidP="00D50A3D">
      <w:pPr>
        <w:pStyle w:val="TOC1"/>
        <w:rPr>
          <w:del w:id="333" w:author="Ed" w:date="2013-04-03T15:32:00Z"/>
          <w:rFonts w:asciiTheme="minorHAnsi" w:eastAsiaTheme="minorEastAsia" w:hAnsiTheme="minorHAnsi" w:cstheme="minorBidi"/>
          <w:noProof/>
          <w:sz w:val="22"/>
          <w:lang w:bidi="ar-SA"/>
        </w:rPr>
      </w:pPr>
      <w:del w:id="334" w:author="Ed" w:date="2013-04-03T15:32:00Z">
        <w:r w:rsidDel="00606590">
          <w:rPr>
            <w:noProof/>
          </w:rPr>
          <w:delText>Bibliography</w:delText>
        </w:r>
        <w:r w:rsidDel="00606590">
          <w:rPr>
            <w:noProof/>
          </w:rPr>
          <w:tab/>
          <w:delText>83</w:delText>
        </w:r>
      </w:del>
    </w:p>
    <w:p w:rsidR="002557A2" w:rsidDel="00606590" w:rsidRDefault="002557A2" w:rsidP="00D50A3D">
      <w:pPr>
        <w:pStyle w:val="TOC1"/>
        <w:rPr>
          <w:del w:id="335" w:author="Ed" w:date="2013-04-03T15:32:00Z"/>
          <w:rFonts w:asciiTheme="minorHAnsi" w:eastAsiaTheme="minorEastAsia" w:hAnsiTheme="minorHAnsi" w:cstheme="minorBidi"/>
          <w:noProof/>
          <w:sz w:val="22"/>
          <w:lang w:bidi="ar-SA"/>
        </w:rPr>
      </w:pPr>
      <w:del w:id="336" w:author="Ed" w:date="2013-04-03T15:32:00Z">
        <w:r w:rsidDel="00606590">
          <w:rPr>
            <w:noProof/>
          </w:rPr>
          <w:delText>Appendix 1: Localization Data</w:delText>
        </w:r>
        <w:r w:rsidDel="00606590">
          <w:rPr>
            <w:noProof/>
          </w:rPr>
          <w:tab/>
          <w:delText>85</w:delText>
        </w:r>
      </w:del>
    </w:p>
    <w:p w:rsidR="002557A2" w:rsidDel="00606590" w:rsidRDefault="002557A2" w:rsidP="00D50A3D">
      <w:pPr>
        <w:pStyle w:val="TOC2"/>
        <w:rPr>
          <w:del w:id="337" w:author="Ed" w:date="2013-04-03T15:32:00Z"/>
          <w:rFonts w:asciiTheme="minorHAnsi" w:eastAsiaTheme="minorEastAsia" w:hAnsiTheme="minorHAnsi" w:cstheme="minorBidi"/>
          <w:noProof/>
          <w:sz w:val="22"/>
          <w:lang w:bidi="ar-SA"/>
        </w:rPr>
      </w:pPr>
      <w:del w:id="338" w:author="Ed" w:date="2013-04-03T15:32:00Z">
        <w:r w:rsidDel="00606590">
          <w:rPr>
            <w:noProof/>
          </w:rPr>
          <w:delText>Ten Meter Straight Line</w:delText>
        </w:r>
        <w:r w:rsidDel="00606590">
          <w:rPr>
            <w:noProof/>
          </w:rPr>
          <w:tab/>
          <w:delText>85</w:delText>
        </w:r>
      </w:del>
    </w:p>
    <w:p w:rsidR="002557A2" w:rsidDel="00606590" w:rsidRDefault="002557A2" w:rsidP="00D50A3D">
      <w:pPr>
        <w:pStyle w:val="TOC2"/>
        <w:rPr>
          <w:del w:id="339" w:author="Ed" w:date="2013-04-03T15:32:00Z"/>
          <w:rFonts w:asciiTheme="minorHAnsi" w:eastAsiaTheme="minorEastAsia" w:hAnsiTheme="minorHAnsi" w:cstheme="minorBidi"/>
          <w:noProof/>
          <w:sz w:val="22"/>
          <w:lang w:bidi="ar-SA"/>
        </w:rPr>
      </w:pPr>
      <w:del w:id="340" w:author="Ed" w:date="2013-04-03T15:32:00Z">
        <w:r w:rsidDel="00606590">
          <w:rPr>
            <w:noProof/>
          </w:rPr>
          <w:delText>Five Laps of One Meter Radius Circle</w:delText>
        </w:r>
        <w:r w:rsidDel="00606590">
          <w:rPr>
            <w:noProof/>
          </w:rPr>
          <w:tab/>
          <w:delText>85</w:delText>
        </w:r>
      </w:del>
    </w:p>
    <w:p w:rsidR="00D753C2" w:rsidRDefault="0087344B">
      <w:pPr>
        <w:pStyle w:val="Heading1NoNumber"/>
        <w:rPr>
          <w:noProof/>
        </w:rPr>
        <w:pPrChange w:id="341" w:author="Ed" w:date="2013-04-03T15:32:00Z">
          <w:pPr>
            <w:pStyle w:val="Heading1"/>
            <w:tabs>
              <w:tab w:val="right" w:pos="8640"/>
            </w:tabs>
          </w:pPr>
        </w:pPrChange>
      </w:pPr>
      <w:r>
        <w:lastRenderedPageBreak/>
        <w:fldChar w:fldCharType="end"/>
      </w:r>
      <w:r w:rsidR="00D753C2" w:rsidRPr="00D753C2">
        <w:rPr>
          <w:noProof/>
        </w:rPr>
        <w:t xml:space="preserve"> </w:t>
      </w:r>
      <w:r w:rsidR="00D753C2">
        <w:rPr>
          <w:noProof/>
        </w:rPr>
        <w:t>Figures</w:t>
      </w:r>
    </w:p>
    <w:p w:rsidR="006B59B9" w:rsidRDefault="0087344B">
      <w:pPr>
        <w:pStyle w:val="TableofFigures"/>
        <w:tabs>
          <w:tab w:val="right" w:leader="dot" w:pos="8630"/>
        </w:tabs>
        <w:rPr>
          <w:ins w:id="342" w:author="Ed" w:date="2013-04-08T09:50:00Z"/>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ins w:id="343" w:author="Ed" w:date="2013-04-08T09:50:00Z">
        <w:r w:rsidR="006B59B9" w:rsidRPr="00F7691B">
          <w:rPr>
            <w:rStyle w:val="Hyperlink"/>
            <w:noProof/>
          </w:rPr>
          <w:fldChar w:fldCharType="begin"/>
        </w:r>
        <w:r w:rsidR="006B59B9" w:rsidRPr="00F7691B">
          <w:rPr>
            <w:rStyle w:val="Hyperlink"/>
            <w:noProof/>
          </w:rPr>
          <w:instrText xml:space="preserve"> </w:instrText>
        </w:r>
        <w:r w:rsidR="006B59B9">
          <w:rPr>
            <w:noProof/>
          </w:rPr>
          <w:instrText>HYPERLINK \l "_Toc353178052"</w:instrText>
        </w:r>
        <w:r w:rsidR="006B59B9" w:rsidRPr="00F7691B">
          <w:rPr>
            <w:rStyle w:val="Hyperlink"/>
            <w:noProof/>
          </w:rPr>
          <w:instrText xml:space="preserve"> </w:instrText>
        </w:r>
        <w:r w:rsidR="006B59B9" w:rsidRPr="00F7691B">
          <w:rPr>
            <w:rStyle w:val="Hyperlink"/>
            <w:noProof/>
          </w:rPr>
        </w:r>
        <w:r w:rsidR="006B59B9" w:rsidRPr="00F7691B">
          <w:rPr>
            <w:rStyle w:val="Hyperlink"/>
            <w:noProof/>
          </w:rPr>
          <w:fldChar w:fldCharType="separate"/>
        </w:r>
        <w:r w:rsidR="006B59B9" w:rsidRPr="00F7691B">
          <w:rPr>
            <w:rStyle w:val="Hyperlink"/>
            <w:noProof/>
          </w:rPr>
          <w:t>Figure 1: An annotated rendering of the robot showing several major components.</w:t>
        </w:r>
        <w:r w:rsidR="006B59B9">
          <w:rPr>
            <w:noProof/>
            <w:webHidden/>
          </w:rPr>
          <w:tab/>
        </w:r>
        <w:r w:rsidR="006B59B9">
          <w:rPr>
            <w:noProof/>
            <w:webHidden/>
          </w:rPr>
          <w:fldChar w:fldCharType="begin"/>
        </w:r>
        <w:r w:rsidR="006B59B9">
          <w:rPr>
            <w:noProof/>
            <w:webHidden/>
          </w:rPr>
          <w:instrText xml:space="preserve"> PAGEREF _Toc353178052 \h </w:instrText>
        </w:r>
        <w:r w:rsidR="006B59B9">
          <w:rPr>
            <w:noProof/>
            <w:webHidden/>
          </w:rPr>
        </w:r>
      </w:ins>
      <w:r w:rsidR="006B59B9">
        <w:rPr>
          <w:noProof/>
          <w:webHidden/>
        </w:rPr>
        <w:fldChar w:fldCharType="separate"/>
      </w:r>
      <w:ins w:id="344" w:author="Ed" w:date="2013-04-08T09:50:00Z">
        <w:r w:rsidR="006B59B9">
          <w:rPr>
            <w:noProof/>
            <w:webHidden/>
          </w:rPr>
          <w:t>6</w:t>
        </w:r>
        <w:r w:rsidR="006B59B9">
          <w:rPr>
            <w:noProof/>
            <w:webHidden/>
          </w:rPr>
          <w:fldChar w:fldCharType="end"/>
        </w:r>
        <w:r w:rsidR="006B59B9" w:rsidRPr="00F7691B">
          <w:rPr>
            <w:rStyle w:val="Hyperlink"/>
            <w:noProof/>
          </w:rPr>
          <w:fldChar w:fldCharType="end"/>
        </w:r>
      </w:ins>
    </w:p>
    <w:p w:rsidR="006B59B9" w:rsidRDefault="006B59B9">
      <w:pPr>
        <w:pStyle w:val="TableofFigures"/>
        <w:tabs>
          <w:tab w:val="right" w:leader="dot" w:pos="8630"/>
        </w:tabs>
        <w:rPr>
          <w:ins w:id="345" w:author="Ed" w:date="2013-04-08T09:50:00Z"/>
          <w:rFonts w:asciiTheme="minorHAnsi" w:eastAsiaTheme="minorEastAsia" w:hAnsiTheme="minorHAnsi" w:cstheme="minorBidi"/>
          <w:noProof/>
          <w:sz w:val="22"/>
          <w:lang w:bidi="ar-SA"/>
        </w:rPr>
      </w:pPr>
      <w:ins w:id="346"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3"</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3178053 \h </w:instrText>
        </w:r>
        <w:r>
          <w:rPr>
            <w:noProof/>
            <w:webHidden/>
          </w:rPr>
        </w:r>
      </w:ins>
      <w:r>
        <w:rPr>
          <w:noProof/>
          <w:webHidden/>
        </w:rPr>
        <w:fldChar w:fldCharType="separate"/>
      </w:r>
      <w:ins w:id="347" w:author="Ed" w:date="2013-04-08T09:50:00Z">
        <w:r>
          <w:rPr>
            <w:noProof/>
            <w:webHidden/>
          </w:rPr>
          <w:t>10</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48" w:author="Ed" w:date="2013-04-08T09:50:00Z"/>
          <w:rFonts w:asciiTheme="minorHAnsi" w:eastAsiaTheme="minorEastAsia" w:hAnsiTheme="minorHAnsi" w:cstheme="minorBidi"/>
          <w:noProof/>
          <w:sz w:val="22"/>
          <w:lang w:bidi="ar-SA"/>
        </w:rPr>
      </w:pPr>
      <w:ins w:id="349"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4"</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3: ABBY, a mobile industrial manipulator.</w:t>
        </w:r>
        <w:r>
          <w:rPr>
            <w:noProof/>
            <w:webHidden/>
          </w:rPr>
          <w:tab/>
        </w:r>
        <w:r>
          <w:rPr>
            <w:noProof/>
            <w:webHidden/>
          </w:rPr>
          <w:fldChar w:fldCharType="begin"/>
        </w:r>
        <w:r>
          <w:rPr>
            <w:noProof/>
            <w:webHidden/>
          </w:rPr>
          <w:instrText xml:space="preserve"> PAGEREF _Toc353178054 \h </w:instrText>
        </w:r>
        <w:r>
          <w:rPr>
            <w:noProof/>
            <w:webHidden/>
          </w:rPr>
        </w:r>
      </w:ins>
      <w:r>
        <w:rPr>
          <w:noProof/>
          <w:webHidden/>
        </w:rPr>
        <w:fldChar w:fldCharType="separate"/>
      </w:r>
      <w:ins w:id="350" w:author="Ed" w:date="2013-04-08T09:50:00Z">
        <w:r>
          <w:rPr>
            <w:noProof/>
            <w:webHidden/>
          </w:rPr>
          <w:t>11</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51" w:author="Ed" w:date="2013-04-08T09:50:00Z"/>
          <w:rFonts w:asciiTheme="minorHAnsi" w:eastAsiaTheme="minorEastAsia" w:hAnsiTheme="minorHAnsi" w:cstheme="minorBidi"/>
          <w:noProof/>
          <w:sz w:val="22"/>
          <w:lang w:bidi="ar-SA"/>
        </w:rPr>
      </w:pPr>
      <w:ins w:id="352"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5"</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3178055 \h </w:instrText>
        </w:r>
        <w:r>
          <w:rPr>
            <w:noProof/>
            <w:webHidden/>
          </w:rPr>
        </w:r>
      </w:ins>
      <w:r>
        <w:rPr>
          <w:noProof/>
          <w:webHidden/>
        </w:rPr>
        <w:fldChar w:fldCharType="separate"/>
      </w:r>
      <w:ins w:id="353" w:author="Ed" w:date="2013-04-08T09:50:00Z">
        <w:r>
          <w:rPr>
            <w:noProof/>
            <w:webHidden/>
          </w:rPr>
          <w:t>14</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54" w:author="Ed" w:date="2013-04-08T09:50:00Z"/>
          <w:rFonts w:asciiTheme="minorHAnsi" w:eastAsiaTheme="minorEastAsia" w:hAnsiTheme="minorHAnsi" w:cstheme="minorBidi"/>
          <w:noProof/>
          <w:sz w:val="22"/>
          <w:lang w:bidi="ar-SA"/>
        </w:rPr>
      </w:pPr>
      <w:ins w:id="355"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6"</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3178056 \h </w:instrText>
        </w:r>
        <w:r>
          <w:rPr>
            <w:noProof/>
            <w:webHidden/>
          </w:rPr>
        </w:r>
      </w:ins>
      <w:r>
        <w:rPr>
          <w:noProof/>
          <w:webHidden/>
        </w:rPr>
        <w:fldChar w:fldCharType="separate"/>
      </w:r>
      <w:ins w:id="356" w:author="Ed" w:date="2013-04-08T09:50:00Z">
        <w:r>
          <w:rPr>
            <w:noProof/>
            <w:webHidden/>
          </w:rPr>
          <w:t>16</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57" w:author="Ed" w:date="2013-04-08T09:50:00Z"/>
          <w:rFonts w:asciiTheme="minorHAnsi" w:eastAsiaTheme="minorEastAsia" w:hAnsiTheme="minorHAnsi" w:cstheme="minorBidi"/>
          <w:noProof/>
          <w:sz w:val="22"/>
          <w:lang w:bidi="ar-SA"/>
        </w:rPr>
      </w:pPr>
      <w:ins w:id="358"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7"</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3178057 \h </w:instrText>
        </w:r>
        <w:r>
          <w:rPr>
            <w:noProof/>
            <w:webHidden/>
          </w:rPr>
        </w:r>
      </w:ins>
      <w:r>
        <w:rPr>
          <w:noProof/>
          <w:webHidden/>
        </w:rPr>
        <w:fldChar w:fldCharType="separate"/>
      </w:r>
      <w:ins w:id="359" w:author="Ed" w:date="2013-04-08T09:50:00Z">
        <w:r>
          <w:rPr>
            <w:noProof/>
            <w:webHidden/>
          </w:rPr>
          <w:t>16</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60" w:author="Ed" w:date="2013-04-08T09:50:00Z"/>
          <w:rFonts w:asciiTheme="minorHAnsi" w:eastAsiaTheme="minorEastAsia" w:hAnsiTheme="minorHAnsi" w:cstheme="minorBidi"/>
          <w:noProof/>
          <w:sz w:val="22"/>
          <w:lang w:bidi="ar-SA"/>
        </w:rPr>
      </w:pPr>
      <w:ins w:id="361"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8"</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7: The Kinect field of view</w:t>
        </w:r>
        <w:r>
          <w:rPr>
            <w:noProof/>
            <w:webHidden/>
          </w:rPr>
          <w:tab/>
        </w:r>
        <w:r>
          <w:rPr>
            <w:noProof/>
            <w:webHidden/>
          </w:rPr>
          <w:fldChar w:fldCharType="begin"/>
        </w:r>
        <w:r>
          <w:rPr>
            <w:noProof/>
            <w:webHidden/>
          </w:rPr>
          <w:instrText xml:space="preserve"> PAGEREF _Toc353178058 \h </w:instrText>
        </w:r>
        <w:r>
          <w:rPr>
            <w:noProof/>
            <w:webHidden/>
          </w:rPr>
        </w:r>
      </w:ins>
      <w:r>
        <w:rPr>
          <w:noProof/>
          <w:webHidden/>
        </w:rPr>
        <w:fldChar w:fldCharType="separate"/>
      </w:r>
      <w:ins w:id="362" w:author="Ed" w:date="2013-04-08T09:50:00Z">
        <w:r>
          <w:rPr>
            <w:noProof/>
            <w:webHidden/>
          </w:rPr>
          <w:t>17</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63" w:author="Ed" w:date="2013-04-08T09:50:00Z"/>
          <w:rFonts w:asciiTheme="minorHAnsi" w:eastAsiaTheme="minorEastAsia" w:hAnsiTheme="minorHAnsi" w:cstheme="minorBidi"/>
          <w:noProof/>
          <w:sz w:val="22"/>
          <w:lang w:bidi="ar-SA"/>
        </w:rPr>
      </w:pPr>
      <w:ins w:id="364"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59"</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8: The Kinect mounted to the robot</w:t>
        </w:r>
        <w:r>
          <w:rPr>
            <w:noProof/>
            <w:webHidden/>
          </w:rPr>
          <w:tab/>
        </w:r>
        <w:r>
          <w:rPr>
            <w:noProof/>
            <w:webHidden/>
          </w:rPr>
          <w:fldChar w:fldCharType="begin"/>
        </w:r>
        <w:r>
          <w:rPr>
            <w:noProof/>
            <w:webHidden/>
          </w:rPr>
          <w:instrText xml:space="preserve"> PAGEREF _Toc353178059 \h </w:instrText>
        </w:r>
        <w:r>
          <w:rPr>
            <w:noProof/>
            <w:webHidden/>
          </w:rPr>
        </w:r>
      </w:ins>
      <w:r>
        <w:rPr>
          <w:noProof/>
          <w:webHidden/>
        </w:rPr>
        <w:fldChar w:fldCharType="separate"/>
      </w:r>
      <w:ins w:id="365" w:author="Ed" w:date="2013-04-08T09:50:00Z">
        <w:r>
          <w:rPr>
            <w:noProof/>
            <w:webHidden/>
          </w:rPr>
          <w:t>17</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66" w:author="Ed" w:date="2013-04-08T09:50:00Z"/>
          <w:rFonts w:asciiTheme="minorHAnsi" w:eastAsiaTheme="minorEastAsia" w:hAnsiTheme="minorHAnsi" w:cstheme="minorBidi"/>
          <w:noProof/>
          <w:sz w:val="22"/>
          <w:lang w:bidi="ar-SA"/>
        </w:rPr>
      </w:pPr>
      <w:ins w:id="367"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0"</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3178060 \h </w:instrText>
        </w:r>
        <w:r>
          <w:rPr>
            <w:noProof/>
            <w:webHidden/>
          </w:rPr>
        </w:r>
      </w:ins>
      <w:r>
        <w:rPr>
          <w:noProof/>
          <w:webHidden/>
        </w:rPr>
        <w:fldChar w:fldCharType="separate"/>
      </w:r>
      <w:ins w:id="368" w:author="Ed" w:date="2013-04-08T09:50:00Z">
        <w:r>
          <w:rPr>
            <w:noProof/>
            <w:webHidden/>
          </w:rPr>
          <w:t>25</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69" w:author="Ed" w:date="2013-04-08T09:50:00Z"/>
          <w:rFonts w:asciiTheme="minorHAnsi" w:eastAsiaTheme="minorEastAsia" w:hAnsiTheme="minorHAnsi" w:cstheme="minorBidi"/>
          <w:noProof/>
          <w:sz w:val="22"/>
          <w:lang w:bidi="ar-SA"/>
        </w:rPr>
      </w:pPr>
      <w:ins w:id="370"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1"</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0: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3178061 \h </w:instrText>
        </w:r>
        <w:r>
          <w:rPr>
            <w:noProof/>
            <w:webHidden/>
          </w:rPr>
        </w:r>
      </w:ins>
      <w:r>
        <w:rPr>
          <w:noProof/>
          <w:webHidden/>
        </w:rPr>
        <w:fldChar w:fldCharType="separate"/>
      </w:r>
      <w:ins w:id="371" w:author="Ed" w:date="2013-04-08T09:50:00Z">
        <w:r>
          <w:rPr>
            <w:noProof/>
            <w:webHidden/>
          </w:rPr>
          <w:t>40</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72" w:author="Ed" w:date="2013-04-08T09:50:00Z"/>
          <w:rFonts w:asciiTheme="minorHAnsi" w:eastAsiaTheme="minorEastAsia" w:hAnsiTheme="minorHAnsi" w:cstheme="minorBidi"/>
          <w:noProof/>
          <w:sz w:val="22"/>
          <w:lang w:bidi="ar-SA"/>
        </w:rPr>
      </w:pPr>
      <w:ins w:id="373"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2"</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2: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3178062 \h </w:instrText>
        </w:r>
        <w:r>
          <w:rPr>
            <w:noProof/>
            <w:webHidden/>
          </w:rPr>
        </w:r>
      </w:ins>
      <w:r>
        <w:rPr>
          <w:noProof/>
          <w:webHidden/>
        </w:rPr>
        <w:fldChar w:fldCharType="separate"/>
      </w:r>
      <w:ins w:id="374" w:author="Ed" w:date="2013-04-08T09:50:00Z">
        <w:r>
          <w:rPr>
            <w:noProof/>
            <w:webHidden/>
          </w:rPr>
          <w:t>48</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75" w:author="Ed" w:date="2013-04-08T09:50:00Z"/>
          <w:rFonts w:asciiTheme="minorHAnsi" w:eastAsiaTheme="minorEastAsia" w:hAnsiTheme="minorHAnsi" w:cstheme="minorBidi"/>
          <w:noProof/>
          <w:sz w:val="22"/>
          <w:lang w:bidi="ar-SA"/>
        </w:rPr>
      </w:pPr>
      <w:ins w:id="376"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3"</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 xml:space="preserve">Figure 13: A box localized using the QR code. </w:t>
        </w:r>
        <w:r w:rsidRPr="00F7691B">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3178063 \h </w:instrText>
        </w:r>
        <w:r>
          <w:rPr>
            <w:noProof/>
            <w:webHidden/>
          </w:rPr>
        </w:r>
      </w:ins>
      <w:r>
        <w:rPr>
          <w:noProof/>
          <w:webHidden/>
        </w:rPr>
        <w:fldChar w:fldCharType="separate"/>
      </w:r>
      <w:ins w:id="377" w:author="Ed" w:date="2013-04-08T09:50:00Z">
        <w:r>
          <w:rPr>
            <w:noProof/>
            <w:webHidden/>
          </w:rPr>
          <w:t>49</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78" w:author="Ed" w:date="2013-04-08T09:50:00Z"/>
          <w:rFonts w:asciiTheme="minorHAnsi" w:eastAsiaTheme="minorEastAsia" w:hAnsiTheme="minorHAnsi" w:cstheme="minorBidi"/>
          <w:noProof/>
          <w:sz w:val="22"/>
          <w:lang w:bidi="ar-SA"/>
        </w:rPr>
      </w:pPr>
      <w:ins w:id="379"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4"</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4: A design for an emergency stop remote.</w:t>
        </w:r>
        <w:r>
          <w:rPr>
            <w:noProof/>
            <w:webHidden/>
          </w:rPr>
          <w:tab/>
        </w:r>
        <w:r>
          <w:rPr>
            <w:noProof/>
            <w:webHidden/>
          </w:rPr>
          <w:fldChar w:fldCharType="begin"/>
        </w:r>
        <w:r>
          <w:rPr>
            <w:noProof/>
            <w:webHidden/>
          </w:rPr>
          <w:instrText xml:space="preserve"> PAGEREF _Toc353178064 \h </w:instrText>
        </w:r>
        <w:r>
          <w:rPr>
            <w:noProof/>
            <w:webHidden/>
          </w:rPr>
        </w:r>
      </w:ins>
      <w:r>
        <w:rPr>
          <w:noProof/>
          <w:webHidden/>
        </w:rPr>
        <w:fldChar w:fldCharType="separate"/>
      </w:r>
      <w:ins w:id="380" w:author="Ed" w:date="2013-04-08T09:50:00Z">
        <w:r>
          <w:rPr>
            <w:noProof/>
            <w:webHidden/>
          </w:rPr>
          <w:t>58</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81" w:author="Ed" w:date="2013-04-08T09:50:00Z"/>
          <w:rFonts w:asciiTheme="minorHAnsi" w:eastAsiaTheme="minorEastAsia" w:hAnsiTheme="minorHAnsi" w:cstheme="minorBidi"/>
          <w:noProof/>
          <w:sz w:val="22"/>
          <w:lang w:bidi="ar-SA"/>
        </w:rPr>
      </w:pPr>
      <w:ins w:id="382"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5"</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5: A design for an emergency stop receiver and aggregator.</w:t>
        </w:r>
        <w:r>
          <w:rPr>
            <w:noProof/>
            <w:webHidden/>
          </w:rPr>
          <w:tab/>
        </w:r>
        <w:r>
          <w:rPr>
            <w:noProof/>
            <w:webHidden/>
          </w:rPr>
          <w:fldChar w:fldCharType="begin"/>
        </w:r>
        <w:r>
          <w:rPr>
            <w:noProof/>
            <w:webHidden/>
          </w:rPr>
          <w:instrText xml:space="preserve"> PAGEREF _Toc353178065 \h </w:instrText>
        </w:r>
        <w:r>
          <w:rPr>
            <w:noProof/>
            <w:webHidden/>
          </w:rPr>
        </w:r>
      </w:ins>
      <w:r>
        <w:rPr>
          <w:noProof/>
          <w:webHidden/>
        </w:rPr>
        <w:fldChar w:fldCharType="separate"/>
      </w:r>
      <w:ins w:id="383" w:author="Ed" w:date="2013-04-08T09:50:00Z">
        <w:r>
          <w:rPr>
            <w:noProof/>
            <w:webHidden/>
          </w:rPr>
          <w:t>59</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84" w:author="Ed" w:date="2013-04-08T09:50:00Z"/>
          <w:rFonts w:asciiTheme="minorHAnsi" w:eastAsiaTheme="minorEastAsia" w:hAnsiTheme="minorHAnsi" w:cstheme="minorBidi"/>
          <w:noProof/>
          <w:sz w:val="22"/>
          <w:lang w:bidi="ar-SA"/>
        </w:rPr>
      </w:pPr>
      <w:ins w:id="385" w:author="Ed" w:date="2013-04-08T09:50:00Z">
        <w:r w:rsidRPr="00F7691B">
          <w:rPr>
            <w:rStyle w:val="Hyperlink"/>
            <w:noProof/>
          </w:rPr>
          <w:lastRenderedPageBreak/>
          <w:fldChar w:fldCharType="begin"/>
        </w:r>
        <w:r w:rsidRPr="00F7691B">
          <w:rPr>
            <w:rStyle w:val="Hyperlink"/>
            <w:noProof/>
          </w:rPr>
          <w:instrText xml:space="preserve"> </w:instrText>
        </w:r>
        <w:r>
          <w:rPr>
            <w:noProof/>
          </w:rPr>
          <w:instrText>HYPERLINK \l "_Toc353178066"</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6: Revised emergency stop remote ciruit.</w:t>
        </w:r>
        <w:r>
          <w:rPr>
            <w:noProof/>
            <w:webHidden/>
          </w:rPr>
          <w:tab/>
        </w:r>
        <w:r>
          <w:rPr>
            <w:noProof/>
            <w:webHidden/>
          </w:rPr>
          <w:fldChar w:fldCharType="begin"/>
        </w:r>
        <w:r>
          <w:rPr>
            <w:noProof/>
            <w:webHidden/>
          </w:rPr>
          <w:instrText xml:space="preserve"> PAGEREF _Toc353178066 \h </w:instrText>
        </w:r>
        <w:r>
          <w:rPr>
            <w:noProof/>
            <w:webHidden/>
          </w:rPr>
        </w:r>
      </w:ins>
      <w:r>
        <w:rPr>
          <w:noProof/>
          <w:webHidden/>
        </w:rPr>
        <w:fldChar w:fldCharType="separate"/>
      </w:r>
      <w:ins w:id="386" w:author="Ed" w:date="2013-04-08T09:50:00Z">
        <w:r>
          <w:rPr>
            <w:noProof/>
            <w:webHidden/>
          </w:rPr>
          <w:t>61</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87" w:author="Ed" w:date="2013-04-08T09:50:00Z"/>
          <w:rFonts w:asciiTheme="minorHAnsi" w:eastAsiaTheme="minorEastAsia" w:hAnsiTheme="minorHAnsi" w:cstheme="minorBidi"/>
          <w:noProof/>
          <w:sz w:val="22"/>
          <w:lang w:bidi="ar-SA"/>
        </w:rPr>
      </w:pPr>
      <w:ins w:id="388"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7"</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7: Revised emergency stop receiver/aggregator circuit.</w:t>
        </w:r>
        <w:r>
          <w:rPr>
            <w:noProof/>
            <w:webHidden/>
          </w:rPr>
          <w:tab/>
        </w:r>
        <w:r>
          <w:rPr>
            <w:noProof/>
            <w:webHidden/>
          </w:rPr>
          <w:fldChar w:fldCharType="begin"/>
        </w:r>
        <w:r>
          <w:rPr>
            <w:noProof/>
            <w:webHidden/>
          </w:rPr>
          <w:instrText xml:space="preserve"> PAGEREF _Toc353178067 \h </w:instrText>
        </w:r>
        <w:r>
          <w:rPr>
            <w:noProof/>
            <w:webHidden/>
          </w:rPr>
        </w:r>
      </w:ins>
      <w:r>
        <w:rPr>
          <w:noProof/>
          <w:webHidden/>
        </w:rPr>
        <w:fldChar w:fldCharType="separate"/>
      </w:r>
      <w:ins w:id="389" w:author="Ed" w:date="2013-04-08T09:50:00Z">
        <w:r>
          <w:rPr>
            <w:noProof/>
            <w:webHidden/>
          </w:rPr>
          <w:t>62</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90" w:author="Ed" w:date="2013-04-08T09:50:00Z"/>
          <w:rFonts w:asciiTheme="minorHAnsi" w:eastAsiaTheme="minorEastAsia" w:hAnsiTheme="minorHAnsi" w:cstheme="minorBidi"/>
          <w:noProof/>
          <w:sz w:val="22"/>
          <w:lang w:bidi="ar-SA"/>
        </w:rPr>
      </w:pPr>
      <w:ins w:id="391"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8"</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8: Voltage curve during discharge test with actuators idle.</w:t>
        </w:r>
        <w:r>
          <w:rPr>
            <w:noProof/>
            <w:webHidden/>
          </w:rPr>
          <w:tab/>
        </w:r>
        <w:r>
          <w:rPr>
            <w:noProof/>
            <w:webHidden/>
          </w:rPr>
          <w:fldChar w:fldCharType="begin"/>
        </w:r>
        <w:r>
          <w:rPr>
            <w:noProof/>
            <w:webHidden/>
          </w:rPr>
          <w:instrText xml:space="preserve"> PAGEREF _Toc353178068 \h </w:instrText>
        </w:r>
        <w:r>
          <w:rPr>
            <w:noProof/>
            <w:webHidden/>
          </w:rPr>
        </w:r>
      </w:ins>
      <w:r>
        <w:rPr>
          <w:noProof/>
          <w:webHidden/>
        </w:rPr>
        <w:fldChar w:fldCharType="separate"/>
      </w:r>
      <w:ins w:id="392" w:author="Ed" w:date="2013-04-08T09:50:00Z">
        <w:r>
          <w:rPr>
            <w:noProof/>
            <w:webHidden/>
          </w:rPr>
          <w:t>69</w:t>
        </w:r>
        <w:r>
          <w:rPr>
            <w:noProof/>
            <w:webHidden/>
          </w:rPr>
          <w:fldChar w:fldCharType="end"/>
        </w:r>
        <w:r w:rsidRPr="00F7691B">
          <w:rPr>
            <w:rStyle w:val="Hyperlink"/>
            <w:noProof/>
          </w:rPr>
          <w:fldChar w:fldCharType="end"/>
        </w:r>
      </w:ins>
    </w:p>
    <w:p w:rsidR="006B59B9" w:rsidRDefault="006B59B9">
      <w:pPr>
        <w:pStyle w:val="TableofFigures"/>
        <w:tabs>
          <w:tab w:val="right" w:leader="dot" w:pos="8630"/>
        </w:tabs>
        <w:rPr>
          <w:ins w:id="393" w:author="Ed" w:date="2013-04-08T09:50:00Z"/>
          <w:rFonts w:asciiTheme="minorHAnsi" w:eastAsiaTheme="minorEastAsia" w:hAnsiTheme="minorHAnsi" w:cstheme="minorBidi"/>
          <w:noProof/>
          <w:sz w:val="22"/>
          <w:lang w:bidi="ar-SA"/>
        </w:rPr>
      </w:pPr>
      <w:ins w:id="394" w:author="Ed" w:date="2013-04-08T09:50:00Z">
        <w:r w:rsidRPr="00F7691B">
          <w:rPr>
            <w:rStyle w:val="Hyperlink"/>
            <w:noProof/>
          </w:rPr>
          <w:fldChar w:fldCharType="begin"/>
        </w:r>
        <w:r w:rsidRPr="00F7691B">
          <w:rPr>
            <w:rStyle w:val="Hyperlink"/>
            <w:noProof/>
          </w:rPr>
          <w:instrText xml:space="preserve"> </w:instrText>
        </w:r>
        <w:r>
          <w:rPr>
            <w:noProof/>
          </w:rPr>
          <w:instrText>HYPERLINK \l "_Toc353178069"</w:instrText>
        </w:r>
        <w:r w:rsidRPr="00F7691B">
          <w:rPr>
            <w:rStyle w:val="Hyperlink"/>
            <w:noProof/>
          </w:rPr>
          <w:instrText xml:space="preserve"> </w:instrText>
        </w:r>
        <w:r w:rsidRPr="00F7691B">
          <w:rPr>
            <w:rStyle w:val="Hyperlink"/>
            <w:noProof/>
          </w:rPr>
        </w:r>
        <w:r w:rsidRPr="00F7691B">
          <w:rPr>
            <w:rStyle w:val="Hyperlink"/>
            <w:noProof/>
          </w:rPr>
          <w:fldChar w:fldCharType="separate"/>
        </w:r>
        <w:r w:rsidRPr="00F7691B">
          <w:rPr>
            <w:rStyle w:val="Hyperlink"/>
            <w:noProof/>
          </w:rPr>
          <w:t>Figure 19: Voltage curve during discharge test with drivetrain exercised.</w:t>
        </w:r>
        <w:r>
          <w:rPr>
            <w:noProof/>
            <w:webHidden/>
          </w:rPr>
          <w:tab/>
        </w:r>
        <w:r>
          <w:rPr>
            <w:noProof/>
            <w:webHidden/>
          </w:rPr>
          <w:fldChar w:fldCharType="begin"/>
        </w:r>
        <w:r>
          <w:rPr>
            <w:noProof/>
            <w:webHidden/>
          </w:rPr>
          <w:instrText xml:space="preserve"> PAGEREF _Toc353178069 \h </w:instrText>
        </w:r>
        <w:r>
          <w:rPr>
            <w:noProof/>
            <w:webHidden/>
          </w:rPr>
        </w:r>
      </w:ins>
      <w:r>
        <w:rPr>
          <w:noProof/>
          <w:webHidden/>
        </w:rPr>
        <w:fldChar w:fldCharType="separate"/>
      </w:r>
      <w:ins w:id="395" w:author="Ed" w:date="2013-04-08T09:50:00Z">
        <w:r>
          <w:rPr>
            <w:noProof/>
            <w:webHidden/>
          </w:rPr>
          <w:t>69</w:t>
        </w:r>
        <w:r>
          <w:rPr>
            <w:noProof/>
            <w:webHidden/>
          </w:rPr>
          <w:fldChar w:fldCharType="end"/>
        </w:r>
        <w:r w:rsidRPr="00F7691B">
          <w:rPr>
            <w:rStyle w:val="Hyperlink"/>
            <w:noProof/>
          </w:rPr>
          <w:fldChar w:fldCharType="end"/>
        </w:r>
      </w:ins>
    </w:p>
    <w:p w:rsidR="00DA7C5D" w:rsidDel="003803BC" w:rsidRDefault="00DA7C5D">
      <w:pPr>
        <w:pStyle w:val="TableofFigures"/>
        <w:tabs>
          <w:tab w:val="right" w:leader="dot" w:pos="8630"/>
        </w:tabs>
        <w:rPr>
          <w:del w:id="396" w:author="Ed" w:date="2013-04-03T15:36:00Z"/>
          <w:rFonts w:asciiTheme="minorHAnsi" w:eastAsiaTheme="minorEastAsia" w:hAnsiTheme="minorHAnsi" w:cstheme="minorBidi"/>
          <w:noProof/>
          <w:sz w:val="22"/>
          <w:lang w:bidi="ar-SA"/>
        </w:rPr>
      </w:pPr>
      <w:del w:id="397" w:author="Ed" w:date="2013-04-03T15:36:00Z">
        <w:r w:rsidRPr="003803BC" w:rsidDel="003803BC">
          <w:rPr>
            <w:noProof/>
            <w:rPrChange w:id="398" w:author="Ed" w:date="2013-04-03T15:36:00Z">
              <w:rPr>
                <w:rStyle w:val="Hyperlink"/>
                <w:noProof/>
              </w:rPr>
            </w:rPrChange>
          </w:rPr>
          <w:delText>Figure 1: An annotated rendering of the robot showing several major components.</w:delText>
        </w:r>
        <w:r w:rsidDel="003803BC">
          <w:rPr>
            <w:noProof/>
            <w:webHidden/>
          </w:rPr>
          <w:tab/>
          <w:delText>6</w:delText>
        </w:r>
      </w:del>
    </w:p>
    <w:p w:rsidR="00DA7C5D" w:rsidDel="003803BC" w:rsidRDefault="00DA7C5D">
      <w:pPr>
        <w:pStyle w:val="TableofFigures"/>
        <w:tabs>
          <w:tab w:val="right" w:leader="dot" w:pos="8630"/>
        </w:tabs>
        <w:rPr>
          <w:del w:id="399" w:author="Ed" w:date="2013-04-03T15:36:00Z"/>
          <w:rFonts w:asciiTheme="minorHAnsi" w:eastAsiaTheme="minorEastAsia" w:hAnsiTheme="minorHAnsi" w:cstheme="minorBidi"/>
          <w:noProof/>
          <w:sz w:val="22"/>
          <w:lang w:bidi="ar-SA"/>
        </w:rPr>
      </w:pPr>
      <w:del w:id="400" w:author="Ed" w:date="2013-04-03T15:36:00Z">
        <w:r w:rsidRPr="003803BC" w:rsidDel="003803BC">
          <w:rPr>
            <w:noProof/>
            <w:rPrChange w:id="401" w:author="Ed" w:date="2013-04-03T15:36:00Z">
              <w:rPr>
                <w:rStyle w:val="Hyperlink"/>
                <w:noProof/>
              </w:rPr>
            </w:rPrChange>
          </w:rPr>
          <w:delText>Figure 2: The electrical circuit to control the pneumatic gripper. Q1 is a 2N7000 NFET</w:delText>
        </w:r>
        <w:r w:rsidDel="003803BC">
          <w:rPr>
            <w:noProof/>
            <w:webHidden/>
          </w:rPr>
          <w:tab/>
          <w:delText>10</w:delText>
        </w:r>
      </w:del>
    </w:p>
    <w:p w:rsidR="00DA7C5D" w:rsidDel="003803BC" w:rsidRDefault="00DA7C5D">
      <w:pPr>
        <w:pStyle w:val="TableofFigures"/>
        <w:tabs>
          <w:tab w:val="right" w:leader="dot" w:pos="8630"/>
        </w:tabs>
        <w:rPr>
          <w:del w:id="402" w:author="Ed" w:date="2013-04-03T15:36:00Z"/>
          <w:rFonts w:asciiTheme="minorHAnsi" w:eastAsiaTheme="minorEastAsia" w:hAnsiTheme="minorHAnsi" w:cstheme="minorBidi"/>
          <w:noProof/>
          <w:sz w:val="22"/>
          <w:lang w:bidi="ar-SA"/>
        </w:rPr>
      </w:pPr>
      <w:del w:id="403" w:author="Ed" w:date="2013-04-03T15:36:00Z">
        <w:r w:rsidRPr="003803BC" w:rsidDel="003803BC">
          <w:rPr>
            <w:noProof/>
            <w:rPrChange w:id="404" w:author="Ed" w:date="2013-04-03T15:36:00Z">
              <w:rPr>
                <w:rStyle w:val="Hyperlink"/>
                <w:noProof/>
              </w:rPr>
            </w:rPrChange>
          </w:rPr>
          <w:delText xml:space="preserve">Figure 3: </w:delText>
        </w:r>
      </w:del>
      <w:del w:id="405" w:author="Ed" w:date="2013-04-01T14:14:00Z">
        <w:r w:rsidRPr="003803BC" w:rsidDel="00C26887">
          <w:rPr>
            <w:noProof/>
            <w:rPrChange w:id="406" w:author="Ed" w:date="2013-04-03T15:36:00Z">
              <w:rPr>
                <w:rStyle w:val="Hyperlink"/>
                <w:noProof/>
              </w:rPr>
            </w:rPrChange>
          </w:rPr>
          <w:delText>ABBY</w:delText>
        </w:r>
      </w:del>
      <w:del w:id="407" w:author="Ed" w:date="2013-04-03T15:36:00Z">
        <w:r w:rsidRPr="003803BC" w:rsidDel="003803BC">
          <w:rPr>
            <w:noProof/>
            <w:rPrChange w:id="408" w:author="Ed" w:date="2013-04-03T15:36:00Z">
              <w:rPr>
                <w:rStyle w:val="Hyperlink"/>
                <w:noProof/>
              </w:rPr>
            </w:rPrChange>
          </w:rPr>
          <w:delText>, a mobile industrial manipulator.</w:delText>
        </w:r>
        <w:r w:rsidDel="003803BC">
          <w:rPr>
            <w:noProof/>
            <w:webHidden/>
          </w:rPr>
          <w:tab/>
          <w:delText>11</w:delText>
        </w:r>
      </w:del>
    </w:p>
    <w:p w:rsidR="00DA7C5D" w:rsidDel="003803BC" w:rsidRDefault="00DA7C5D">
      <w:pPr>
        <w:pStyle w:val="TableofFigures"/>
        <w:tabs>
          <w:tab w:val="right" w:leader="dot" w:pos="8630"/>
        </w:tabs>
        <w:rPr>
          <w:del w:id="409" w:author="Ed" w:date="2013-04-03T15:36:00Z"/>
          <w:rFonts w:asciiTheme="minorHAnsi" w:eastAsiaTheme="minorEastAsia" w:hAnsiTheme="minorHAnsi" w:cstheme="minorBidi"/>
          <w:noProof/>
          <w:sz w:val="22"/>
          <w:lang w:bidi="ar-SA"/>
        </w:rPr>
      </w:pPr>
      <w:del w:id="410" w:author="Ed" w:date="2013-04-03T15:36:00Z">
        <w:r w:rsidRPr="003803BC" w:rsidDel="003803BC">
          <w:rPr>
            <w:noProof/>
            <w:rPrChange w:id="411" w:author="Ed" w:date="2013-04-03T15:36:00Z">
              <w:rPr>
                <w:rStyle w:val="Hyperlink"/>
                <w:noProof/>
              </w:rPr>
            </w:rPrChange>
          </w:rPr>
          <w:delText>Figure 4: A block diagram of the power distribution system on the robot.</w:delText>
        </w:r>
        <w:r w:rsidDel="003803BC">
          <w:rPr>
            <w:noProof/>
            <w:webHidden/>
          </w:rPr>
          <w:tab/>
          <w:delText>14</w:delText>
        </w:r>
      </w:del>
    </w:p>
    <w:p w:rsidR="00DA7C5D" w:rsidDel="003803BC" w:rsidRDefault="00DA7C5D">
      <w:pPr>
        <w:pStyle w:val="TableofFigures"/>
        <w:tabs>
          <w:tab w:val="right" w:leader="dot" w:pos="8630"/>
        </w:tabs>
        <w:rPr>
          <w:del w:id="412" w:author="Ed" w:date="2013-04-03T15:36:00Z"/>
          <w:rFonts w:asciiTheme="minorHAnsi" w:eastAsiaTheme="minorEastAsia" w:hAnsiTheme="minorHAnsi" w:cstheme="minorBidi"/>
          <w:noProof/>
          <w:sz w:val="22"/>
          <w:lang w:bidi="ar-SA"/>
        </w:rPr>
      </w:pPr>
      <w:del w:id="413" w:author="Ed" w:date="2013-04-03T15:36:00Z">
        <w:r w:rsidRPr="003803BC" w:rsidDel="003803BC">
          <w:rPr>
            <w:noProof/>
            <w:rPrChange w:id="414" w:author="Ed" w:date="2013-04-03T15:36:00Z">
              <w:rPr>
                <w:rStyle w:val="Hyperlink"/>
                <w:noProof/>
              </w:rPr>
            </w:rPrChange>
          </w:rPr>
          <w:delText>Figure 5: 13.8 volt rail dropout when compressor turns on (before addition of filter).</w:delText>
        </w:r>
        <w:r w:rsidDel="003803BC">
          <w:rPr>
            <w:noProof/>
            <w:webHidden/>
          </w:rPr>
          <w:tab/>
          <w:delText>16</w:delText>
        </w:r>
      </w:del>
    </w:p>
    <w:p w:rsidR="00DA7C5D" w:rsidDel="003803BC" w:rsidRDefault="00DA7C5D">
      <w:pPr>
        <w:pStyle w:val="TableofFigures"/>
        <w:tabs>
          <w:tab w:val="right" w:leader="dot" w:pos="8630"/>
        </w:tabs>
        <w:rPr>
          <w:del w:id="415" w:author="Ed" w:date="2013-04-03T15:36:00Z"/>
          <w:rFonts w:asciiTheme="minorHAnsi" w:eastAsiaTheme="minorEastAsia" w:hAnsiTheme="minorHAnsi" w:cstheme="minorBidi"/>
          <w:noProof/>
          <w:sz w:val="22"/>
          <w:lang w:bidi="ar-SA"/>
        </w:rPr>
      </w:pPr>
      <w:del w:id="416" w:author="Ed" w:date="2013-04-03T15:36:00Z">
        <w:r w:rsidRPr="003803BC" w:rsidDel="003803BC">
          <w:rPr>
            <w:noProof/>
            <w:rPrChange w:id="417" w:author="Ed" w:date="2013-04-03T15:36:00Z">
              <w:rPr>
                <w:rStyle w:val="Hyperlink"/>
                <w:noProof/>
              </w:rPr>
            </w:rPrChange>
          </w:rPr>
          <w:delText>Figure 6: 13.8 volt rail during compressor turn-on after addition of an LC filter.</w:delText>
        </w:r>
        <w:r w:rsidDel="003803BC">
          <w:rPr>
            <w:noProof/>
            <w:webHidden/>
          </w:rPr>
          <w:tab/>
          <w:delText>16</w:delText>
        </w:r>
      </w:del>
    </w:p>
    <w:p w:rsidR="00DA7C5D" w:rsidDel="003803BC" w:rsidRDefault="00DA7C5D">
      <w:pPr>
        <w:pStyle w:val="TableofFigures"/>
        <w:tabs>
          <w:tab w:val="right" w:leader="dot" w:pos="8630"/>
        </w:tabs>
        <w:rPr>
          <w:del w:id="418" w:author="Ed" w:date="2013-04-03T15:36:00Z"/>
          <w:rFonts w:asciiTheme="minorHAnsi" w:eastAsiaTheme="minorEastAsia" w:hAnsiTheme="minorHAnsi" w:cstheme="minorBidi"/>
          <w:noProof/>
          <w:sz w:val="22"/>
          <w:lang w:bidi="ar-SA"/>
        </w:rPr>
      </w:pPr>
      <w:del w:id="419" w:author="Ed" w:date="2013-04-03T15:36:00Z">
        <w:r w:rsidRPr="003803BC" w:rsidDel="003803BC">
          <w:rPr>
            <w:noProof/>
            <w:rPrChange w:id="420" w:author="Ed" w:date="2013-04-03T15:36:00Z">
              <w:rPr>
                <w:rStyle w:val="Hyperlink"/>
                <w:noProof/>
              </w:rPr>
            </w:rPrChange>
          </w:rPr>
          <w:delText>Figure 7: The Kinect field of view</w:delText>
        </w:r>
        <w:r w:rsidDel="003803BC">
          <w:rPr>
            <w:noProof/>
            <w:webHidden/>
          </w:rPr>
          <w:tab/>
          <w:delText>18</w:delText>
        </w:r>
      </w:del>
    </w:p>
    <w:p w:rsidR="00DA7C5D" w:rsidDel="003803BC" w:rsidRDefault="00DA7C5D">
      <w:pPr>
        <w:pStyle w:val="TableofFigures"/>
        <w:tabs>
          <w:tab w:val="right" w:leader="dot" w:pos="8630"/>
        </w:tabs>
        <w:rPr>
          <w:del w:id="421" w:author="Ed" w:date="2013-04-03T15:36:00Z"/>
          <w:rFonts w:asciiTheme="minorHAnsi" w:eastAsiaTheme="minorEastAsia" w:hAnsiTheme="minorHAnsi" w:cstheme="minorBidi"/>
          <w:noProof/>
          <w:sz w:val="22"/>
          <w:lang w:bidi="ar-SA"/>
        </w:rPr>
      </w:pPr>
      <w:del w:id="422" w:author="Ed" w:date="2013-04-03T15:36:00Z">
        <w:r w:rsidRPr="003803BC" w:rsidDel="003803BC">
          <w:rPr>
            <w:noProof/>
            <w:rPrChange w:id="423" w:author="Ed" w:date="2013-04-03T15:36:00Z">
              <w:rPr>
                <w:rStyle w:val="Hyperlink"/>
                <w:noProof/>
              </w:rPr>
            </w:rPrChange>
          </w:rPr>
          <w:delText>Figure 8: The Kinect mounted to the robot</w:delText>
        </w:r>
        <w:r w:rsidDel="003803BC">
          <w:rPr>
            <w:noProof/>
            <w:webHidden/>
          </w:rPr>
          <w:tab/>
          <w:delText>18</w:delText>
        </w:r>
      </w:del>
    </w:p>
    <w:p w:rsidR="00DA7C5D" w:rsidDel="003803BC" w:rsidRDefault="00DA7C5D">
      <w:pPr>
        <w:pStyle w:val="TableofFigures"/>
        <w:tabs>
          <w:tab w:val="right" w:leader="dot" w:pos="8630"/>
        </w:tabs>
        <w:rPr>
          <w:del w:id="424" w:author="Ed" w:date="2013-04-03T15:36:00Z"/>
          <w:rFonts w:asciiTheme="minorHAnsi" w:eastAsiaTheme="minorEastAsia" w:hAnsiTheme="minorHAnsi" w:cstheme="minorBidi"/>
          <w:noProof/>
          <w:sz w:val="22"/>
          <w:lang w:bidi="ar-SA"/>
        </w:rPr>
      </w:pPr>
      <w:del w:id="425" w:author="Ed" w:date="2013-04-03T15:36:00Z">
        <w:r w:rsidRPr="003803BC" w:rsidDel="003803BC">
          <w:rPr>
            <w:noProof/>
            <w:rPrChange w:id="426" w:author="Ed" w:date="2013-04-03T15:36:00Z">
              <w:rPr>
                <w:rStyle w:val="Hyperlink"/>
                <w:noProof/>
              </w:rPr>
            </w:rPrChange>
          </w:rPr>
          <w:delText>Figure 9:</w:delText>
        </w:r>
      </w:del>
      <w:del w:id="427" w:author="Ed" w:date="2013-04-01T14:14:00Z">
        <w:r w:rsidRPr="003803BC" w:rsidDel="00C26887">
          <w:rPr>
            <w:noProof/>
            <w:rPrChange w:id="428" w:author="Ed" w:date="2013-04-03T15:36:00Z">
              <w:rPr>
                <w:rStyle w:val="Hyperlink"/>
                <w:noProof/>
              </w:rPr>
            </w:rPrChange>
          </w:rPr>
          <w:delText>ABBY</w:delText>
        </w:r>
      </w:del>
      <w:del w:id="429" w:author="Ed" w:date="2013-04-03T15:36:00Z">
        <w:r w:rsidRPr="003803BC" w:rsidDel="003803BC">
          <w:rPr>
            <w:noProof/>
            <w:rPrChange w:id="430" w:author="Ed" w:date="2013-04-03T15:36:00Z">
              <w:rPr>
                <w:rStyle w:val="Hyperlink"/>
                <w:noProof/>
              </w:rPr>
            </w:rPrChange>
          </w:rPr>
          <w:delText>’s robot model, LIDAR data (green points), and Kinect point cloud (multicolored points) visualized in Rviz</w:delText>
        </w:r>
        <w:r w:rsidDel="003803BC">
          <w:rPr>
            <w:noProof/>
            <w:webHidden/>
          </w:rPr>
          <w:tab/>
          <w:delText>25</w:delText>
        </w:r>
      </w:del>
    </w:p>
    <w:p w:rsidR="00DA7C5D" w:rsidDel="003803BC" w:rsidRDefault="00DA7C5D">
      <w:pPr>
        <w:pStyle w:val="TableofFigures"/>
        <w:tabs>
          <w:tab w:val="right" w:leader="dot" w:pos="8630"/>
        </w:tabs>
        <w:rPr>
          <w:del w:id="431" w:author="Ed" w:date="2013-04-03T15:36:00Z"/>
          <w:rFonts w:asciiTheme="minorHAnsi" w:eastAsiaTheme="minorEastAsia" w:hAnsiTheme="minorHAnsi" w:cstheme="minorBidi"/>
          <w:noProof/>
          <w:sz w:val="22"/>
          <w:lang w:bidi="ar-SA"/>
        </w:rPr>
      </w:pPr>
      <w:del w:id="432" w:author="Ed" w:date="2013-04-03T15:36:00Z">
        <w:r w:rsidRPr="003803BC" w:rsidDel="003803BC">
          <w:rPr>
            <w:noProof/>
            <w:rPrChange w:id="433" w:author="Ed" w:date="2013-04-03T15:36:00Z">
              <w:rPr>
                <w:rStyle w:val="Hyperlink"/>
                <w:noProof/>
              </w:rPr>
            </w:rPrChange>
          </w:rPr>
          <w:delText>Figure 10: The map, odometry, and base frames of the robot localization system.</w:delText>
        </w:r>
        <w:r w:rsidDel="003803BC">
          <w:rPr>
            <w:noProof/>
            <w:webHidden/>
          </w:rPr>
          <w:tab/>
          <w:delText>38</w:delText>
        </w:r>
      </w:del>
    </w:p>
    <w:p w:rsidR="00DA7C5D" w:rsidDel="003803BC" w:rsidRDefault="00DA7C5D">
      <w:pPr>
        <w:pStyle w:val="TableofFigures"/>
        <w:tabs>
          <w:tab w:val="right" w:leader="dot" w:pos="8630"/>
        </w:tabs>
        <w:rPr>
          <w:del w:id="434" w:author="Ed" w:date="2013-04-03T15:36:00Z"/>
          <w:rFonts w:asciiTheme="minorHAnsi" w:eastAsiaTheme="minorEastAsia" w:hAnsiTheme="minorHAnsi" w:cstheme="minorBidi"/>
          <w:noProof/>
          <w:sz w:val="22"/>
          <w:lang w:bidi="ar-SA"/>
        </w:rPr>
      </w:pPr>
      <w:del w:id="435" w:author="Ed" w:date="2013-04-03T15:36:00Z">
        <w:r w:rsidRPr="003803BC" w:rsidDel="003803BC">
          <w:rPr>
            <w:noProof/>
            <w:rPrChange w:id="436" w:author="Ed" w:date="2013-04-03T15:36:00Z">
              <w:rPr>
                <w:rStyle w:val="Hyperlink"/>
                <w:noProof/>
              </w:rPr>
            </w:rPrChange>
          </w:rPr>
          <w:delText>Figure 11: A histogram of successful requests from the test of the KDL inverse kinematics solver, showing the distribution of iterations required to find a solution.</w:delText>
        </w:r>
        <w:r w:rsidDel="003803BC">
          <w:rPr>
            <w:noProof/>
            <w:webHidden/>
          </w:rPr>
          <w:tab/>
          <w:delText>45</w:delText>
        </w:r>
      </w:del>
    </w:p>
    <w:p w:rsidR="00DA7C5D" w:rsidDel="003803BC" w:rsidRDefault="00DA7C5D">
      <w:pPr>
        <w:pStyle w:val="TableofFigures"/>
        <w:tabs>
          <w:tab w:val="right" w:leader="dot" w:pos="8630"/>
        </w:tabs>
        <w:rPr>
          <w:del w:id="437" w:author="Ed" w:date="2013-04-03T15:36:00Z"/>
          <w:rFonts w:asciiTheme="minorHAnsi" w:eastAsiaTheme="minorEastAsia" w:hAnsiTheme="minorHAnsi" w:cstheme="minorBidi"/>
          <w:noProof/>
          <w:sz w:val="22"/>
          <w:lang w:bidi="ar-SA"/>
        </w:rPr>
      </w:pPr>
      <w:del w:id="438" w:author="Ed" w:date="2013-04-03T15:36:00Z">
        <w:r w:rsidRPr="003803BC" w:rsidDel="003803BC">
          <w:rPr>
            <w:noProof/>
            <w:rPrChange w:id="439" w:author="Ed" w:date="2013-04-03T15:36:00Z">
              <w:rPr>
                <w:rStyle w:val="Hyperlink"/>
                <w:noProof/>
              </w:rPr>
            </w:rPrChange>
          </w:rPr>
          <w:delText>Figure 12: The box manipulation pipeline. Data from the Kinect is used to locate boxes on a table, which are then picked up and placed in the bin.</w:delText>
        </w:r>
        <w:r w:rsidDel="003803BC">
          <w:rPr>
            <w:noProof/>
            <w:webHidden/>
          </w:rPr>
          <w:tab/>
          <w:delText>48</w:delText>
        </w:r>
      </w:del>
    </w:p>
    <w:p w:rsidR="00DA7C5D" w:rsidDel="003803BC" w:rsidRDefault="00DA7C5D">
      <w:pPr>
        <w:pStyle w:val="TableofFigures"/>
        <w:tabs>
          <w:tab w:val="right" w:leader="dot" w:pos="8630"/>
        </w:tabs>
        <w:rPr>
          <w:del w:id="440" w:author="Ed" w:date="2013-04-03T15:36:00Z"/>
          <w:rFonts w:asciiTheme="minorHAnsi" w:eastAsiaTheme="minorEastAsia" w:hAnsiTheme="minorHAnsi" w:cstheme="minorBidi"/>
          <w:noProof/>
          <w:sz w:val="22"/>
          <w:lang w:bidi="ar-SA"/>
        </w:rPr>
      </w:pPr>
      <w:del w:id="441" w:author="Ed" w:date="2013-04-03T15:36:00Z">
        <w:r w:rsidRPr="003803BC" w:rsidDel="003803BC">
          <w:rPr>
            <w:noProof/>
            <w:rPrChange w:id="442" w:author="Ed" w:date="2013-04-03T15:36:00Z">
              <w:rPr>
                <w:rStyle w:val="Hyperlink"/>
                <w:noProof/>
              </w:rPr>
            </w:rPrChange>
          </w:rPr>
          <w:delText>Figure 13: QR Level 3 code (Source: Wikipedia, licensed under Creative Commons Attribution Share-Alike License)</w:delText>
        </w:r>
        <w:r w:rsidDel="003803BC">
          <w:rPr>
            <w:noProof/>
            <w:webHidden/>
          </w:rPr>
          <w:tab/>
          <w:delText>51</w:delText>
        </w:r>
      </w:del>
    </w:p>
    <w:p w:rsidR="00DA7C5D" w:rsidDel="003803BC" w:rsidRDefault="00DA7C5D">
      <w:pPr>
        <w:pStyle w:val="TableofFigures"/>
        <w:tabs>
          <w:tab w:val="right" w:leader="dot" w:pos="8630"/>
        </w:tabs>
        <w:rPr>
          <w:del w:id="443" w:author="Ed" w:date="2013-04-03T15:36:00Z"/>
          <w:rFonts w:asciiTheme="minorHAnsi" w:eastAsiaTheme="minorEastAsia" w:hAnsiTheme="minorHAnsi" w:cstheme="minorBidi"/>
          <w:noProof/>
          <w:sz w:val="22"/>
          <w:lang w:bidi="ar-SA"/>
        </w:rPr>
      </w:pPr>
      <w:del w:id="444" w:author="Ed" w:date="2013-04-03T15:36:00Z">
        <w:r w:rsidRPr="003803BC" w:rsidDel="003803BC">
          <w:rPr>
            <w:noProof/>
            <w:rPrChange w:id="445" w:author="Ed" w:date="2013-04-03T15:36:00Z">
              <w:rPr>
                <w:rStyle w:val="Hyperlink"/>
                <w:noProof/>
              </w:rPr>
            </w:rPrChange>
          </w:rPr>
          <w:delText xml:space="preserve">Figure 14: A box localized using the QR code. </w:delText>
        </w:r>
        <w:r w:rsidRPr="003803BC" w:rsidDel="003803BC">
          <w:rPr>
            <w:rFonts w:eastAsia="+mn-ea"/>
            <w:noProof/>
            <w:rPrChange w:id="446" w:author="Ed" w:date="2013-04-03T15:36:00Z">
              <w:rPr>
                <w:rStyle w:val="Hyperlink"/>
                <w:rFonts w:eastAsia="+mn-ea"/>
                <w:noProof/>
              </w:rPr>
            </w:rPrChange>
          </w:rPr>
          <w:delText>Red dots are the QR code finder pattern. Blue is the projected handle center. Green are the handle corners.</w:delText>
        </w:r>
        <w:r w:rsidDel="003803BC">
          <w:rPr>
            <w:noProof/>
            <w:webHidden/>
          </w:rPr>
          <w:tab/>
          <w:delText>52</w:delText>
        </w:r>
      </w:del>
    </w:p>
    <w:p w:rsidR="00DA7C5D" w:rsidDel="003803BC" w:rsidRDefault="00DA7C5D">
      <w:pPr>
        <w:pStyle w:val="TableofFigures"/>
        <w:tabs>
          <w:tab w:val="right" w:leader="dot" w:pos="8630"/>
        </w:tabs>
        <w:rPr>
          <w:del w:id="447" w:author="Ed" w:date="2013-04-03T15:36:00Z"/>
          <w:rFonts w:asciiTheme="minorHAnsi" w:eastAsiaTheme="minorEastAsia" w:hAnsiTheme="minorHAnsi" w:cstheme="minorBidi"/>
          <w:noProof/>
          <w:sz w:val="22"/>
          <w:lang w:bidi="ar-SA"/>
        </w:rPr>
      </w:pPr>
      <w:del w:id="448" w:author="Ed" w:date="2013-04-03T15:36:00Z">
        <w:r w:rsidRPr="003803BC" w:rsidDel="003803BC">
          <w:rPr>
            <w:noProof/>
            <w:rPrChange w:id="449" w:author="Ed" w:date="2013-04-03T15:36:00Z">
              <w:rPr>
                <w:rStyle w:val="Hyperlink"/>
                <w:noProof/>
              </w:rPr>
            </w:rPrChange>
          </w:rPr>
          <w:delText>Figure 15: A design for an emergency stop remote.</w:delText>
        </w:r>
        <w:r w:rsidDel="003803BC">
          <w:rPr>
            <w:noProof/>
            <w:webHidden/>
          </w:rPr>
          <w:tab/>
          <w:delText>61</w:delText>
        </w:r>
      </w:del>
    </w:p>
    <w:p w:rsidR="00DA7C5D" w:rsidDel="003803BC" w:rsidRDefault="00DA7C5D">
      <w:pPr>
        <w:pStyle w:val="TableofFigures"/>
        <w:tabs>
          <w:tab w:val="right" w:leader="dot" w:pos="8630"/>
        </w:tabs>
        <w:rPr>
          <w:del w:id="450" w:author="Ed" w:date="2013-04-03T15:36:00Z"/>
          <w:rFonts w:asciiTheme="minorHAnsi" w:eastAsiaTheme="minorEastAsia" w:hAnsiTheme="minorHAnsi" w:cstheme="minorBidi"/>
          <w:noProof/>
          <w:sz w:val="22"/>
          <w:lang w:bidi="ar-SA"/>
        </w:rPr>
      </w:pPr>
      <w:del w:id="451" w:author="Ed" w:date="2013-04-03T15:36:00Z">
        <w:r w:rsidRPr="003803BC" w:rsidDel="003803BC">
          <w:rPr>
            <w:noProof/>
            <w:rPrChange w:id="452" w:author="Ed" w:date="2013-04-03T15:36:00Z">
              <w:rPr>
                <w:rStyle w:val="Hyperlink"/>
                <w:noProof/>
              </w:rPr>
            </w:rPrChange>
          </w:rPr>
          <w:delText>Figure 16: A design for an emergency stop receiver and aggregator.</w:delText>
        </w:r>
        <w:r w:rsidDel="003803BC">
          <w:rPr>
            <w:noProof/>
            <w:webHidden/>
          </w:rPr>
          <w:tab/>
          <w:delText>61</w:delText>
        </w:r>
      </w:del>
    </w:p>
    <w:p w:rsidR="00DA7C5D" w:rsidDel="003803BC" w:rsidRDefault="00DA7C5D">
      <w:pPr>
        <w:pStyle w:val="TableofFigures"/>
        <w:tabs>
          <w:tab w:val="right" w:leader="dot" w:pos="8630"/>
        </w:tabs>
        <w:rPr>
          <w:del w:id="453" w:author="Ed" w:date="2013-04-03T15:36:00Z"/>
          <w:rFonts w:asciiTheme="minorHAnsi" w:eastAsiaTheme="minorEastAsia" w:hAnsiTheme="minorHAnsi" w:cstheme="minorBidi"/>
          <w:noProof/>
          <w:sz w:val="22"/>
          <w:lang w:bidi="ar-SA"/>
        </w:rPr>
      </w:pPr>
      <w:del w:id="454" w:author="Ed" w:date="2013-04-03T15:36:00Z">
        <w:r w:rsidRPr="003803BC" w:rsidDel="003803BC">
          <w:rPr>
            <w:noProof/>
            <w:rPrChange w:id="455" w:author="Ed" w:date="2013-04-03T15:36:00Z">
              <w:rPr>
                <w:rStyle w:val="Hyperlink"/>
                <w:noProof/>
              </w:rPr>
            </w:rPrChange>
          </w:rPr>
          <w:delText>Figure 17: Revised emergency stop remote ciruit.</w:delText>
        </w:r>
        <w:r w:rsidDel="003803BC">
          <w:rPr>
            <w:noProof/>
            <w:webHidden/>
          </w:rPr>
          <w:tab/>
          <w:delText>64</w:delText>
        </w:r>
      </w:del>
    </w:p>
    <w:p w:rsidR="00DA7C5D" w:rsidDel="003803BC" w:rsidRDefault="00DA7C5D">
      <w:pPr>
        <w:pStyle w:val="TableofFigures"/>
        <w:tabs>
          <w:tab w:val="right" w:leader="dot" w:pos="8630"/>
        </w:tabs>
        <w:rPr>
          <w:del w:id="456" w:author="Ed" w:date="2013-04-03T15:36:00Z"/>
          <w:rFonts w:asciiTheme="minorHAnsi" w:eastAsiaTheme="minorEastAsia" w:hAnsiTheme="minorHAnsi" w:cstheme="minorBidi"/>
          <w:noProof/>
          <w:sz w:val="22"/>
          <w:lang w:bidi="ar-SA"/>
        </w:rPr>
      </w:pPr>
      <w:del w:id="457" w:author="Ed" w:date="2013-04-03T15:36:00Z">
        <w:r w:rsidRPr="003803BC" w:rsidDel="003803BC">
          <w:rPr>
            <w:noProof/>
            <w:rPrChange w:id="458" w:author="Ed" w:date="2013-04-03T15:36:00Z">
              <w:rPr>
                <w:rStyle w:val="Hyperlink"/>
                <w:noProof/>
              </w:rPr>
            </w:rPrChange>
          </w:rPr>
          <w:delText>Figure 18: Revised emergency stop receiver/aggregator circuit.</w:delText>
        </w:r>
        <w:r w:rsidDel="003803BC">
          <w:rPr>
            <w:noProof/>
            <w:webHidden/>
          </w:rPr>
          <w:tab/>
          <w:delText>64</w:delText>
        </w:r>
      </w:del>
    </w:p>
    <w:p w:rsidR="00DA7C5D" w:rsidDel="003803BC" w:rsidRDefault="00DA7C5D">
      <w:pPr>
        <w:pStyle w:val="TableofFigures"/>
        <w:tabs>
          <w:tab w:val="right" w:leader="dot" w:pos="8630"/>
        </w:tabs>
        <w:rPr>
          <w:del w:id="459" w:author="Ed" w:date="2013-04-03T15:36:00Z"/>
          <w:rFonts w:asciiTheme="minorHAnsi" w:eastAsiaTheme="minorEastAsia" w:hAnsiTheme="minorHAnsi" w:cstheme="minorBidi"/>
          <w:noProof/>
          <w:sz w:val="22"/>
          <w:lang w:bidi="ar-SA"/>
        </w:rPr>
      </w:pPr>
      <w:del w:id="460" w:author="Ed" w:date="2013-04-03T15:36:00Z">
        <w:r w:rsidRPr="003803BC" w:rsidDel="003803BC">
          <w:rPr>
            <w:noProof/>
            <w:rPrChange w:id="461" w:author="Ed" w:date="2013-04-03T15:36:00Z">
              <w:rPr>
                <w:rStyle w:val="Hyperlink"/>
                <w:noProof/>
              </w:rPr>
            </w:rPrChange>
          </w:rPr>
          <w:delText>Figure 19: Voltage curve during discharge test with actuators idle.</w:delText>
        </w:r>
        <w:r w:rsidDel="003803BC">
          <w:rPr>
            <w:noProof/>
            <w:webHidden/>
          </w:rPr>
          <w:tab/>
          <w:delText>71</w:delText>
        </w:r>
      </w:del>
    </w:p>
    <w:p w:rsidR="00DA7C5D" w:rsidDel="003803BC" w:rsidRDefault="00DA7C5D">
      <w:pPr>
        <w:pStyle w:val="TableofFigures"/>
        <w:tabs>
          <w:tab w:val="right" w:leader="dot" w:pos="8630"/>
        </w:tabs>
        <w:rPr>
          <w:del w:id="462" w:author="Ed" w:date="2013-04-03T15:36:00Z"/>
          <w:rFonts w:asciiTheme="minorHAnsi" w:eastAsiaTheme="minorEastAsia" w:hAnsiTheme="minorHAnsi" w:cstheme="minorBidi"/>
          <w:noProof/>
          <w:sz w:val="22"/>
          <w:lang w:bidi="ar-SA"/>
        </w:rPr>
      </w:pPr>
      <w:del w:id="463" w:author="Ed" w:date="2013-04-03T15:36:00Z">
        <w:r w:rsidRPr="003803BC" w:rsidDel="003803BC">
          <w:rPr>
            <w:noProof/>
            <w:rPrChange w:id="464" w:author="Ed" w:date="2013-04-03T15:36:00Z">
              <w:rPr>
                <w:rStyle w:val="Hyperlink"/>
                <w:noProof/>
              </w:rPr>
            </w:rPrChange>
          </w:rPr>
          <w:delText>Figure 20: Voltage curve during discharge test with drivetrain exercised.</w:delText>
        </w:r>
        <w:r w:rsidDel="003803BC">
          <w:rPr>
            <w:noProof/>
            <w:webHidden/>
          </w:rPr>
          <w:tab/>
          <w:delText>72</w:delText>
        </w:r>
      </w:del>
    </w:p>
    <w:p w:rsidR="00B06BF6" w:rsidRDefault="0087344B">
      <w:pPr>
        <w:pStyle w:val="Heading1NoNumber"/>
        <w:pPrChange w:id="465" w:author="Ed" w:date="2013-04-03T15:32:00Z">
          <w:pPr>
            <w:pStyle w:val="Heading1"/>
          </w:pPr>
        </w:pPrChange>
      </w:pPr>
      <w:r>
        <w:lastRenderedPageBreak/>
        <w:fldChar w:fldCharType="end"/>
      </w:r>
      <w:r w:rsidR="00B06BF6" w:rsidRPr="00606590">
        <w:t>Abstract</w:t>
      </w:r>
    </w:p>
    <w:p w:rsidR="00660968" w:rsidRDefault="00B06BF6" w:rsidP="00CA427F">
      <w:pPr>
        <w:pStyle w:val="TOC1"/>
      </w:pPr>
      <w:r w:rsidRPr="00F66CBB">
        <w:t xml:space="preserve">This thesis describes the creation of a mobile robot equipped with an industrial robotic manipulator. </w:t>
      </w:r>
      <w:ins w:id="466"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rsidR="00021F0A" w:rsidRDefault="00660968">
      <w:pPr>
        <w:pStyle w:val="Heading1"/>
      </w:pPr>
      <w:bookmarkStart w:id="467" w:name="_Toc3354004521"/>
      <w:bookmarkStart w:id="468" w:name="_Toc335400452"/>
      <w:bookmarkStart w:id="469" w:name="_Toc353177957"/>
      <w:bookmarkEnd w:id="467"/>
      <w:bookmarkEnd w:id="468"/>
      <w:r>
        <w:lastRenderedPageBreak/>
        <w:t>Introduction</w:t>
      </w:r>
      <w:bookmarkEnd w:id="469"/>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470"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w:t>
      </w:r>
      <w:del w:id="471" w:author="Ed" w:date="2013-04-02T10:21:00Z">
        <w:r w:rsidDel="002D6416">
          <w:delText xml:space="preserve">main </w:delText>
        </w:r>
      </w:del>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del w:id="472" w:author="Ed" w:date="2013-04-02T10:22:00Z">
        <w:r w:rsidDel="002D6416">
          <w:delText xml:space="preserve">called </w:delText>
        </w:r>
      </w:del>
      <w:ins w:id="473" w:author="Ed" w:date="2013-04-02T10:22:00Z">
        <w:r w:rsidR="002D6416">
          <w:t xml:space="preserve">named </w:t>
        </w:r>
      </w:ins>
      <w:del w:id="474" w:author="Ed" w:date="2013-04-01T14:14:00Z">
        <w:r w:rsidDel="00C26887">
          <w:delText>ABBY</w:delText>
        </w:r>
      </w:del>
      <w:ins w:id="475" w:author="Ed" w:date="2013-04-01T14:14:00Z">
        <w:r w:rsidR="00C26887">
          <w:t>ABBY</w:t>
        </w:r>
      </w:ins>
      <w:r>
        <w:t xml:space="preserve">. At a total estimated cost of under </w:t>
      </w:r>
      <w:commentRangeStart w:id="476"/>
      <w:r>
        <w:t>$40,000</w:t>
      </w:r>
      <w:commentRangeEnd w:id="476"/>
      <w:r w:rsidR="002D6416">
        <w:rPr>
          <w:rStyle w:val="CommentReference"/>
        </w:rPr>
        <w:commentReference w:id="476"/>
      </w:r>
      <w:ins w:id="477" w:author="Ed" w:date="2013-04-03T12:30:00Z">
        <w:r w:rsidR="00312228">
          <w:t xml:space="preserve"> (See </w:t>
        </w:r>
        <w:r w:rsidR="00312228">
          <w:fldChar w:fldCharType="begin"/>
        </w:r>
        <w:r w:rsidR="00312228">
          <w:instrText xml:space="preserve"> REF _Ref352755563 \h </w:instrText>
        </w:r>
      </w:ins>
      <w:r w:rsidR="00312228">
        <w:fldChar w:fldCharType="separate"/>
      </w:r>
      <w:ins w:id="478" w:author="Ed" w:date="2013-04-08T09:50:00Z">
        <w:r w:rsidR="006B59B9">
          <w:t>Appendix 1: Bill of Materials</w:t>
        </w:r>
      </w:ins>
      <w:ins w:id="479" w:author="Ed" w:date="2013-04-03T12:30:00Z">
        <w:r w:rsidR="00312228">
          <w:fldChar w:fldCharType="end"/>
        </w:r>
        <w:r w:rsidR="00312228">
          <w:t>)</w:t>
        </w:r>
      </w:ins>
      <w:r>
        <w:t xml:space="preserve">, </w:t>
      </w:r>
      <w:del w:id="480" w:author="Ed" w:date="2013-04-01T14:14:00Z">
        <w:r w:rsidDel="00C26887">
          <w:delText>ABBY</w:delText>
        </w:r>
      </w:del>
      <w:ins w:id="481" w:author="Ed" w:date="2013-04-01T14:14:00Z">
        <w:r w:rsidR="00C26887">
          <w:t>ABBY</w:t>
        </w:r>
      </w:ins>
      <w:r>
        <w:t xml:space="preserve"> is competitively priced with many stationary industrial manipulators. Furthermore, because </w:t>
      </w:r>
      <w:del w:id="482" w:author="Ed" w:date="2013-04-01T14:14:00Z">
        <w:r w:rsidDel="00C26887">
          <w:delText>ABBY</w:delText>
        </w:r>
      </w:del>
      <w:ins w:id="483" w:author="Ed" w:date="2013-04-01T14:14:00Z">
        <w:r w:rsidR="00C26887">
          <w:t>ABBY</w:t>
        </w:r>
      </w:ins>
      <w:r>
        <w:t>’s components are commercially available, they have been individually tested and are mass-produced.</w:t>
      </w:r>
    </w:p>
    <w:p w:rsidR="000057B5" w:rsidRDefault="000057B5" w:rsidP="00CA427F">
      <w:r>
        <w:t xml:space="preserve">The resulting platform </w:t>
      </w:r>
      <w:del w:id="484" w:author="Ed" w:date="2013-04-02T10:23:00Z">
        <w:r w:rsidDel="002D6416">
          <w:delText xml:space="preserve">demonstrated </w:delText>
        </w:r>
      </w:del>
      <w:ins w:id="485"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pPr>
        <w:pStyle w:val="Heading1"/>
      </w:pPr>
      <w:bookmarkStart w:id="486" w:name="_Toc353177958"/>
      <w:r>
        <w:lastRenderedPageBreak/>
        <w:t>Industrial Mobile Manipulation</w:t>
      </w:r>
      <w:bookmarkEnd w:id="486"/>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487" w:author="Ed" w:date="2013-04-02T10:23:00Z">
        <w:r w:rsidDel="002D6416">
          <w:delText>.</w:delText>
        </w:r>
      </w:del>
      <w:r w:rsidR="0099775E">
        <w:t xml:space="preserve"> </w:t>
      </w:r>
      <w:r w:rsidR="0087344B">
        <w:fldChar w:fldCharType="begin"/>
      </w:r>
      <w:ins w:id="488"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489"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ins w:id="490" w:author="Ed" w:date="2013-04-02T10:23:00Z">
        <w:r w:rsidR="002D6416">
          <w:t>.</w:t>
        </w:r>
      </w:ins>
    </w:p>
    <w:p w:rsidR="009D6921" w:rsidRDefault="00060A2F" w:rsidP="00CA427F">
      <w:pPr>
        <w:rPr>
          <w:ins w:id="491"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492" w:author="Ed" w:date="2013-04-02T10:24:00Z">
        <w:r w:rsidR="0099775E" w:rsidDel="002D6416">
          <w:delText>.</w:delText>
        </w:r>
      </w:del>
      <w:r w:rsidR="0099775E">
        <w:t xml:space="preserve">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ins w:id="493"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494"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87344B">
        <w:fldChar w:fldCharType="begin"/>
      </w:r>
      <w:ins w:id="495"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496"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del w:id="497" w:author="Ed" w:date="2013-04-02T10:24:00Z">
        <w:r w:rsidDel="002D6416">
          <w:delText>.</w:delText>
        </w:r>
      </w:del>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ins w:id="498" w:author="Ed" w:date="2013-04-02T10:24:00Z">
        <w:r w:rsidR="002D6416">
          <w:t>.</w:t>
        </w:r>
      </w:ins>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499" w:author="Ed" w:date="2013-04-02T10:24:00Z">
        <w:r w:rsidR="00DE7A2F" w:rsidDel="002D6416">
          <w:delText xml:space="preserve">. </w:delText>
        </w:r>
      </w:del>
      <w:r w:rsidR="0087344B">
        <w:fldChar w:fldCharType="begin"/>
      </w:r>
      <w:ins w:id="500"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501"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ins w:id="502" w:author="Ed" w:date="2013-04-02T10:24:00Z">
        <w:r w:rsidR="002D6416">
          <w:t>.</w:t>
        </w:r>
      </w:ins>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503" w:author="Ed" w:date="2013-04-02T10:24:00Z">
        <w:r w:rsidR="00DE7A2F" w:rsidDel="002D6416">
          <w:delText xml:space="preserve">. </w:delText>
        </w:r>
      </w:del>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ins w:id="504"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505" w:author="Ed" w:date="2013-04-02T10:24:00Z">
        <w:r w:rsidR="00DE7A2F" w:rsidDel="002D6416">
          <w:delText xml:space="preserve">. </w:delText>
        </w:r>
      </w:del>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ins w:id="506"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507" w:author="Ed" w:date="2013-04-01T14:14:00Z">
        <w:r w:rsidDel="00C26887">
          <w:delText>ABBY</w:delText>
        </w:r>
      </w:del>
      <w:ins w:id="508" w:author="Ed" w:date="2013-04-01T14:14:00Z">
        <w:r w:rsidR="00C26887">
          <w:t>ABBY</w:t>
        </w:r>
      </w:ins>
      <w:r>
        <w:t xml:space="preserve">, but was to be used for the task of loading items from pallets into an inventory shelving system, whereas </w:t>
      </w:r>
      <w:del w:id="509" w:author="Ed" w:date="2013-04-01T14:14:00Z">
        <w:r w:rsidDel="00C26887">
          <w:delText>ABBY</w:delText>
        </w:r>
      </w:del>
      <w:ins w:id="510"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511" w:author="Ed" w:date="2013-04-02T10:24:00Z">
        <w:r w:rsidR="00DE7A2F" w:rsidDel="002D6416">
          <w:delText>.</w:delText>
        </w:r>
      </w:del>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ins w:id="512"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pPr>
        <w:pStyle w:val="Heading1"/>
      </w:pPr>
      <w:del w:id="513" w:author="Ed" w:date="2013-04-01T14:14:00Z">
        <w:r w:rsidDel="00C26887">
          <w:lastRenderedPageBreak/>
          <w:delText>ABBY</w:delText>
        </w:r>
      </w:del>
      <w:bookmarkStart w:id="514" w:name="_Toc353177959"/>
      <w:ins w:id="515" w:author="Ed" w:date="2013-04-01T14:14:00Z">
        <w:r w:rsidR="00C26887">
          <w:t>ABBY</w:t>
        </w:r>
      </w:ins>
      <w:r>
        <w:t xml:space="preserve"> - System Design</w:t>
      </w:r>
      <w:bookmarkEnd w:id="514"/>
    </w:p>
    <w:p w:rsidR="009662D3" w:rsidRDefault="00C82D64" w:rsidP="00CA427F">
      <w:del w:id="516" w:author="Ed" w:date="2013-04-01T14:14:00Z">
        <w:r w:rsidDel="00C26887">
          <w:delText>A</w:delText>
        </w:r>
        <w:r w:rsidR="000057B5" w:rsidDel="00C26887">
          <w:delText>BBY</w:delText>
        </w:r>
      </w:del>
      <w:ins w:id="517"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518" w:name="_Toc351468815"/>
    </w:p>
    <w:p w:rsidR="009662D3" w:rsidRDefault="009662D3" w:rsidP="00CA427F">
      <w:bookmarkStart w:id="519" w:name="_Toc351936148"/>
      <w:r>
        <w:rPr>
          <w:noProof/>
          <w:lang w:bidi="ar-SA"/>
        </w:rPr>
        <w:drawing>
          <wp:inline distT="0" distB="0" distL="0" distR="0" wp14:anchorId="1608A43E" wp14:editId="64918E7A">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519"/>
    </w:p>
    <w:p w:rsidR="0036798C" w:rsidRDefault="009662D3" w:rsidP="00CA427F">
      <w:pPr>
        <w:pStyle w:val="Caption"/>
      </w:pPr>
      <w:bookmarkStart w:id="520" w:name="_Toc351997935"/>
      <w:bookmarkStart w:id="521" w:name="_Toc353178052"/>
      <w:r>
        <w:t xml:space="preserve">Figure </w:t>
      </w:r>
      <w:ins w:id="522" w:author="Ed" w:date="2013-04-08T09:44:00Z">
        <w:r w:rsidR="00851713">
          <w:fldChar w:fldCharType="begin"/>
        </w:r>
        <w:r w:rsidR="00851713">
          <w:instrText xml:space="preserve"> SEQ Figure \* ARABIC </w:instrText>
        </w:r>
      </w:ins>
      <w:r w:rsidR="00851713">
        <w:fldChar w:fldCharType="separate"/>
      </w:r>
      <w:ins w:id="523" w:author="Ed" w:date="2013-04-08T09:50:00Z">
        <w:r w:rsidR="006B59B9">
          <w:rPr>
            <w:noProof/>
          </w:rPr>
          <w:t>1</w:t>
        </w:r>
      </w:ins>
      <w:ins w:id="524" w:author="Ed" w:date="2013-04-08T09:44:00Z">
        <w:r w:rsidR="00851713">
          <w:fldChar w:fldCharType="end"/>
        </w:r>
      </w:ins>
      <w:del w:id="525"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1</w:delText>
        </w:r>
        <w:r w:rsidR="00DB619F" w:rsidDel="00851713">
          <w:rPr>
            <w:noProof/>
          </w:rPr>
          <w:fldChar w:fldCharType="end"/>
        </w:r>
      </w:del>
      <w:r>
        <w:t>: An annotated rendering of the robot sh</w:t>
      </w:r>
      <w:r w:rsidR="0036798C">
        <w:t>owing several major components.</w:t>
      </w:r>
      <w:bookmarkEnd w:id="520"/>
      <w:bookmarkEnd w:id="521"/>
    </w:p>
    <w:p w:rsidR="00C82D64" w:rsidRDefault="00C82D64">
      <w:pPr>
        <w:pStyle w:val="Heading2"/>
      </w:pPr>
      <w:bookmarkStart w:id="526" w:name="_Toc353177960"/>
      <w:r>
        <w:t>Invacare Ranger Wheelchair Base</w:t>
      </w:r>
      <w:bookmarkEnd w:id="518"/>
      <w:bookmarkEnd w:id="526"/>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ins w:id="527" w:author="Ed" w:date="2013-04-02T10:35:00Z">
        <w:r w:rsidR="00FC6366">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r w:rsidR="00FC6366">
        <w:fldChar w:fldCharType="separate"/>
      </w:r>
      <w:ins w:id="528" w:author="Ed" w:date="2013-04-02T10:35:00Z">
        <w:r w:rsidR="00FC6366" w:rsidRPr="00FC6366">
          <w:t>[9]</w:t>
        </w:r>
        <w:r w:rsidR="00FC6366">
          <w:fldChar w:fldCharType="end"/>
        </w:r>
      </w:ins>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ins w:id="529" w:author="Ed" w:date="2013-04-08T09:50:00Z">
        <w:r w:rsidR="006B59B9" w:rsidRPr="006B59B9">
          <w:rPr>
            <w:i/>
            <w:rPrChange w:id="530" w:author="Ed" w:date="2013-04-08T09:50:00Z">
              <w:rPr/>
            </w:rPrChange>
          </w:rPr>
          <w:t>Emergency Stop System</w:t>
        </w:r>
      </w:ins>
      <w:del w:id="531" w:author="Ed" w:date="2013-04-03T15:36:00Z">
        <w:r w:rsidR="002557A2" w:rsidRPr="002557A2" w:rsidDel="003803BC">
          <w:rPr>
            <w:i/>
          </w:rPr>
          <w:delText>Emergency Stop System</w:delText>
        </w:r>
      </w:del>
      <w:r w:rsidR="0014325B">
        <w:fldChar w:fldCharType="end"/>
      </w:r>
      <w:r>
        <w:t>.</w:t>
      </w:r>
    </w:p>
    <w:p w:rsidR="00C82D64" w:rsidRDefault="00C82D64">
      <w:pPr>
        <w:pStyle w:val="Heading2"/>
      </w:pPr>
      <w:bookmarkStart w:id="532" w:name="_Toc351468816"/>
      <w:bookmarkStart w:id="533" w:name="_Toc353177961"/>
      <w:r>
        <w:t>ABB IRB-120 Robotic Arm</w:t>
      </w:r>
      <w:bookmarkEnd w:id="532"/>
      <w:bookmarkEnd w:id="533"/>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534"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535"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pPr>
        <w:pStyle w:val="Heading2"/>
      </w:pPr>
      <w:bookmarkStart w:id="536" w:name="_Toc351468817"/>
      <w:bookmarkStart w:id="537" w:name="_Toc353177962"/>
      <w:r>
        <w:t>End Effector</w:t>
      </w:r>
      <w:bookmarkEnd w:id="536"/>
      <w:bookmarkEnd w:id="537"/>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del w:id="538" w:author="Ed" w:date="2013-04-02T10:47:00Z">
        <w:r w:rsidDel="007229EA">
          <w:delText>Since this robot has to be able to manipulate part boxes of many sizes, a more dexterous gripper would have been desirable, but one of the goals of the project was to create the robot as cheaply as possible</w:delText>
        </w:r>
      </w:del>
      <w:ins w:id="539" w:author="Ed" w:date="2013-04-02T10:47:00Z">
        <w:r w:rsidR="007229EA">
          <w:t>The gripper was primarily chosen based on cost and availability</w:t>
        </w:r>
      </w:ins>
      <w:r>
        <w:t xml:space="preserve">. A dexterous grasper like the </w:t>
      </w:r>
      <w:proofErr w:type="spellStart"/>
      <w:r>
        <w:t>BarrettHand</w:t>
      </w:r>
      <w:proofErr w:type="spellEnd"/>
      <w:r>
        <w:t xml:space="preserve"> costs about $30k, which would nearly double the cost of this robot. The </w:t>
      </w:r>
      <w:r>
        <w:lastRenderedPageBreak/>
        <w:t>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w:t>
      </w:r>
      <w:del w:id="540" w:author="Ed" w:date="2013-04-01T14:06:00Z">
        <w:r w:rsidDel="00C55C0D">
          <w:delText xml:space="preserve">12 volt DC </w:delText>
        </w:r>
      </w:del>
      <w:r>
        <w:t xml:space="preserve">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6B59B9">
        <w:t xml:space="preserve">Figure </w:t>
      </w:r>
      <w:r w:rsidR="006B59B9">
        <w:rPr>
          <w:noProof/>
        </w:rPr>
        <w:t>4</w:t>
      </w:r>
      <w:r w:rsidR="0087344B">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6B59B9">
        <w:t xml:space="preserve">Figure </w:t>
      </w:r>
      <w:r w:rsidR="006B59B9">
        <w:rPr>
          <w:noProof/>
        </w:rPr>
        <w:t>2</w:t>
      </w:r>
      <w:r w:rsidR="0087344B">
        <w:fldChar w:fldCharType="end"/>
      </w:r>
      <w:r>
        <w:t>.</w:t>
      </w:r>
    </w:p>
    <w:p w:rsidR="00244465" w:rsidRDefault="00244465" w:rsidP="00CA427F">
      <w:commentRangeStart w:id="541"/>
      <w:r>
        <w:rPr>
          <w:noProof/>
          <w:lang w:bidi="ar-SA"/>
        </w:rPr>
        <w:lastRenderedPageBreak/>
        <w:drawing>
          <wp:inline distT="0" distB="0" distL="0" distR="0" wp14:anchorId="06109E91" wp14:editId="469FDBCB">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541"/>
      <w:r w:rsidR="00C55C0D">
        <w:rPr>
          <w:rStyle w:val="CommentReference"/>
        </w:rPr>
        <w:commentReference w:id="541"/>
      </w:r>
    </w:p>
    <w:p w:rsidR="00244465" w:rsidRDefault="00244465" w:rsidP="00CA427F">
      <w:pPr>
        <w:pStyle w:val="Caption"/>
      </w:pPr>
      <w:bookmarkStart w:id="542" w:name="_Ref351924786"/>
      <w:bookmarkStart w:id="543" w:name="_Toc351997936"/>
      <w:bookmarkStart w:id="544" w:name="_Toc353178053"/>
      <w:r>
        <w:t xml:space="preserve">Figure </w:t>
      </w:r>
      <w:ins w:id="545" w:author="Ed" w:date="2013-04-08T09:44:00Z">
        <w:r w:rsidR="00851713">
          <w:fldChar w:fldCharType="begin"/>
        </w:r>
        <w:r w:rsidR="00851713">
          <w:instrText xml:space="preserve"> SEQ Figure \* ARABIC </w:instrText>
        </w:r>
      </w:ins>
      <w:r w:rsidR="00851713">
        <w:fldChar w:fldCharType="separate"/>
      </w:r>
      <w:ins w:id="546" w:author="Ed" w:date="2013-04-08T09:50:00Z">
        <w:r w:rsidR="006B59B9">
          <w:rPr>
            <w:noProof/>
          </w:rPr>
          <w:t>2</w:t>
        </w:r>
      </w:ins>
      <w:ins w:id="547" w:author="Ed" w:date="2013-04-08T09:44:00Z">
        <w:r w:rsidR="00851713">
          <w:fldChar w:fldCharType="end"/>
        </w:r>
      </w:ins>
      <w:del w:id="548"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2</w:delText>
        </w:r>
        <w:r w:rsidR="00DB619F" w:rsidDel="00851713">
          <w:rPr>
            <w:noProof/>
          </w:rPr>
          <w:fldChar w:fldCharType="end"/>
        </w:r>
      </w:del>
      <w:bookmarkEnd w:id="542"/>
      <w:r>
        <w:t xml:space="preserve">: The electrical circuit to control the </w:t>
      </w:r>
      <w:r w:rsidRPr="00244465">
        <w:t>pneumatic</w:t>
      </w:r>
      <w:r>
        <w:t xml:space="preserve"> gripper. Q1 is a 2N7000 NFET</w:t>
      </w:r>
      <w:bookmarkEnd w:id="543"/>
      <w:bookmarkEnd w:id="544"/>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549" w:author="Ed" w:date="2013-04-01T14:04:00Z">
        <w:r w:rsidR="00244465" w:rsidDel="00C55C0D">
          <w:delText>.</w:delText>
        </w:r>
      </w:del>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pPr>
        <w:pStyle w:val="Heading2"/>
      </w:pPr>
      <w:bookmarkStart w:id="550" w:name="_Toc351468818"/>
      <w:bookmarkStart w:id="551" w:name="_Toc353177963"/>
      <w:r>
        <w:t>Custom Frame Design</w:t>
      </w:r>
      <w:bookmarkEnd w:id="550"/>
      <w:bookmarkEnd w:id="551"/>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552"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30480676" wp14:editId="562C9EF4">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553" w:name="_Toc351997937"/>
      <w:bookmarkStart w:id="554" w:name="_Toc353178054"/>
      <w:r>
        <w:t xml:space="preserve">Figure </w:t>
      </w:r>
      <w:ins w:id="555" w:author="Ed" w:date="2013-04-08T09:44:00Z">
        <w:r w:rsidR="00851713">
          <w:fldChar w:fldCharType="begin"/>
        </w:r>
        <w:r w:rsidR="00851713">
          <w:instrText xml:space="preserve"> SEQ Figure \* ARABIC </w:instrText>
        </w:r>
      </w:ins>
      <w:r w:rsidR="00851713">
        <w:fldChar w:fldCharType="separate"/>
      </w:r>
      <w:ins w:id="556" w:author="Ed" w:date="2013-04-08T09:50:00Z">
        <w:r w:rsidR="006B59B9">
          <w:rPr>
            <w:noProof/>
          </w:rPr>
          <w:t>3</w:t>
        </w:r>
      </w:ins>
      <w:ins w:id="557" w:author="Ed" w:date="2013-04-08T09:44:00Z">
        <w:r w:rsidR="00851713">
          <w:fldChar w:fldCharType="end"/>
        </w:r>
      </w:ins>
      <w:del w:id="558"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3</w:delText>
        </w:r>
        <w:r w:rsidR="00DB619F" w:rsidDel="00851713">
          <w:rPr>
            <w:noProof/>
          </w:rPr>
          <w:fldChar w:fldCharType="end"/>
        </w:r>
      </w:del>
      <w:r>
        <w:t xml:space="preserve">: </w:t>
      </w:r>
      <w:del w:id="559" w:author="Ed" w:date="2013-04-01T14:14:00Z">
        <w:r w:rsidDel="00C26887">
          <w:delText>ABBY</w:delText>
        </w:r>
      </w:del>
      <w:ins w:id="560" w:author="Ed" w:date="2013-04-01T14:14:00Z">
        <w:r w:rsidR="00C26887">
          <w:t>ABBY</w:t>
        </w:r>
      </w:ins>
      <w:r>
        <w:t>, a mobile industrial manipulator.</w:t>
      </w:r>
      <w:bookmarkEnd w:id="553"/>
      <w:bookmarkEnd w:id="554"/>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561" w:author="Ed" w:date="2013-04-01T14:05:00Z">
        <w:r w:rsidR="00C55C0D">
          <w:t>,</w:t>
        </w:r>
      </w:ins>
      <w:r>
        <w:t xml:space="preserve"> and the mass of the heavy power electronics is kept low to the ground. </w:t>
      </w:r>
      <w:del w:id="562"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pPr>
        <w:pStyle w:val="Heading2"/>
      </w:pPr>
      <w:bookmarkStart w:id="563" w:name="_Toc351468819"/>
      <w:bookmarkStart w:id="564" w:name="_Toc353177964"/>
      <w:r>
        <w:t>Power</w:t>
      </w:r>
      <w:bookmarkEnd w:id="563"/>
      <w:bookmarkEnd w:id="564"/>
    </w:p>
    <w:p w:rsidR="00FD7709" w:rsidRDefault="00FD7709" w:rsidP="00CA427F">
      <w:commentRangeStart w:id="565"/>
      <w:r>
        <w:rPr>
          <w:noProof/>
          <w:lang w:bidi="ar-SA"/>
        </w:rPr>
        <w:lastRenderedPageBreak/>
        <w:drawing>
          <wp:inline distT="0" distB="0" distL="0" distR="0" wp14:anchorId="38C7D244" wp14:editId="64DA4C26">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commentRangeEnd w:id="565"/>
      <w:r w:rsidR="001047D9">
        <w:rPr>
          <w:rStyle w:val="CommentReference"/>
        </w:rPr>
        <w:commentReference w:id="565"/>
      </w:r>
    </w:p>
    <w:p w:rsidR="00FD7709" w:rsidRDefault="00FD7709" w:rsidP="00CA427F">
      <w:pPr>
        <w:pStyle w:val="Caption"/>
      </w:pPr>
      <w:bookmarkStart w:id="566" w:name="_Ref351926554"/>
      <w:bookmarkStart w:id="567" w:name="_Toc351997938"/>
      <w:bookmarkStart w:id="568" w:name="_Toc353178055"/>
      <w:r>
        <w:t xml:space="preserve">Figure </w:t>
      </w:r>
      <w:ins w:id="569" w:author="Ed" w:date="2013-04-08T09:44:00Z">
        <w:r w:rsidR="00851713">
          <w:fldChar w:fldCharType="begin"/>
        </w:r>
        <w:r w:rsidR="00851713">
          <w:instrText xml:space="preserve"> SEQ Figure \* ARABIC </w:instrText>
        </w:r>
      </w:ins>
      <w:r w:rsidR="00851713">
        <w:fldChar w:fldCharType="separate"/>
      </w:r>
      <w:ins w:id="570" w:author="Ed" w:date="2013-04-08T09:50:00Z">
        <w:r w:rsidR="006B59B9">
          <w:rPr>
            <w:noProof/>
          </w:rPr>
          <w:t>4</w:t>
        </w:r>
      </w:ins>
      <w:ins w:id="571" w:author="Ed" w:date="2013-04-08T09:44:00Z">
        <w:r w:rsidR="00851713">
          <w:fldChar w:fldCharType="end"/>
        </w:r>
      </w:ins>
      <w:del w:id="572"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4</w:delText>
        </w:r>
        <w:r w:rsidR="00DB619F" w:rsidDel="00851713">
          <w:rPr>
            <w:noProof/>
          </w:rPr>
          <w:fldChar w:fldCharType="end"/>
        </w:r>
      </w:del>
      <w:bookmarkEnd w:id="566"/>
      <w:r>
        <w:t>: A block diagram of the power distribution system on the robot.</w:t>
      </w:r>
      <w:bookmarkEnd w:id="567"/>
      <w:bookmarkEnd w:id="568"/>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del w:id="573"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r>
        <w:t>.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574" w:author="Ed" w:date="2013-04-01T14:06:00Z">
        <w:r w:rsidDel="00C55C0D">
          <w:delText xml:space="preserve">main </w:delText>
        </w:r>
      </w:del>
      <w:r>
        <w:t>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575" w:author="Ed" w:date="2013-04-01T14:07:00Z">
        <w:r w:rsidR="00C55C0D">
          <w:t xml:space="preserve"> requires</w:t>
        </w:r>
      </w:ins>
      <w:r>
        <w:t xml:space="preserve"> </w:t>
      </w:r>
      <w:del w:id="576"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577" w:author="Ed" w:date="2013-04-01T14:07:00Z">
        <w:r w:rsidDel="00C55C0D">
          <w:delText xml:space="preserve">from a 13.8 volt DC bus. The 13.8 volt bus is powered </w:delText>
        </w:r>
      </w:del>
      <w:r>
        <w:t xml:space="preserve">by a </w:t>
      </w:r>
      <w:proofErr w:type="spellStart"/>
      <w:r w:rsidR="007A0A93">
        <w:t>Samlex</w:t>
      </w:r>
      <w:proofErr w:type="spellEnd"/>
      <w:r w:rsidR="007A0A93">
        <w:t xml:space="preserve"> America SDC-15, </w:t>
      </w:r>
      <w:ins w:id="578" w:author="Ed" w:date="2013-04-01T14:07:00Z">
        <w:r w:rsidR="00C55C0D">
          <w:t xml:space="preserve">a 13.8 volt </w:t>
        </w:r>
      </w:ins>
      <w:proofErr w:type="spellStart"/>
      <w:r w:rsidR="007A0A93">
        <w:t>switchmode</w:t>
      </w:r>
      <w:proofErr w:type="spellEnd"/>
      <w:r w:rsidR="007A0A93">
        <w:t xml:space="preserve"> step-down regulator that can supply up to 12 amps</w:t>
      </w:r>
      <w:del w:id="579" w:author="Ed" w:date="2013-04-02T10:25:00Z">
        <w:r w:rsidR="007A0A93" w:rsidDel="002D6416">
          <w:delText>,</w:delText>
        </w:r>
      </w:del>
      <w:r w:rsidR="0087344B">
        <w:fldChar w:fldCharType="begin"/>
      </w:r>
      <w:ins w:id="580" w:author="Ed" w:date="2013-04-02T10:35:00Z">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581"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ins w:id="582" w:author="Ed" w:date="2013-04-02T10:35:00Z">
        <w:r w:rsidR="00FC6366" w:rsidRPr="00FC6366">
          <w:t>[10]</w:t>
        </w:r>
      </w:ins>
      <w:del w:id="583" w:author="Ed" w:date="2013-04-02T10:35:00Z">
        <w:r w:rsidR="007A0A93" w:rsidRPr="00FC6366" w:rsidDel="00FC6366">
          <w:delText>[9]</w:delText>
        </w:r>
      </w:del>
      <w:r w:rsidR="0087344B">
        <w:fldChar w:fldCharType="end"/>
      </w:r>
      <w:ins w:id="584" w:author="Ed" w:date="2013-04-02T10:25:00Z">
        <w:r w:rsidR="002D6416">
          <w:t>,</w:t>
        </w:r>
      </w:ins>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w:t>
      </w:r>
      <w:del w:id="585" w:author="Ed" w:date="2013-04-01T14:07:00Z">
        <w:r w:rsidDel="00C55C0D">
          <w:delText xml:space="preserve">it caused </w:delText>
        </w:r>
      </w:del>
      <w:r>
        <w:t xml:space="preserve">the 13.8 volt regulator's output </w:t>
      </w:r>
      <w:ins w:id="586" w:author="Ed" w:date="2013-04-02T10:51:00Z">
        <w:r w:rsidR="007229EA">
          <w:t xml:space="preserve">would </w:t>
        </w:r>
      </w:ins>
      <w:del w:id="587" w:author="Ed" w:date="2013-04-01T14:07:00Z">
        <w:r w:rsidDel="00C55C0D">
          <w:delText>to droop</w:delText>
        </w:r>
      </w:del>
      <w:proofErr w:type="spellStart"/>
      <w:ins w:id="588" w:author="Ed" w:date="2013-04-01T14:07:00Z">
        <w:r w:rsidR="00C55C0D">
          <w:t>droop</w:t>
        </w:r>
      </w:ins>
      <w:proofErr w:type="spellEnd"/>
      <w:r>
        <w:t xml:space="preserve"> to about 5 volts</w:t>
      </w:r>
      <w:r w:rsidR="007A0A93">
        <w:t xml:space="preserve"> for approximately 450 </w:t>
      </w:r>
      <w:proofErr w:type="spellStart"/>
      <w:r w:rsidR="007A0A93">
        <w:t>ms</w:t>
      </w:r>
      <w:proofErr w:type="spellEnd"/>
      <w:r w:rsidR="007A0A93">
        <w:t xml:space="preserve"> (see </w:t>
      </w:r>
      <w:r w:rsidR="0087344B">
        <w:fldChar w:fldCharType="begin"/>
      </w:r>
      <w:r w:rsidR="00610622">
        <w:instrText xml:space="preserve"> REF _Ref351927362 \h </w:instrText>
      </w:r>
      <w:r w:rsidR="0087344B">
        <w:fldChar w:fldCharType="separate"/>
      </w:r>
      <w:r w:rsidR="006B59B9">
        <w:t xml:space="preserve">Figure </w:t>
      </w:r>
      <w:r w:rsidR="006B59B9">
        <w:rPr>
          <w:noProof/>
        </w:rPr>
        <w:t>5</w:t>
      </w:r>
      <w:r w:rsidR="0087344B">
        <w:fldChar w:fldCharType="end"/>
      </w:r>
      <w:r>
        <w:t xml:space="preserve">) when </w:t>
      </w:r>
      <w:del w:id="589" w:author="Ed" w:date="2013-04-01T14:07:00Z">
        <w:r w:rsidDel="00C55C0D">
          <w:delText>it switched</w:delText>
        </w:r>
      </w:del>
      <w:ins w:id="590" w:author="Ed" w:date="2013-04-01T14:07:00Z">
        <w:r w:rsidR="00C55C0D">
          <w:t>the compressor switche</w:t>
        </w:r>
      </w:ins>
      <w:ins w:id="591" w:author="Ed" w:date="2013-04-02T10:51:00Z">
        <w:r w:rsidR="007229EA">
          <w:t>d</w:t>
        </w:r>
      </w:ins>
      <w:r>
        <w:t xml:space="preserve"> on. This droop was sufficient to cause the onboard Ethernet router to reboot, interrupting communications between the computers onboard. In order to </w:t>
      </w:r>
      <w:del w:id="592" w:author="Ed" w:date="2013-04-02T10:52:00Z">
        <w:r w:rsidDel="007229EA">
          <w:delText xml:space="preserve">fix </w:delText>
        </w:r>
      </w:del>
      <w:ins w:id="593" w:author="Ed" w:date="2013-04-02T10:52:00Z">
        <w:r w:rsidR="007229EA">
          <w:t xml:space="preserve">prevent </w:t>
        </w:r>
      </w:ins>
      <w:r>
        <w:t xml:space="preserve">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6B59B9">
        <w:t xml:space="preserve">Figure </w:t>
      </w:r>
      <w:r w:rsidR="006B59B9">
        <w:rPr>
          <w:noProof/>
        </w:rPr>
        <w:t>6</w:t>
      </w:r>
      <w:r w:rsidR="0087344B">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25A838A8" wp14:editId="41923942">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594" w:name="_Ref351927362"/>
            <w:bookmarkStart w:id="595" w:name="_Toc351997939"/>
            <w:bookmarkStart w:id="596" w:name="_Toc353178056"/>
            <w:r>
              <w:t xml:space="preserve">Figure </w:t>
            </w:r>
            <w:ins w:id="597" w:author="Ed" w:date="2013-04-08T09:44:00Z">
              <w:r w:rsidR="00851713">
                <w:fldChar w:fldCharType="begin"/>
              </w:r>
              <w:r w:rsidR="00851713">
                <w:instrText xml:space="preserve"> SEQ Figure \* ARABIC </w:instrText>
              </w:r>
            </w:ins>
            <w:r w:rsidR="00851713">
              <w:fldChar w:fldCharType="separate"/>
            </w:r>
            <w:ins w:id="598" w:author="Ed" w:date="2013-04-08T09:50:00Z">
              <w:r w:rsidR="006B59B9">
                <w:rPr>
                  <w:noProof/>
                </w:rPr>
                <w:t>5</w:t>
              </w:r>
            </w:ins>
            <w:ins w:id="599" w:author="Ed" w:date="2013-04-08T09:44:00Z">
              <w:r w:rsidR="00851713">
                <w:fldChar w:fldCharType="end"/>
              </w:r>
            </w:ins>
            <w:del w:id="600"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5</w:delText>
              </w:r>
              <w:r w:rsidR="00DB619F" w:rsidDel="00851713">
                <w:rPr>
                  <w:noProof/>
                </w:rPr>
                <w:fldChar w:fldCharType="end"/>
              </w:r>
            </w:del>
            <w:bookmarkEnd w:id="594"/>
            <w:r>
              <w:t>: 13.8 volt rail dropout when compressor turns on (before addition of filter).</w:t>
            </w:r>
            <w:bookmarkEnd w:id="595"/>
            <w:bookmarkEnd w:id="596"/>
          </w:p>
        </w:tc>
        <w:tc>
          <w:tcPr>
            <w:tcW w:w="4788" w:type="dxa"/>
          </w:tcPr>
          <w:p w:rsidR="00FD7709" w:rsidRDefault="00FD7709" w:rsidP="00CA427F">
            <w:r>
              <w:rPr>
                <w:noProof/>
                <w:lang w:bidi="ar-SA"/>
              </w:rPr>
              <w:drawing>
                <wp:inline distT="0" distB="0" distL="0" distR="0" wp14:anchorId="21AB639B" wp14:editId="471907DA">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01" w:name="_Ref351927434"/>
            <w:bookmarkStart w:id="602" w:name="_Toc351997940"/>
            <w:bookmarkStart w:id="603" w:name="_Toc353178057"/>
            <w:r>
              <w:t xml:space="preserve">Figure </w:t>
            </w:r>
            <w:ins w:id="604" w:author="Ed" w:date="2013-04-08T09:44:00Z">
              <w:r w:rsidR="00851713">
                <w:fldChar w:fldCharType="begin"/>
              </w:r>
              <w:r w:rsidR="00851713">
                <w:instrText xml:space="preserve"> SEQ Figure \* ARABIC </w:instrText>
              </w:r>
            </w:ins>
            <w:r w:rsidR="00851713">
              <w:fldChar w:fldCharType="separate"/>
            </w:r>
            <w:ins w:id="605" w:author="Ed" w:date="2013-04-08T09:50:00Z">
              <w:r w:rsidR="006B59B9">
                <w:rPr>
                  <w:noProof/>
                </w:rPr>
                <w:t>6</w:t>
              </w:r>
            </w:ins>
            <w:ins w:id="606" w:author="Ed" w:date="2013-04-08T09:44:00Z">
              <w:r w:rsidR="00851713">
                <w:fldChar w:fldCharType="end"/>
              </w:r>
            </w:ins>
            <w:del w:id="607"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6</w:delText>
              </w:r>
              <w:r w:rsidR="00DB619F" w:rsidDel="00851713">
                <w:rPr>
                  <w:noProof/>
                </w:rPr>
                <w:fldChar w:fldCharType="end"/>
              </w:r>
            </w:del>
            <w:bookmarkEnd w:id="601"/>
            <w:r>
              <w:t>: 13.8 volt rail during compressor turn-on after addition of an LC filter.</w:t>
            </w:r>
            <w:bookmarkEnd w:id="602"/>
            <w:bookmarkEnd w:id="603"/>
          </w:p>
        </w:tc>
      </w:tr>
    </w:tbl>
    <w:p w:rsidR="00C82D64" w:rsidRDefault="00FD7709" w:rsidP="00CA427F">
      <w:r>
        <w:t xml:space="preserve">In order to monitor the </w:t>
      </w:r>
      <w:r w:rsidR="00E40487">
        <w:t xml:space="preserve">state of the voltage rails, each one is </w:t>
      </w:r>
      <w:del w:id="608" w:author="Ed" w:date="2013-04-01T14:08:00Z">
        <w:r w:rsidR="00E40487" w:rsidDel="00C55C0D">
          <w:delText>monitored by</w:delText>
        </w:r>
      </w:del>
      <w:ins w:id="609" w:author="Ed" w:date="2013-04-01T14:08:00Z">
        <w:r w:rsidR="00C55C0D">
          <w:t>connected to</w:t>
        </w:r>
      </w:ins>
      <w:r w:rsidR="00E40487">
        <w:t xml:space="preserve"> an analog to digital converter (ADC) </w:t>
      </w:r>
      <w:del w:id="610" w:author="Ed" w:date="2013-04-01T14:08:00Z">
        <w:r w:rsidR="00E40487" w:rsidDel="00C55C0D">
          <w:delText>connected to</w:delText>
        </w:r>
      </w:del>
      <w:ins w:id="611"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6B59B9">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6B59B9">
        <w:t xml:space="preserve">Figure </w:t>
      </w:r>
      <w:r w:rsidR="006B59B9">
        <w:rPr>
          <w:noProof/>
        </w:rPr>
        <w:t>4</w:t>
      </w:r>
      <w:r w:rsidR="0087344B">
        <w:fldChar w:fldCharType="end"/>
      </w:r>
      <w:r w:rsidR="00E40487">
        <w:t>), and the rail that powers the drive base, which is switched on and off by the emergency stop circuit.</w:t>
      </w:r>
    </w:p>
    <w:p w:rsidR="00C82D64" w:rsidRDefault="00C82D64">
      <w:pPr>
        <w:pStyle w:val="Heading2"/>
      </w:pPr>
      <w:bookmarkStart w:id="612" w:name="_Toc351468820"/>
      <w:bookmarkStart w:id="613" w:name="_Toc353177965"/>
      <w:commentRangeStart w:id="614"/>
      <w:commentRangeStart w:id="615"/>
      <w:r>
        <w:t>Sensors</w:t>
      </w:r>
      <w:bookmarkEnd w:id="612"/>
      <w:commentRangeEnd w:id="614"/>
      <w:r w:rsidR="00C55C0D">
        <w:rPr>
          <w:rStyle w:val="CommentReference"/>
          <w:rFonts w:ascii="Times New Roman" w:hAnsi="Times New Roman"/>
          <w:b w:val="0"/>
          <w:bCs/>
        </w:rPr>
        <w:commentReference w:id="614"/>
      </w:r>
      <w:commentRangeEnd w:id="615"/>
      <w:r w:rsidR="00C55C0D">
        <w:rPr>
          <w:rStyle w:val="CommentReference"/>
          <w:rFonts w:ascii="Times New Roman" w:hAnsi="Times New Roman"/>
          <w:b w:val="0"/>
          <w:bCs/>
        </w:rPr>
        <w:commentReference w:id="615"/>
      </w:r>
      <w:bookmarkEnd w:id="613"/>
    </w:p>
    <w:p w:rsidR="00C82D64" w:rsidDel="008E6F27" w:rsidRDefault="00C82D64">
      <w:pPr>
        <w:pStyle w:val="Heading3"/>
        <w:rPr>
          <w:del w:id="616" w:author="Ed" w:date="2013-04-02T11:41:00Z"/>
        </w:rPr>
        <w:pPrChange w:id="617" w:author="Ed" w:date="2013-04-02T11:30:00Z">
          <w:pPr>
            <w:pStyle w:val="Heading2"/>
          </w:pPr>
        </w:pPrChange>
      </w:pPr>
      <w:bookmarkStart w:id="618" w:name="_Toc351468821"/>
      <w:del w:id="619" w:author="Ed" w:date="2013-04-02T11:41:00Z">
        <w:r w:rsidDel="008E6F27">
          <w:delText>Odometry</w:delText>
        </w:r>
        <w:bookmarkEnd w:id="618"/>
      </w:del>
    </w:p>
    <w:p w:rsidR="00C82D64" w:rsidDel="00BB0DEF" w:rsidRDefault="00C82D64" w:rsidP="00CA427F">
      <w:pPr>
        <w:rPr>
          <w:del w:id="620" w:author="Ed" w:date="2013-04-02T11:30:00Z"/>
        </w:rPr>
      </w:pPr>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w:t>
      </w:r>
      <w:r>
        <w:lastRenderedPageBreak/>
        <w:t xml:space="preserve">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p w:rsidR="00C82D64" w:rsidDel="00FC47C3" w:rsidRDefault="00C82D64">
      <w:pPr>
        <w:rPr>
          <w:del w:id="621" w:author="Ed" w:date="2013-04-02T09:25:00Z"/>
        </w:rPr>
        <w:pPrChange w:id="622" w:author="Ed" w:date="2013-04-02T11:30:00Z">
          <w:pPr>
            <w:pStyle w:val="Heading2"/>
          </w:pPr>
        </w:pPrChange>
      </w:pPr>
      <w:bookmarkStart w:id="623" w:name="_Toc351468822"/>
      <w:commentRangeStart w:id="624"/>
      <w:del w:id="625" w:author="Ed" w:date="2013-04-02T09:25:00Z">
        <w:r w:rsidDel="00FC47C3">
          <w:delText>Yaw Rate Sensor</w:delText>
        </w:r>
        <w:bookmarkEnd w:id="623"/>
        <w:commentRangeEnd w:id="624"/>
        <w:r w:rsidR="00A74B09" w:rsidDel="00FC47C3">
          <w:rPr>
            <w:rStyle w:val="CommentReference"/>
            <w:b/>
            <w:bCs/>
          </w:rPr>
          <w:commentReference w:id="624"/>
        </w:r>
      </w:del>
    </w:p>
    <w:p w:rsidR="00C82D64" w:rsidDel="00FC47C3" w:rsidRDefault="00C82D64">
      <w:pPr>
        <w:rPr>
          <w:del w:id="626" w:author="Ed" w:date="2013-04-02T09:25:00Z"/>
        </w:rPr>
      </w:pPr>
      <w:del w:id="627" w:author="Ed" w:date="2013-04-02T09:25:00Z">
        <w:r w:rsidDel="00FC47C3">
          <w:delTex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C82D64" w:rsidRDefault="00C82D64">
      <w:pPr>
        <w:pPrChange w:id="628" w:author="Ed" w:date="2013-04-02T11:30:00Z">
          <w:pPr>
            <w:pStyle w:val="Heading2"/>
          </w:pPr>
        </w:pPrChange>
      </w:pPr>
      <w:bookmarkStart w:id="629" w:name="_Toc351468823"/>
      <w:del w:id="630" w:author="Ed" w:date="2013-04-02T11:30:00Z">
        <w:r w:rsidDel="00BB0DEF">
          <w:delText>Microsoft Kinect</w:delText>
        </w:r>
      </w:del>
      <w:bookmarkEnd w:id="629"/>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631" w:name="_Toc351468824"/>
            <w:r>
              <w:rPr>
                <w:noProof/>
                <w:lang w:bidi="ar-SA"/>
              </w:rPr>
              <w:drawing>
                <wp:inline distT="0" distB="0" distL="0" distR="0" wp14:anchorId="0D4B09A2" wp14:editId="12BD47D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632" w:name="_Toc351997941"/>
            <w:bookmarkStart w:id="633" w:name="_Toc353178058"/>
            <w:r>
              <w:t xml:space="preserve">Figure </w:t>
            </w:r>
            <w:ins w:id="634" w:author="Ed" w:date="2013-04-08T09:44:00Z">
              <w:r w:rsidR="00851713">
                <w:fldChar w:fldCharType="begin"/>
              </w:r>
              <w:r w:rsidR="00851713">
                <w:instrText xml:space="preserve"> SEQ Figure \* ARABIC </w:instrText>
              </w:r>
            </w:ins>
            <w:r w:rsidR="00851713">
              <w:fldChar w:fldCharType="separate"/>
            </w:r>
            <w:ins w:id="635" w:author="Ed" w:date="2013-04-08T09:50:00Z">
              <w:r w:rsidR="006B59B9">
                <w:rPr>
                  <w:noProof/>
                </w:rPr>
                <w:t>7</w:t>
              </w:r>
            </w:ins>
            <w:ins w:id="636" w:author="Ed" w:date="2013-04-08T09:44:00Z">
              <w:r w:rsidR="00851713">
                <w:fldChar w:fldCharType="end"/>
              </w:r>
            </w:ins>
            <w:del w:id="637"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7</w:delText>
              </w:r>
              <w:r w:rsidR="00DB619F" w:rsidDel="00851713">
                <w:rPr>
                  <w:noProof/>
                </w:rPr>
                <w:fldChar w:fldCharType="end"/>
              </w:r>
            </w:del>
            <w:r>
              <w:t>: The Kinect field of view</w:t>
            </w:r>
            <w:bookmarkEnd w:id="632"/>
            <w:bookmarkEnd w:id="633"/>
          </w:p>
        </w:tc>
        <w:tc>
          <w:tcPr>
            <w:tcW w:w="4788" w:type="dxa"/>
            <w:vAlign w:val="bottom"/>
          </w:tcPr>
          <w:p w:rsidR="006A0A73" w:rsidRDefault="006A0A73" w:rsidP="00CA427F">
            <w:r>
              <w:rPr>
                <w:noProof/>
                <w:lang w:bidi="ar-SA"/>
              </w:rPr>
              <w:drawing>
                <wp:inline distT="0" distB="0" distL="0" distR="0" wp14:anchorId="027AFC73" wp14:editId="4333715D">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638" w:name="_Toc351997942"/>
            <w:bookmarkStart w:id="639" w:name="_Toc353178059"/>
            <w:r>
              <w:t xml:space="preserve">Figure </w:t>
            </w:r>
            <w:ins w:id="640" w:author="Ed" w:date="2013-04-08T09:44:00Z">
              <w:r w:rsidR="00851713">
                <w:fldChar w:fldCharType="begin"/>
              </w:r>
              <w:r w:rsidR="00851713">
                <w:instrText xml:space="preserve"> SEQ Figure \* ARABIC </w:instrText>
              </w:r>
            </w:ins>
            <w:r w:rsidR="00851713">
              <w:fldChar w:fldCharType="separate"/>
            </w:r>
            <w:ins w:id="641" w:author="Ed" w:date="2013-04-08T09:50:00Z">
              <w:r w:rsidR="006B59B9">
                <w:rPr>
                  <w:noProof/>
                </w:rPr>
                <w:t>8</w:t>
              </w:r>
            </w:ins>
            <w:ins w:id="642" w:author="Ed" w:date="2013-04-08T09:44:00Z">
              <w:r w:rsidR="00851713">
                <w:fldChar w:fldCharType="end"/>
              </w:r>
            </w:ins>
            <w:del w:id="643"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8</w:delText>
              </w:r>
              <w:r w:rsidR="00DB619F" w:rsidDel="00851713">
                <w:rPr>
                  <w:noProof/>
                </w:rPr>
                <w:fldChar w:fldCharType="end"/>
              </w:r>
            </w:del>
            <w:r>
              <w:t>: The Kinect mounted to the robot</w:t>
            </w:r>
            <w:bookmarkEnd w:id="638"/>
            <w:bookmarkEnd w:id="639"/>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del w:id="644" w:author="Ed" w:date="2013-04-01T14:14:00Z">
        <w:r w:rsidDel="00C26887">
          <w:delText>ABBY</w:delText>
        </w:r>
      </w:del>
      <w:ins w:id="645"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Del="00BB0DEF" w:rsidRDefault="00C82D64">
      <w:pPr>
        <w:pStyle w:val="Heading3"/>
        <w:rPr>
          <w:del w:id="646" w:author="Ed" w:date="2013-04-02T11:30:00Z"/>
        </w:rPr>
        <w:pPrChange w:id="647" w:author="Ed" w:date="2013-04-02T11:30:00Z">
          <w:pPr>
            <w:pStyle w:val="Heading2"/>
          </w:pPr>
        </w:pPrChange>
      </w:pPr>
      <w:del w:id="648" w:author="Ed" w:date="2013-04-02T11:30:00Z">
        <w:r w:rsidDel="00BB0DEF">
          <w:lastRenderedPageBreak/>
          <w:delText>Sick LMS-291</w:delText>
        </w:r>
        <w:bookmarkEnd w:id="631"/>
      </w:del>
    </w:p>
    <w:p w:rsidR="00C82D64" w:rsidRPr="00373846" w:rsidRDefault="00C82D64" w:rsidP="00CA427F">
      <w:r>
        <w:t>An LMS-291 laser ranging sensor (LIDAR) from SICK AG</w:t>
      </w:r>
      <w:ins w:id="649" w:author="Ed" w:date="2013-04-02T11:42:00Z">
        <w:r w:rsidR="008E6F27">
          <w:t xml:space="preserve"> of </w:t>
        </w:r>
        <w:proofErr w:type="spellStart"/>
        <w:r w:rsidR="008E6F27" w:rsidRPr="008E6F27">
          <w:t>Waldkirch</w:t>
        </w:r>
        <w:proofErr w:type="spellEnd"/>
        <w:r w:rsidR="008E6F27" w:rsidRPr="008E6F27">
          <w:t>,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pPr>
        <w:pStyle w:val="Heading2"/>
      </w:pPr>
      <w:bookmarkStart w:id="650" w:name="_Toc351468825"/>
      <w:bookmarkStart w:id="651" w:name="_Ref352767044"/>
      <w:bookmarkStart w:id="652" w:name="_Ref352767101"/>
      <w:bookmarkStart w:id="653" w:name="_Toc353177966"/>
      <w:r>
        <w:t>Computing Hardware</w:t>
      </w:r>
      <w:bookmarkEnd w:id="650"/>
      <w:bookmarkEnd w:id="651"/>
      <w:bookmarkEnd w:id="652"/>
      <w:bookmarkEnd w:id="653"/>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Pr="001047D9" w:rsidRDefault="00C82D64">
      <w:pPr>
        <w:pStyle w:val="Heading3"/>
        <w:pPrChange w:id="654" w:author="Ed" w:date="2013-04-02T11:32:00Z">
          <w:pPr>
            <w:pStyle w:val="Heading2"/>
          </w:pPr>
        </w:pPrChange>
      </w:pPr>
      <w:bookmarkStart w:id="655" w:name="_Toc351468826"/>
      <w:bookmarkStart w:id="656" w:name="_Toc353177967"/>
      <w:r>
        <w:t>PC</w:t>
      </w:r>
      <w:bookmarkEnd w:id="655"/>
      <w:bookmarkEnd w:id="656"/>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657" w:author="Ed" w:date="2013-04-01T14:10:00Z">
        <w:r w:rsidDel="00A74B09">
          <w:delText>perception task, which involves performing object recognition on point clouds from the Kinect.</w:delText>
        </w:r>
      </w:del>
      <w:ins w:id="658" w:author="Ed" w:date="2013-04-01T14:10:00Z">
        <w:r w:rsidR="00A74B09">
          <w:t>tasks of filtering the robot’s links out of the Kinect point cloud and maintaining a collision map.</w:t>
        </w:r>
      </w:ins>
    </w:p>
    <w:p w:rsidR="00C82D64" w:rsidRDefault="00C82D64" w:rsidP="00CA427F">
      <w:r>
        <w:t xml:space="preserve">The computer was </w:t>
      </w:r>
      <w:del w:id="659" w:author="Ed" w:date="2013-04-02T11:42:00Z">
        <w:r w:rsidDel="008E6F27">
          <w:delText xml:space="preserve">designed </w:delText>
        </w:r>
      </w:del>
      <w:ins w:id="660" w:author="Ed" w:date="2013-04-02T11:42:00Z">
        <w:r w:rsidR="008E6F27">
          <w:t xml:space="preserve">specified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661" w:author="Ed" w:date="2013-04-01T14:11:00Z">
        <w:r w:rsidDel="00A74B09">
          <w:delText>Otto</w:delText>
        </w:r>
      </w:del>
      <w:ins w:id="662" w:author="Ed" w:date="2013-04-01T14:11:00Z">
        <w:r w:rsidR="00A74B09">
          <w:t>the autonomous wheelchair OTTO</w:t>
        </w:r>
      </w:ins>
      <w:r>
        <w:t xml:space="preserve">. The case chosen was the smallest micro-ATX case available </w:t>
      </w:r>
      <w:del w:id="663" w:author="Ed" w:date="2013-04-01T14:11:00Z">
        <w:r w:rsidDel="00A74B09">
          <w:delText xml:space="preserve">at the time </w:delText>
        </w:r>
      </w:del>
      <w:r>
        <w:t xml:space="preserve">from major computer vendors, measuring </w:t>
      </w:r>
      <w:ins w:id="664" w:author="Ed" w:date="2013-04-01T14:12:00Z">
        <w:r w:rsidR="00A74B09">
          <w:t>0.33m x 0.10 m x 0.39 m</w:t>
        </w:r>
      </w:ins>
      <w:del w:id="665" w:author="Ed" w:date="2013-04-01T14:12:00Z">
        <w:r w:rsidDel="00A74B09">
          <w:delText>13.00" x 3.80" x 15.40"</w:delText>
        </w:r>
      </w:del>
      <w:r>
        <w:t xml:space="preserve">. The case came equipped with a compact AC power supply, but this was replaced with a 24 volt DC power supply so that </w:t>
      </w:r>
      <w:r>
        <w:lastRenderedPageBreak/>
        <w:t>the robot would not need a</w:t>
      </w:r>
      <w:del w:id="666" w:author="Ed" w:date="2013-04-01T14:13:00Z">
        <w:r w:rsidDel="00C26887">
          <w:delText>n</w:delText>
        </w:r>
      </w:del>
      <w:r>
        <w:t xml:space="preserve"> </w:t>
      </w:r>
      <w:ins w:id="667" w:author="Ed" w:date="2013-04-01T14:13:00Z">
        <w:r w:rsidR="00C26887">
          <w:t xml:space="preserve">second </w:t>
        </w:r>
      </w:ins>
      <w:r>
        <w:t>inverter to supply 115 volts AC</w:t>
      </w:r>
      <w:del w:id="668"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669"/>
      <w:r>
        <w:t>supply</w:t>
      </w:r>
      <w:commentRangeEnd w:id="669"/>
      <w:r w:rsidR="008E6F27">
        <w:rPr>
          <w:rStyle w:val="CommentReference"/>
        </w:rPr>
        <w:commentReference w:id="669"/>
      </w:r>
      <w:r>
        <w:t>.</w:t>
      </w:r>
    </w:p>
    <w:p w:rsidR="00C82D64" w:rsidRDefault="00C82D64" w:rsidP="00CA427F">
      <w:r>
        <w:t xml:space="preserve">The PC’s </w:t>
      </w:r>
      <w:del w:id="670"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671" w:author="Ed" w:date="2013-04-02T11:45:00Z">
        <w:r w:rsidR="008E6F27">
          <w:t xml:space="preserve">, which would have cost </w:t>
        </w:r>
      </w:ins>
      <w:ins w:id="672" w:author="Ed" w:date="2013-04-02T11:46:00Z">
        <w:r w:rsidR="008E6F27">
          <w:t>about $50</w:t>
        </w:r>
      </w:ins>
      <w:r>
        <w:t xml:space="preserve">. The motherboard, processor, and RAM were purchased specifically for this robot at a cost of $342. </w:t>
      </w:r>
      <w:del w:id="673"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674" w:author="Ed" w:date="2013-04-02T11:46:00Z">
        <w:r w:rsidR="00D12086">
          <w:t xml:space="preserve">about </w:t>
        </w:r>
      </w:ins>
      <w:r>
        <w:t>$</w:t>
      </w:r>
      <w:del w:id="675" w:author="Ed" w:date="2013-04-02T11:46:00Z">
        <w:r w:rsidDel="00D12086">
          <w:delText xml:space="preserve">497 </w:delText>
        </w:r>
      </w:del>
      <w:ins w:id="676" w:author="Ed" w:date="2013-04-02T11:46:00Z">
        <w:r w:rsidR="00D12086">
          <w:t>550</w:t>
        </w:r>
      </w:ins>
      <w:del w:id="677" w:author="Ed" w:date="2013-04-02T11:47:00Z">
        <w:r w:rsidDel="00D12086">
          <w:delText>plus the cost of the hard drive</w:delText>
        </w:r>
      </w:del>
      <w:r>
        <w:t xml:space="preserve">. This cost is consistent with the goal of producing a low-cost mobile manipulation platform, and </w:t>
      </w:r>
      <w:del w:id="678" w:author="Ed" w:date="2013-04-01T14:14:00Z">
        <w:r w:rsidDel="00C26887">
          <w:delText xml:space="preserve">would </w:delText>
        </w:r>
      </w:del>
      <w:ins w:id="679" w:author="Ed" w:date="2013-04-01T14:14:00Z">
        <w:r w:rsidR="00C26887">
          <w:t xml:space="preserve">will </w:t>
        </w:r>
      </w:ins>
      <w:r>
        <w:t>continue to drop as computer processers become cheaper and more powerful.</w:t>
      </w:r>
    </w:p>
    <w:p w:rsidR="00C82D64" w:rsidRDefault="00C82D64">
      <w:pPr>
        <w:pStyle w:val="Heading3"/>
        <w:pPrChange w:id="680" w:author="Ed" w:date="2013-04-02T11:32:00Z">
          <w:pPr>
            <w:pStyle w:val="Heading2"/>
          </w:pPr>
        </w:pPrChange>
      </w:pPr>
      <w:bookmarkStart w:id="681" w:name="_Toc351468827"/>
      <w:bookmarkStart w:id="682" w:name="_Ref351926368"/>
      <w:bookmarkStart w:id="683" w:name="_Toc353177968"/>
      <w:r>
        <w:t>National Instruments cRIO</w:t>
      </w:r>
      <w:bookmarkEnd w:id="681"/>
      <w:bookmarkEnd w:id="682"/>
      <w:bookmarkEnd w:id="683"/>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del w:id="684" w:author="Ed" w:date="2013-04-01T14:14:00Z">
        <w:r w:rsidDel="00C26887">
          <w:delText>Abby</w:delText>
        </w:r>
      </w:del>
      <w:ins w:id="685" w:author="Ed" w:date="2013-04-01T14:14:00Z">
        <w:r w:rsidR="00C26887">
          <w:t>ABBY</w:t>
        </w:r>
      </w:ins>
      <w:r>
        <w:t xml:space="preserve">’s cRIO is equipped with three IO modules. A digital input/output module is used to read values from the wheel encoders and to output the enable signal to the emergency stop. A high speed digital input/output module is used to read values from the motor encoders and to send serial </w:t>
      </w:r>
      <w:r>
        <w:lastRenderedPageBreak/>
        <w:t>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87344B">
        <w:fldChar w:fldCharType="begin"/>
      </w:r>
      <w:ins w:id="686" w:author="Ed" w:date="2013-04-02T10:35:00Z">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687" w:author="Ed" w:date="2013-04-02T10:35:00Z">
        <w:r w:rsidR="00380F8D" w:rsidDel="00FC6366">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688" w:author="Ed" w:date="2013-04-02T10:35:00Z">
        <w:r w:rsidR="00FC6366" w:rsidRPr="00FC6366">
          <w:t>[11]</w:t>
        </w:r>
      </w:ins>
      <w:del w:id="689" w:author="Ed" w:date="2013-04-02T10:35:00Z">
        <w:r w:rsidR="00380F8D" w:rsidRPr="00FC6366" w:rsidDel="00FC6366">
          <w:delText>[10]</w:delText>
        </w:r>
      </w:del>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pPr>
        <w:pStyle w:val="Heading3"/>
        <w:pPrChange w:id="690" w:author="Ed" w:date="2013-04-02T11:32:00Z">
          <w:pPr>
            <w:pStyle w:val="Heading2"/>
          </w:pPr>
        </w:pPrChange>
      </w:pPr>
      <w:bookmarkStart w:id="691" w:name="_Toc351468828"/>
      <w:bookmarkStart w:id="692" w:name="_Toc353177969"/>
      <w:r>
        <w:t>ABB IRC5</w:t>
      </w:r>
      <w:bookmarkEnd w:id="691"/>
      <w:bookmarkEnd w:id="692"/>
    </w:p>
    <w:p w:rsidR="00C82D64" w:rsidRDefault="00C82D64" w:rsidP="00CA427F">
      <w:r>
        <w:t xml:space="preserve">The ABB IRB-120 robotic arm </w:t>
      </w:r>
      <w:del w:id="693" w:author="Ed" w:date="2013-04-02T11:47:00Z">
        <w:r w:rsidDel="001B61F0">
          <w:delText>can only be</w:delText>
        </w:r>
      </w:del>
      <w:ins w:id="694" w:author="Ed" w:date="2013-04-02T11:47:00Z">
        <w:r w:rsidR="001B61F0">
          <w:t>is</w:t>
        </w:r>
      </w:ins>
      <w:r>
        <w:t xml:space="preserve"> controlled by ABB’s IRC5 Compact robot controller. This controller contains all of the processing hardware and power electronics to control the arm. It runs a </w:t>
      </w:r>
      <w:del w:id="695" w:author="Ed" w:date="2013-04-01T14:14:00Z">
        <w:r w:rsidDel="00C26887">
          <w:delText xml:space="preserve">custom </w:delText>
        </w:r>
      </w:del>
      <w:ins w:id="696" w:author="Ed" w:date="2013-04-01T14:14:00Z">
        <w:r w:rsidR="00C26887">
          <w:t xml:space="preserve">proprietary </w:t>
        </w:r>
      </w:ins>
      <w:r>
        <w:t xml:space="preserve">real-time operating system that </w:t>
      </w:r>
      <w:del w:id="697" w:author="Ed" w:date="2013-04-02T11:48:00Z">
        <w:r w:rsidDel="001B61F0">
          <w:delText>can only</w:delText>
        </w:r>
      </w:del>
      <w:ins w:id="698" w:author="Ed" w:date="2013-04-02T11:48:00Z">
        <w:r w:rsidR="001B61F0">
          <w:t>must</w:t>
        </w:r>
      </w:ins>
      <w:r>
        <w:t xml:space="preserve"> be programmed in ABB’s </w:t>
      </w:r>
      <w:del w:id="699" w:author="Ed" w:date="2013-04-01T14:14:00Z">
        <w:r w:rsidDel="00C26887">
          <w:delText xml:space="preserve">proprietary </w:delText>
        </w:r>
      </w:del>
      <w:r>
        <w:t xml:space="preserve">RAPID programming language. Although the IRC5 has built-in software to </w:t>
      </w:r>
      <w:r>
        <w:lastRenderedPageBreak/>
        <w:t xml:space="preserve">perform inverse kinematics and path planning, </w:t>
      </w:r>
      <w:del w:id="700"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701" w:author="Ed" w:date="2013-04-01T14:15:00Z">
        <w:r w:rsidDel="00C26887">
          <w:delText xml:space="preserve">possible </w:delText>
        </w:r>
      </w:del>
      <w:ins w:id="702" w:author="Ed" w:date="2013-04-01T14:15:00Z">
        <w:r w:rsidR="00C26887">
          <w:t xml:space="preserve">compatible </w:t>
        </w:r>
      </w:ins>
      <w:r>
        <w:t xml:space="preserve">with a dynamic planner. Because of these limitations of the RAPID programming language and operating system, </w:t>
      </w:r>
      <w:del w:id="703" w:author="Ed" w:date="2013-04-01T14:15:00Z">
        <w:r w:rsidDel="00C26887">
          <w:delText xml:space="preserve">we limited </w:delText>
        </w:r>
      </w:del>
      <w:r>
        <w:t xml:space="preserve">the software </w:t>
      </w:r>
      <w:del w:id="704" w:author="Ed" w:date="2013-04-01T14:15:00Z">
        <w:r w:rsidDel="00C26887">
          <w:delText xml:space="preserve">running </w:delText>
        </w:r>
      </w:del>
      <w:r>
        <w:t xml:space="preserve">on the controller </w:t>
      </w:r>
      <w:del w:id="705" w:author="Ed" w:date="2013-04-01T14:15:00Z">
        <w:r w:rsidDel="00C26887">
          <w:delText xml:space="preserve">to </w:delText>
        </w:r>
      </w:del>
      <w:ins w:id="706"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pPr>
        <w:pStyle w:val="Heading2"/>
        <w:rPr>
          <w:del w:id="707" w:author="Ed" w:date="2013-04-01T14:18:00Z"/>
        </w:rPr>
        <w:pPrChange w:id="708" w:author="Ed" w:date="2013-04-03T15:31:00Z">
          <w:pPr/>
        </w:pPrChange>
      </w:pPr>
      <w:del w:id="709"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bookmarkStart w:id="710" w:name="_Toc352766488"/>
        <w:bookmarkStart w:id="711" w:name="_Toc352766621"/>
        <w:bookmarkStart w:id="712" w:name="_Toc352766723"/>
        <w:bookmarkStart w:id="713" w:name="_Toc353152011"/>
        <w:bookmarkStart w:id="714" w:name="_Toc353177700"/>
        <w:bookmarkStart w:id="715" w:name="_Toc353177970"/>
        <w:bookmarkEnd w:id="710"/>
        <w:bookmarkEnd w:id="711"/>
        <w:bookmarkEnd w:id="712"/>
        <w:bookmarkEnd w:id="713"/>
        <w:bookmarkEnd w:id="714"/>
        <w:bookmarkEnd w:id="715"/>
      </w:del>
    </w:p>
    <w:p w:rsidR="00C82D64" w:rsidRPr="004C3DE8" w:rsidRDefault="00C82D64">
      <w:pPr>
        <w:pStyle w:val="Heading2"/>
      </w:pPr>
      <w:bookmarkStart w:id="716" w:name="__RefHeading__530_1800207281"/>
      <w:bookmarkStart w:id="717" w:name="_Toc351468829"/>
      <w:bookmarkStart w:id="718" w:name="_Toc353177971"/>
      <w:bookmarkEnd w:id="716"/>
      <w:r w:rsidRPr="004C3DE8">
        <w:t>R</w:t>
      </w:r>
      <w:ins w:id="719" w:author="Ed" w:date="2013-04-02T11:49:00Z">
        <w:r w:rsidR="001B61F0">
          <w:t xml:space="preserve">obot </w:t>
        </w:r>
      </w:ins>
      <w:r w:rsidRPr="004C3DE8">
        <w:t>O</w:t>
      </w:r>
      <w:ins w:id="720" w:author="Ed" w:date="2013-04-02T11:49:00Z">
        <w:r w:rsidR="001B61F0">
          <w:t xml:space="preserve">perating </w:t>
        </w:r>
      </w:ins>
      <w:r w:rsidRPr="004C3DE8">
        <w:t>S</w:t>
      </w:r>
      <w:ins w:id="721" w:author="Ed" w:date="2013-04-02T11:49:00Z">
        <w:r w:rsidR="001B61F0">
          <w:t>ystem</w:t>
        </w:r>
      </w:ins>
      <w:bookmarkEnd w:id="718"/>
      <w:del w:id="722" w:author="Ed" w:date="2013-04-02T11:49:00Z">
        <w:r w:rsidRPr="004C3DE8" w:rsidDel="001B61F0">
          <w:delText xml:space="preserve"> Framework</w:delText>
        </w:r>
      </w:del>
      <w:bookmarkEnd w:id="717"/>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 xml:space="preserve">ROS nodes communicate to each other by sending messages to each other on topics. Messages have predefined types that define the fields of the message. Many message types are already defined in the ROS core and in existing ROS packages, but developers </w:t>
      </w:r>
      <w:r w:rsidRPr="004C3DE8">
        <w:lastRenderedPageBreak/>
        <w:t>can also define their own message types. Topics are</w:t>
      </w:r>
      <w:r>
        <w:t xml:space="preserve"> identified by names, which are organized into hierarchical namespaces. ROS nodes can publish messages to one or more topics for other nodes to subscribe to. Many ROS nodes </w:t>
      </w:r>
      <w:del w:id="723" w:author="Ed" w:date="2013-04-01T14:18:00Z">
        <w:r w:rsidDel="00C26887">
          <w:delText xml:space="preserve">can </w:delText>
        </w:r>
      </w:del>
      <w:ins w:id="724"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del w:id="725" w:author="Ed" w:date="2013-04-02T10:25:00Z">
        <w:r w:rsidR="000942D4" w:rsidDel="002D6416">
          <w:delText>.</w:delText>
        </w:r>
      </w:del>
      <w:r w:rsidR="0087344B">
        <w:fldChar w:fldCharType="begin"/>
      </w:r>
      <w:ins w:id="726" w:author="Ed" w:date="2013-04-02T10:35:00Z">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27" w:author="Ed" w:date="2013-04-02T10:35:00Z">
        <w:r w:rsidR="00380F8D" w:rsidDel="00FC6366">
          <w:del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28" w:author="Ed" w:date="2013-04-02T10:35:00Z">
        <w:r w:rsidR="00FC6366" w:rsidRPr="00FC6366">
          <w:t>[12]</w:t>
        </w:r>
      </w:ins>
      <w:del w:id="729" w:author="Ed" w:date="2013-04-02T10:35:00Z">
        <w:r w:rsidR="00380F8D" w:rsidRPr="00FC6366" w:rsidDel="00FC6366">
          <w:delText>[11]</w:delText>
        </w:r>
      </w:del>
      <w:r w:rsidR="0087344B">
        <w:fldChar w:fldCharType="end"/>
      </w:r>
      <w:ins w:id="730" w:author="Ed" w:date="2013-04-02T10:25:00Z">
        <w:r w:rsidR="002D6416">
          <w:t>.</w:t>
        </w:r>
      </w:ins>
    </w:p>
    <w:p w:rsidR="00C82D64" w:rsidRDefault="00C82D64" w:rsidP="00CA427F">
      <w:r>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del w:id="731" w:author="Ed" w:date="2013-04-01T14:18:00Z">
        <w:r w:rsidDel="00C26887">
          <w:delText>; the reply message</w:delText>
        </w:r>
      </w:del>
      <w:r>
        <w:t xml:space="preserve"> containing processed data or a status message </w:t>
      </w:r>
      <w:r w:rsidR="000942D4">
        <w:t>about the service</w:t>
      </w:r>
      <w:del w:id="732" w:author="Ed" w:date="2013-04-02T10:25:00Z">
        <w:r w:rsidR="000942D4" w:rsidDel="002D6416">
          <w:delText>.</w:delText>
        </w:r>
      </w:del>
      <w:r w:rsidR="0087344B">
        <w:fldChar w:fldCharType="begin"/>
      </w:r>
      <w:ins w:id="733" w:author="Ed" w:date="2013-04-02T10:35:00Z">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34" w:author="Ed" w:date="2013-04-02T10:35:00Z">
        <w:r w:rsidR="00380F8D" w:rsidDel="00FC6366">
          <w:del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35" w:author="Ed" w:date="2013-04-02T10:35:00Z">
        <w:r w:rsidR="00FC6366" w:rsidRPr="00FC6366">
          <w:t>[12]</w:t>
        </w:r>
      </w:ins>
      <w:del w:id="736" w:author="Ed" w:date="2013-04-02T10:35:00Z">
        <w:r w:rsidR="00380F8D" w:rsidRPr="00FC6366" w:rsidDel="00FC6366">
          <w:delText>[11]</w:delText>
        </w:r>
      </w:del>
      <w:r w:rsidR="0087344B">
        <w:fldChar w:fldCharType="end"/>
      </w:r>
      <w:ins w:id="737" w:author="Ed" w:date="2013-04-02T10:25:00Z">
        <w:r w:rsidR="002D6416">
          <w:t>.</w:t>
        </w:r>
      </w:ins>
    </w:p>
    <w:p w:rsidR="00C82D64" w:rsidRDefault="00C82D64" w:rsidP="00CA427F">
      <w:r>
        <w:t>ROS also provides an</w:t>
      </w:r>
      <w:del w:id="738"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w:t>
      </w:r>
      <w:r>
        <w:lastRenderedPageBreak/>
        <w:t>processing the goal, it sends a result message, which notifies the client that it has finished processing the goal and retu</w:t>
      </w:r>
      <w:r w:rsidR="000942D4">
        <w:t>rns the result of the process</w:t>
      </w:r>
      <w:del w:id="739" w:author="Ed" w:date="2013-04-02T10:25:00Z">
        <w:r w:rsidR="000942D4" w:rsidDel="002D6416">
          <w:delText xml:space="preserve">. </w:delText>
        </w:r>
      </w:del>
      <w:r w:rsidR="0087344B">
        <w:fldChar w:fldCharType="begin"/>
      </w:r>
      <w:ins w:id="740" w:author="Ed" w:date="2013-04-02T10:35:00Z">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ins>
      <w:del w:id="741" w:author="Ed" w:date="2013-04-02T10:35:00Z">
        <w:r w:rsidR="00380F8D" w:rsidDel="00FC6366">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87344B">
        <w:fldChar w:fldCharType="separate"/>
      </w:r>
      <w:ins w:id="742" w:author="Ed" w:date="2013-04-02T10:35:00Z">
        <w:r w:rsidR="00FC6366" w:rsidRPr="00FC6366">
          <w:t>[13]</w:t>
        </w:r>
      </w:ins>
      <w:del w:id="743" w:author="Ed" w:date="2013-04-02T10:35:00Z">
        <w:r w:rsidR="00380F8D" w:rsidRPr="00FC6366" w:rsidDel="00FC6366">
          <w:delText>[12]</w:delText>
        </w:r>
      </w:del>
      <w:r w:rsidR="0087344B">
        <w:fldChar w:fldCharType="end"/>
      </w:r>
      <w:ins w:id="744" w:author="Ed" w:date="2013-04-02T10:25:00Z">
        <w:r w:rsidR="002D6416">
          <w:t>.</w:t>
        </w:r>
      </w:ins>
    </w:p>
    <w:p w:rsidR="00C82D64" w:rsidRDefault="00C82D64">
      <w:pPr>
        <w:pStyle w:val="Heading3"/>
        <w:pPrChange w:id="745" w:author="Ed" w:date="2013-04-02T11:33:00Z">
          <w:pPr>
            <w:pStyle w:val="Heading2"/>
          </w:pPr>
        </w:pPrChange>
      </w:pPr>
      <w:bookmarkStart w:id="746" w:name="_Toc351468830"/>
      <w:bookmarkStart w:id="747" w:name="_Toc353177972"/>
      <w:r>
        <w:t>The Robot Model</w:t>
      </w:r>
      <w:bookmarkEnd w:id="746"/>
      <w:bookmarkEnd w:id="747"/>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748" w:author="Ed" w:date="2013-04-01T14:18:00Z">
        <w:r w:rsidR="00C26887">
          <w:t>,</w:t>
        </w:r>
      </w:ins>
      <w:r>
        <w:t xml:space="preserve"> </w:t>
      </w:r>
      <w:del w:id="749" w:author="Ed" w:date="2013-04-01T14:18:00Z">
        <w:r w:rsidDel="00C26887">
          <w:delText xml:space="preserve">and </w:delText>
        </w:r>
      </w:del>
      <w:r>
        <w:t xml:space="preserve">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750" w:author="Ed" w:date="2013-04-01T14:19:00Z">
        <w:r w:rsidR="00C26887">
          <w:t xml:space="preserve">physics Simulation, </w:t>
        </w:r>
      </w:ins>
      <w:r>
        <w:t xml:space="preserve">and visualization in the </w:t>
      </w:r>
      <w:proofErr w:type="spellStart"/>
      <w:r>
        <w:t>Rviz</w:t>
      </w:r>
      <w:proofErr w:type="spellEnd"/>
      <w:r>
        <w:t xml:space="preserve"> GUI application. </w:t>
      </w:r>
      <w:del w:id="751" w:author="Ed" w:date="2013-04-01T14:14:00Z">
        <w:r w:rsidDel="00C26887">
          <w:delText>ABBY</w:delText>
        </w:r>
      </w:del>
      <w:ins w:id="752" w:author="Ed" w:date="2013-04-01T14:14:00Z">
        <w:r w:rsidR="00C26887">
          <w:t>ABBY</w:t>
        </w:r>
      </w:ins>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ins w:id="753" w:author="Ed" w:date="2013-04-01T14:19:00Z">
        <w:r w:rsidR="00C26887">
          <w:t xml:space="preserve">of the </w:t>
        </w:r>
      </w:ins>
      <w:r>
        <w:t xml:space="preserve">necessary sensor frames as mass-less links. This makes it easy to reuse the sensors in models of this and </w:t>
      </w:r>
      <w:r>
        <w:lastRenderedPageBreak/>
        <w:t xml:space="preserve">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19E54A55" wp14:editId="0C6160AB">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754" w:name="_Toc351997943"/>
      <w:bookmarkStart w:id="755" w:name="_Toc353178060"/>
      <w:r>
        <w:t xml:space="preserve">Figure </w:t>
      </w:r>
      <w:ins w:id="756" w:author="Ed" w:date="2013-04-08T09:44:00Z">
        <w:r w:rsidR="00851713">
          <w:fldChar w:fldCharType="begin"/>
        </w:r>
        <w:r w:rsidR="00851713">
          <w:instrText xml:space="preserve"> SEQ Figure \* ARABIC </w:instrText>
        </w:r>
      </w:ins>
      <w:r w:rsidR="00851713">
        <w:fldChar w:fldCharType="separate"/>
      </w:r>
      <w:ins w:id="757" w:author="Ed" w:date="2013-04-08T09:50:00Z">
        <w:r w:rsidR="006B59B9">
          <w:rPr>
            <w:noProof/>
          </w:rPr>
          <w:t>9</w:t>
        </w:r>
      </w:ins>
      <w:ins w:id="758" w:author="Ed" w:date="2013-04-08T09:44:00Z">
        <w:r w:rsidR="00851713">
          <w:fldChar w:fldCharType="end"/>
        </w:r>
      </w:ins>
      <w:del w:id="759" w:author="Ed" w:date="2013-04-08T09:44:00Z">
        <w:r w:rsidR="00DB619F" w:rsidDel="00851713">
          <w:fldChar w:fldCharType="begin"/>
        </w:r>
        <w:r w:rsidR="00DB619F" w:rsidDel="00851713">
          <w:delInstrText xml:space="preserve"> SEQ Figure \* ARABIC </w:delInstrText>
        </w:r>
        <w:r w:rsidR="00DB619F" w:rsidDel="00851713">
          <w:fldChar w:fldCharType="separate"/>
        </w:r>
        <w:r w:rsidR="00B60E2F" w:rsidDel="00851713">
          <w:rPr>
            <w:noProof/>
          </w:rPr>
          <w:delText>9</w:delText>
        </w:r>
        <w:r w:rsidR="00DB619F" w:rsidDel="00851713">
          <w:rPr>
            <w:noProof/>
          </w:rPr>
          <w:fldChar w:fldCharType="end"/>
        </w:r>
      </w:del>
      <w:proofErr w:type="gramStart"/>
      <w:r>
        <w:t>:</w:t>
      </w:r>
      <w:proofErr w:type="gramEnd"/>
      <w:del w:id="760" w:author="Ed" w:date="2013-04-01T14:14:00Z">
        <w:r w:rsidDel="00C26887">
          <w:delText>ABBY</w:delText>
        </w:r>
      </w:del>
      <w:ins w:id="761" w:author="Ed" w:date="2013-04-01T14:14:00Z">
        <w:r w:rsidR="00C26887">
          <w:t>ABBY</w:t>
        </w:r>
      </w:ins>
      <w:r>
        <w:t xml:space="preserve">’s robot model, LIDAR data (green points), and Kinect point cloud (multicolored points) visualized in </w:t>
      </w:r>
      <w:proofErr w:type="spellStart"/>
      <w:r>
        <w:t>Rviz</w:t>
      </w:r>
      <w:bookmarkEnd w:id="754"/>
      <w:bookmarkEnd w:id="755"/>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del w:id="762" w:author="Ed" w:date="2013-04-01T14:19:00Z">
        <w:r w:rsidDel="00C26887">
          <w:delText xml:space="preserve">will </w:delText>
        </w:r>
      </w:del>
      <w:ins w:id="763"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pPr>
        <w:pStyle w:val="Heading2"/>
      </w:pPr>
      <w:bookmarkStart w:id="764" w:name="__RefHeading__536_1800207281"/>
      <w:bookmarkStart w:id="765" w:name="_Toc351468831"/>
      <w:bookmarkStart w:id="766" w:name="_Toc353177973"/>
      <w:bookmarkEnd w:id="764"/>
      <w:r>
        <w:t>Hardware Drivers</w:t>
      </w:r>
      <w:bookmarkEnd w:id="765"/>
      <w:bookmarkEnd w:id="766"/>
    </w:p>
    <w:p w:rsidR="00C82D64" w:rsidRDefault="00C82D64" w:rsidP="00CA427F">
      <w:bookmarkStart w:id="767" w:name="__RefHeading__532_1800207281"/>
      <w:bookmarkEnd w:id="767"/>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768" w:author="Ed" w:date="2013-04-01T14:14:00Z">
        <w:r w:rsidDel="00C26887">
          <w:delText>ABBY</w:delText>
        </w:r>
      </w:del>
      <w:ins w:id="769" w:author="Ed" w:date="2013-04-01T14:14:00Z">
        <w:r w:rsidR="00C26887">
          <w:t>ABBY</w:t>
        </w:r>
      </w:ins>
      <w:r>
        <w:t>'s Kinect camera and SICK LIDAR use preexisting open source drivers</w:t>
      </w:r>
      <w:ins w:id="770" w:author="Ed" w:date="2013-04-03T15:40:00Z">
        <w:r w:rsidR="00C23EE7">
          <w:fldChar w:fldCharType="begin"/>
        </w:r>
      </w:ins>
      <w:ins w:id="771" w:author="Ed" w:date="2013-04-03T15:41:00Z">
        <w:r w:rsidR="00C23EE7">
          <w:instrText xml:space="preserve"> ADDIN ZOTERO_ITEM CSL_CITATION {"citationID":"1iip6bbjaf","properties":{"formattedCitation":"[14]","plainCitation":"[14]"},"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instrText>
        </w:r>
      </w:ins>
      <w:r w:rsidR="00C23EE7">
        <w:fldChar w:fldCharType="separate"/>
      </w:r>
      <w:ins w:id="772" w:author="Ed" w:date="2013-04-03T15:41:00Z">
        <w:r w:rsidR="00C23EE7" w:rsidRPr="00C23EE7">
          <w:t>[14]</w:t>
        </w:r>
      </w:ins>
      <w:ins w:id="773" w:author="Ed" w:date="2013-04-03T15:40:00Z">
        <w:r w:rsidR="00C23EE7">
          <w:fldChar w:fldCharType="end"/>
        </w:r>
      </w:ins>
      <w:ins w:id="774" w:author="Ed" w:date="2013-04-03T15:41:00Z">
        <w:r w:rsidR="00C23EE7">
          <w:fldChar w:fldCharType="begin"/>
        </w:r>
        <w:r w:rsidR="00C23EE7">
          <w:instrText xml:space="preserve"> ADDIN ZOTERO_ITEM CSL_CITATION {"citationID":"1m32ha9es8","properties":{"formattedCitation":"[15]","plainCitation":"[15]"},"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instrText>
        </w:r>
      </w:ins>
      <w:r w:rsidR="00C23EE7">
        <w:fldChar w:fldCharType="separate"/>
      </w:r>
      <w:ins w:id="775" w:author="Ed" w:date="2013-04-03T15:41:00Z">
        <w:r w:rsidR="00C23EE7" w:rsidRPr="00C23EE7">
          <w:t>[15]</w:t>
        </w:r>
        <w:r w:rsidR="00C23EE7">
          <w:fldChar w:fldCharType="end"/>
        </w:r>
      </w:ins>
      <w:r>
        <w:t xml:space="preserve">. The ROS driver node for the mobile base was developed previously by </w:t>
      </w:r>
      <w:del w:id="776" w:author="Ed" w:date="2013-04-02T09:09:00Z">
        <w:r w:rsidDel="003C6932">
          <w:delText xml:space="preserve">our </w:delText>
        </w:r>
      </w:del>
      <w:ins w:id="777" w:author="Ed" w:date="2013-04-02T09:09:00Z">
        <w:r w:rsidR="003C6932">
          <w:t xml:space="preserve">this </w:t>
        </w:r>
      </w:ins>
      <w:r>
        <w:t>lab for other robots using the same hardware, and required limited modification for</w:t>
      </w:r>
      <w:r w:rsidR="000942D4">
        <w:t xml:space="preserve"> this robot</w:t>
      </w:r>
      <w:del w:id="778" w:author="Ed" w:date="2013-04-02T10:25:00Z">
        <w:r w:rsidR="000942D4" w:rsidDel="002D6416">
          <w:delText>.</w:delText>
        </w:r>
      </w:del>
      <w:r w:rsidR="0087344B">
        <w:fldChar w:fldCharType="begin"/>
      </w:r>
      <w:ins w:id="779" w:author="Ed" w:date="2013-04-02T10:35:00Z">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del w:id="780" w:author="Ed" w:date="2013-04-02T10:35:00Z">
        <w:r w:rsidR="00380F8D" w:rsidDel="00FC6366">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87344B">
        <w:fldChar w:fldCharType="separate"/>
      </w:r>
      <w:ins w:id="781" w:author="Ed" w:date="2013-04-02T10:35:00Z">
        <w:r w:rsidR="00FC6366" w:rsidRPr="00FC6366">
          <w:t>[9]</w:t>
        </w:r>
      </w:ins>
      <w:del w:id="782" w:author="Ed" w:date="2013-04-02T10:35:00Z">
        <w:r w:rsidR="00380F8D" w:rsidRPr="00FC6366" w:rsidDel="00FC6366">
          <w:delText>[13]</w:delText>
        </w:r>
      </w:del>
      <w:r w:rsidR="0087344B">
        <w:fldChar w:fldCharType="end"/>
      </w:r>
      <w:ins w:id="783" w:author="Ed" w:date="2013-04-02T10:25:00Z">
        <w:r w:rsidR="002D6416">
          <w:t>.</w:t>
        </w:r>
      </w:ins>
      <w:r>
        <w:t xml:space="preserve"> The driver for the ABB robotic arm was written for this project in collaboration with the Southwest Research Institute (SWRI) of San Antonio, Texas.</w:t>
      </w:r>
      <w:del w:id="784" w:author="Ed" w:date="2013-04-03T15:41:00Z">
        <w:r w:rsidDel="00C23EE7">
          <w:delText xml:space="preserve"> Since the gripper is a custom device, it uses custom driver software.</w:delText>
        </w:r>
      </w:del>
    </w:p>
    <w:p w:rsidR="00C82D64" w:rsidDel="00220635" w:rsidRDefault="00C82D64">
      <w:pPr>
        <w:pStyle w:val="Heading3"/>
        <w:rPr>
          <w:del w:id="785" w:author="Ed" w:date="2013-04-03T15:38:00Z"/>
        </w:rPr>
        <w:pPrChange w:id="786" w:author="Ed" w:date="2013-04-02T11:33:00Z">
          <w:pPr>
            <w:pStyle w:val="Heading2"/>
          </w:pPr>
        </w:pPrChange>
      </w:pPr>
      <w:bookmarkStart w:id="787" w:name="_Toc351468832"/>
      <w:del w:id="788" w:author="Ed" w:date="2013-04-03T15:38:00Z">
        <w:r w:rsidDel="00220635">
          <w:delText>The Mobile Base</w:delText>
        </w:r>
        <w:bookmarkEnd w:id="787"/>
      </w:del>
    </w:p>
    <w:p w:rsidR="00C82D64" w:rsidRDefault="00C82D64">
      <w:pPr>
        <w:tabs>
          <w:tab w:val="left" w:pos="8190"/>
        </w:tabs>
        <w:pPrChange w:id="789" w:author="Ed" w:date="2013-04-03T15:42:00Z">
          <w:pPr/>
        </w:pPrChange>
      </w:pPr>
      <w:bookmarkStart w:id="790" w:name="__RefHeading__534_1800207281"/>
      <w:bookmarkEnd w:id="790"/>
      <w:r>
        <w:t xml:space="preserve">The mobile base is controlled by software running on the cRIO, as described </w:t>
      </w:r>
      <w:del w:id="791" w:author="Ed" w:date="2013-04-03T15:41:00Z">
        <w:r w:rsidDel="00C23EE7">
          <w:delText>above</w:delText>
        </w:r>
      </w:del>
      <w:ins w:id="792" w:author="Ed" w:date="2013-04-03T15:41:00Z">
        <w:r w:rsidR="00C23EE7">
          <w:t xml:space="preserve">in </w:t>
        </w:r>
      </w:ins>
      <w:ins w:id="793" w:author="Ed" w:date="2013-04-03T15:42:00Z">
        <w:r w:rsidR="00C23EE7">
          <w:t xml:space="preserve">section </w:t>
        </w:r>
      </w:ins>
      <w:ins w:id="794" w:author="Ed" w:date="2013-04-03T15:41:00Z">
        <w:r w:rsidR="00C23EE7">
          <w:fldChar w:fldCharType="begin"/>
        </w:r>
        <w:r w:rsidR="00C23EE7">
          <w:instrText xml:space="preserve"> REF _Ref352767044 \r \h </w:instrText>
        </w:r>
      </w:ins>
      <w:r w:rsidR="00C23EE7">
        <w:fldChar w:fldCharType="separate"/>
      </w:r>
      <w:ins w:id="795" w:author="Ed" w:date="2013-04-08T09:50:00Z">
        <w:r w:rsidR="006B59B9">
          <w:t>3.7</w:t>
        </w:r>
      </w:ins>
      <w:ins w:id="796" w:author="Ed" w:date="2013-04-03T15:41:00Z">
        <w:r w:rsidR="00C23EE7">
          <w:fldChar w:fldCharType="end"/>
        </w:r>
      </w:ins>
      <w:ins w:id="797" w:author="Ed" w:date="2013-04-03T15:42:00Z">
        <w:r w:rsidR="00C23EE7">
          <w:t xml:space="preserve"> </w:t>
        </w:r>
        <w:r w:rsidR="00C23EE7">
          <w:fldChar w:fldCharType="begin"/>
        </w:r>
        <w:r w:rsidR="00C23EE7">
          <w:instrText xml:space="preserve"> REF _Ref352767101 \p \h </w:instrText>
        </w:r>
      </w:ins>
      <w:r w:rsidR="00C23EE7">
        <w:fldChar w:fldCharType="separate"/>
      </w:r>
      <w:ins w:id="798" w:author="Ed" w:date="2013-04-08T09:50:00Z">
        <w:r w:rsidR="006B59B9">
          <w:t>above</w:t>
        </w:r>
      </w:ins>
      <w:ins w:id="799" w:author="Ed" w:date="2013-04-03T15:42:00Z">
        <w:r w:rsidR="00C23EE7">
          <w:fldChar w:fldCharType="end"/>
        </w:r>
      </w:ins>
      <w:r>
        <w:t xml:space="preserve">. The cRIO sends data to the PC containing information about the robot's pose, the state of the power supplies, and raw count data from the encoders. The PC sends angular and </w:t>
      </w:r>
      <w:del w:id="800" w:author="Ed" w:date="2013-04-03T15:43:00Z">
        <w:r w:rsidDel="00C23EE7">
          <w:delText xml:space="preserve">forward </w:delText>
        </w:r>
      </w:del>
      <w:ins w:id="801" w:author="Ed" w:date="2013-04-03T15:43:00Z">
        <w:r w:rsidR="00C23EE7">
          <w:t xml:space="preserve">translational </w:t>
        </w:r>
      </w:ins>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pPr>
        <w:rPr>
          <w:ins w:id="802" w:author="Ed" w:date="2013-04-03T15:47:00Z"/>
        </w:rPr>
      </w:pPr>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ins w:id="803" w:author="Ed" w:date="2013-04-03T15:47:00Z">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fldChar w:fldCharType="begin"/>
        </w:r>
      </w:ins>
      <w:ins w:id="804" w:author="Ed" w:date="2013-04-03T16:13:00Z">
        <w:r w:rsidR="004D686C">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ins>
      <w:ins w:id="805" w:author="Ed" w:date="2013-04-03T15:47:00Z">
        <w:r>
          <w:fldChar w:fldCharType="separate"/>
        </w:r>
      </w:ins>
      <w:ins w:id="806" w:author="Ed" w:date="2013-04-03T16:13:00Z">
        <w:r w:rsidR="004D686C" w:rsidRPr="004D686C">
          <w:t>[16]</w:t>
        </w:r>
      </w:ins>
      <w:ins w:id="807" w:author="Ed" w:date="2013-04-03T15:47:00Z">
        <w:r>
          <w:fldChar w:fldCharType="end"/>
        </w:r>
        <w:r>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t>to enable support of services</w:t>
        </w:r>
        <w:r>
          <w:fldChar w:fldCharType="begin"/>
        </w:r>
      </w:ins>
      <w:ins w:id="808" w:author="Ed" w:date="2013-04-03T16:13:00Z">
        <w:r w:rsidR="004D686C">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ins>
      <w:ins w:id="809" w:author="Ed" w:date="2013-04-03T15:47:00Z">
        <w:r>
          <w:fldChar w:fldCharType="separate"/>
        </w:r>
      </w:ins>
      <w:ins w:id="810" w:author="Ed" w:date="2013-04-03T16:13:00Z">
        <w:r w:rsidR="004D686C" w:rsidRPr="004D686C">
          <w:t>[17]</w:t>
        </w:r>
      </w:ins>
      <w:ins w:id="811" w:author="Ed" w:date="2013-04-03T15:47:00Z">
        <w:r>
          <w:fldChar w:fldCharType="end"/>
        </w:r>
        <w:r>
          <w:t>.</w:t>
        </w:r>
      </w:ins>
    </w:p>
    <w:p w:rsidR="00C82D64" w:rsidDel="00C23EE7" w:rsidRDefault="00C82D64">
      <w:pPr>
        <w:pStyle w:val="Heading3"/>
        <w:rPr>
          <w:del w:id="812" w:author="Ed" w:date="2013-04-03T15:43:00Z"/>
        </w:rPr>
        <w:pPrChange w:id="813" w:author="Ed" w:date="2013-04-02T11:33:00Z">
          <w:pPr>
            <w:pStyle w:val="Heading2"/>
          </w:pPr>
        </w:pPrChange>
      </w:pPr>
      <w:bookmarkStart w:id="814" w:name="_Toc351468833"/>
      <w:del w:id="815" w:author="Ed" w:date="2013-04-03T15:43:00Z">
        <w:r w:rsidDel="00C23EE7">
          <w:delText>ROS Industrial</w:delText>
        </w:r>
        <w:bookmarkEnd w:id="814"/>
      </w:del>
    </w:p>
    <w:p w:rsidR="00C82D64" w:rsidRDefault="00C82D64" w:rsidP="00CA427F">
      <w:pPr>
        <w:rPr>
          <w:ins w:id="816" w:author="Ed" w:date="2013-04-03T15:46:00Z"/>
        </w:rPr>
      </w:pPr>
      <w:r>
        <w:t>ROS Industrial is a project led by SWRI to develop a standard ROS framework for us</w:t>
      </w:r>
      <w:r w:rsidR="000942D4">
        <w:t>ing ROS with industrial robots</w:t>
      </w:r>
      <w:del w:id="817" w:author="Ed" w:date="2013-04-02T10:25:00Z">
        <w:r w:rsidR="000942D4" w:rsidDel="002D6416">
          <w:delText>.</w:delText>
        </w:r>
      </w:del>
      <w:r w:rsidR="0087344B">
        <w:fldChar w:fldCharType="begin"/>
      </w:r>
      <w:ins w:id="818" w:author="Ed" w:date="2013-04-03T16:13:00Z">
        <w:r w:rsidR="004D686C">
          <w:instrText xml:space="preserve"> ADDIN ZOTERO_ITEM CSL_CITATION {"citationID":"6b3dg9lc8","properties":{"formattedCitation":"[18]","plainCitation":"[18]"},"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ins>
      <w:del w:id="819" w:author="Ed" w:date="2013-04-03T15:41:00Z">
        <w:r w:rsidR="00380F8D" w:rsidDel="00C23EE7">
          <w:del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delInstrText>
        </w:r>
      </w:del>
      <w:r w:rsidR="0087344B">
        <w:fldChar w:fldCharType="separate"/>
      </w:r>
      <w:ins w:id="820" w:author="Ed" w:date="2013-04-03T16:13:00Z">
        <w:r w:rsidR="004D686C" w:rsidRPr="004D686C">
          <w:t>[18]</w:t>
        </w:r>
      </w:ins>
      <w:del w:id="821" w:author="Ed" w:date="2013-04-03T15:41:00Z">
        <w:r w:rsidR="00380F8D" w:rsidRPr="004D686C" w:rsidDel="00C23EE7">
          <w:delText>[14]</w:delText>
        </w:r>
      </w:del>
      <w:r w:rsidR="0087344B">
        <w:fldChar w:fldCharType="end"/>
      </w:r>
      <w:ins w:id="822" w:author="Ed" w:date="2013-04-02T10:26:00Z">
        <w:r w:rsidR="002D6416">
          <w:t>.</w:t>
        </w:r>
      </w:ins>
      <w:r>
        <w:t xml:space="preserve"> </w:t>
      </w:r>
      <w:del w:id="823" w:author="Ed" w:date="2013-04-01T14:14:00Z">
        <w:r w:rsidDel="00C26887">
          <w:delText>ABBY</w:delText>
        </w:r>
      </w:del>
      <w:ins w:id="824" w:author="Ed" w:date="2013-04-01T14:14:00Z">
        <w:r w:rsidR="00C26887">
          <w:t>ABBY</w:t>
        </w:r>
      </w:ins>
      <w:r>
        <w:t xml:space="preserve"> uses the ROS Industrial framework of messages and driver nodes to control the IRB-120 using the IRC5 Compact. </w:t>
      </w:r>
      <w:del w:id="825" w:author="Ed" w:date="2013-04-01T14:14:00Z">
        <w:r w:rsidDel="00C26887">
          <w:delText>ABBY</w:delText>
        </w:r>
      </w:del>
      <w:ins w:id="826" w:author="Ed" w:date="2013-04-01T14:14:00Z">
        <w:r w:rsidR="00C26887">
          <w:t>ABBY</w:t>
        </w:r>
      </w:ins>
      <w:r>
        <w:t xml:space="preserve">'s ROS Industrial driver was written specifically for this project, </w:t>
      </w:r>
      <w:del w:id="827" w:author="Ed" w:date="2013-04-03T15:43:00Z">
        <w:r w:rsidDel="00C23EE7">
          <w:delText>but was later</w:delText>
        </w:r>
      </w:del>
      <w:ins w:id="828" w:author="Ed" w:date="2013-04-03T15:43:00Z">
        <w:r w:rsidR="00C23EE7">
          <w:t>and has been</w:t>
        </w:r>
      </w:ins>
      <w:r>
        <w:t xml:space="preserve"> incorporated into the ROS Industrial codebase.</w:t>
      </w:r>
    </w:p>
    <w:p w:rsidR="00C23EE7" w:rsidRDefault="00C23EE7" w:rsidP="00CA427F">
      <w:ins w:id="829" w:author="Ed" w:date="2013-04-03T15:46:00Z">
        <w:r>
          <w:lastRenderedPageBreak/>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ins>
    </w:p>
    <w:p w:rsidR="00C82D64" w:rsidDel="00C23EE7" w:rsidRDefault="00C82D64" w:rsidP="00CA427F">
      <w:pPr>
        <w:rPr>
          <w:del w:id="830" w:author="Ed" w:date="2013-04-03T15:46:00Z"/>
        </w:rPr>
      </w:pPr>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del w:id="831" w:author="Ed" w:date="2013-04-03T15:47:00Z">
        <w:r w:rsidDel="00C23EE7">
          <w:delText>. TCP was used because it is the only non-proprietary network protocol supported by the IRC5 Compact's RAPID sys</w:delText>
        </w:r>
        <w:r w:rsidR="000942D4" w:rsidDel="00C23EE7">
          <w:delText>tem</w:delText>
        </w:r>
      </w:del>
      <w:del w:id="832" w:author="Ed" w:date="2013-04-02T10:26:00Z">
        <w:r w:rsidR="000942D4" w:rsidDel="002D6416">
          <w:delText xml:space="preserve">. </w:delText>
        </w:r>
      </w:del>
      <w:r w:rsidR="0087344B">
        <w:fldChar w:fldCharType="begin"/>
      </w:r>
      <w:ins w:id="833" w:author="Ed" w:date="2013-04-03T16:13:00Z">
        <w:r w:rsidR="004D686C">
          <w:instrText xml:space="preserve"> ADDIN ZOTERO_ITEM CSL_CITATION {"citationID":"2ad4on8kvi","properties":{"formattedCitation":"[19]","plainCitation":"[1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ins>
      <w:del w:id="834" w:author="Ed" w:date="2013-04-03T15:41:00Z">
        <w:r w:rsidR="00380F8D" w:rsidDel="00C23EE7">
          <w:del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delInstrText>
        </w:r>
      </w:del>
      <w:r w:rsidR="0087344B">
        <w:fldChar w:fldCharType="separate"/>
      </w:r>
      <w:ins w:id="835" w:author="Ed" w:date="2013-04-03T16:13:00Z">
        <w:r w:rsidR="004D686C" w:rsidRPr="004D686C">
          <w:t>[19]</w:t>
        </w:r>
      </w:ins>
      <w:del w:id="836" w:author="Ed" w:date="2013-04-03T15:41:00Z">
        <w:r w:rsidR="00380F8D" w:rsidRPr="004D686C" w:rsidDel="00C23EE7">
          <w:delText>[15]</w:delText>
        </w:r>
      </w:del>
      <w:r w:rsidR="0087344B">
        <w:fldChar w:fldCharType="end"/>
      </w:r>
      <w:ins w:id="837" w:author="Ed" w:date="2013-04-02T10:26:00Z">
        <w:r w:rsidR="002D6416">
          <w:t>.</w:t>
        </w:r>
      </w:ins>
    </w:p>
    <w:p w:rsidR="00C82D64" w:rsidDel="00C23EE7" w:rsidRDefault="00C82D64">
      <w:pPr>
        <w:ind w:left="0"/>
        <w:rPr>
          <w:del w:id="838" w:author="Ed" w:date="2013-04-03T15:46:00Z"/>
        </w:rPr>
        <w:pPrChange w:id="839" w:author="Ed" w:date="2013-04-03T15:46:00Z">
          <w:pPr/>
        </w:pPrChange>
      </w:pPr>
      <w:del w:id="840" w:author="Ed" w:date="2013-04-03T15:46:00Z">
        <w:r w:rsidDel="00C23EE7">
          <w:delTex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delText>
        </w:r>
      </w:del>
      <w:del w:id="841" w:author="Ed" w:date="2013-04-01T14:30:00Z">
        <w:r w:rsidDel="00523A24">
          <w:delText>motion process commands the arm to go to each point in the trajectory</w:delText>
        </w:r>
      </w:del>
      <w:del w:id="842" w:author="Ed" w:date="2013-04-01T14:32:00Z">
        <w:r w:rsidDel="00523A24">
          <w:delText xml:space="preserve">. By default, the IRC5 controller attempts to stop precisely at each point, resulting in jerky robot motion. This problem is solved by defining all of the </w:delText>
        </w:r>
      </w:del>
      <w:del w:id="843" w:author="Ed" w:date="2013-04-03T15:46:00Z">
        <w:r w:rsidDel="00C23EE7">
          <w:delText>intermediate points in the trajectory as being low precision waypoints</w:delText>
        </w:r>
      </w:del>
      <w:del w:id="844" w:author="Ed" w:date="2013-04-01T14:32:00Z">
        <w:r w:rsidDel="00523A24">
          <w:delText>, and only requesting a precision stop at the last point in the trajectory</w:delText>
        </w:r>
      </w:del>
      <w:del w:id="845" w:author="Ed" w:date="2013-04-03T15:46:00Z">
        <w:r w:rsidDel="00C23EE7">
          <w:delText>. Because RAPID only has fixed-length data structures, trajectories must have a fixed maximum length. Paths generated for the IRB-120 with the current planner software have been experimentally determined not to exceed 250 points, so the maximum trajectory length was set to 250.</w:delText>
        </w:r>
      </w:del>
    </w:p>
    <w:p w:rsidR="00C82D64" w:rsidRDefault="00C82D64">
      <w:pPr>
        <w:pPrChange w:id="846" w:author="Ed" w:date="2013-04-03T15:46:00Z">
          <w:pPr>
            <w:pStyle w:val="Heading2"/>
          </w:pPr>
        </w:pPrChange>
      </w:pPr>
      <w:bookmarkStart w:id="847" w:name="_Toc351468834"/>
      <w:del w:id="848" w:author="Ed" w:date="2013-04-03T15:46:00Z">
        <w:r w:rsidDel="00C23EE7">
          <w:delText>Gripper Driver</w:delText>
        </w:r>
      </w:del>
      <w:bookmarkEnd w:id="847"/>
    </w:p>
    <w:p w:rsidR="00C82D64" w:rsidRPr="00434800" w:rsidDel="00C23EE7" w:rsidRDefault="00C82D64">
      <w:pPr>
        <w:ind w:left="0"/>
        <w:rPr>
          <w:del w:id="849" w:author="Ed" w:date="2013-04-03T15:47:00Z"/>
        </w:rPr>
        <w:pPrChange w:id="850" w:author="Ed" w:date="2013-04-03T15:47:00Z">
          <w:pPr/>
        </w:pPrChange>
      </w:pPr>
      <w:del w:id="851" w:author="Ed" w:date="2013-04-03T15:47:00Z">
        <w:r w:rsidRPr="00434800" w:rsidDel="00C23EE7">
          <w:delTex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delText>
        </w:r>
        <w:r w:rsidR="000942D4" w:rsidDel="00C23EE7">
          <w:delText xml:space="preserve"> </w:delText>
        </w:r>
      </w:del>
      <w:del w:id="852" w:author="Ed" w:date="2013-04-01T14:33:00Z">
        <w:r w:rsidR="000942D4" w:rsidDel="00523A24">
          <w:delText xml:space="preserve">actually </w:delText>
        </w:r>
      </w:del>
      <w:del w:id="853" w:author="Ed" w:date="2013-04-03T15:47:00Z">
        <w:r w:rsidR="000942D4" w:rsidDel="00C23EE7">
          <w:delText>support ROS services</w:delText>
        </w:r>
      </w:del>
      <w:del w:id="854" w:author="Ed" w:date="2013-04-02T10:26:00Z">
        <w:r w:rsidR="000942D4" w:rsidDel="002D6416">
          <w:delText>.</w:delText>
        </w:r>
      </w:del>
      <w:del w:id="855" w:author="Ed" w:date="2013-04-03T15:47:00Z">
        <w:r w:rsidR="0087344B" w:rsidDel="00C23EE7">
          <w:fldChar w:fldCharType="begin"/>
        </w:r>
      </w:del>
      <w:del w:id="856" w:author="Ed" w:date="2013-04-03T15:41:00Z">
        <w:r w:rsidR="00380F8D" w:rsidDel="00C23EE7">
          <w:del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delInstrText>
        </w:r>
      </w:del>
      <w:del w:id="857" w:author="Ed" w:date="2013-04-03T15:47:00Z">
        <w:r w:rsidR="0087344B" w:rsidDel="00C23EE7">
          <w:fldChar w:fldCharType="separate"/>
        </w:r>
      </w:del>
      <w:del w:id="858" w:author="Ed" w:date="2013-04-03T15:41:00Z">
        <w:r w:rsidR="00380F8D" w:rsidRPr="00C23EE7" w:rsidDel="00C23EE7">
          <w:delText>[16]</w:delText>
        </w:r>
      </w:del>
      <w:del w:id="859" w:author="Ed" w:date="2013-04-03T15:47:00Z">
        <w:r w:rsidR="0087344B" w:rsidDel="00C23EE7">
          <w:fldChar w:fldCharType="end"/>
        </w:r>
        <w:r w:rsidR="000942D4" w:rsidDel="00C23EE7">
          <w:delText xml:space="preserve"> </w:delText>
        </w:r>
        <w:r w:rsidRPr="00434800" w:rsidDel="00C23EE7">
          <w:delText xml:space="preserve">In order to implement a service on the Arduino, changes were made to the ROS Serial bridge node and microcontroller code </w:delText>
        </w:r>
        <w:r w:rsidR="000942D4" w:rsidDel="00C23EE7">
          <w:delText>to enable support of services</w:delText>
        </w:r>
      </w:del>
      <w:del w:id="860" w:author="Ed" w:date="2013-04-02T10:26:00Z">
        <w:r w:rsidR="000942D4" w:rsidDel="002D6416">
          <w:delText xml:space="preserve">. </w:delText>
        </w:r>
      </w:del>
      <w:del w:id="861" w:author="Ed" w:date="2013-04-03T15:47:00Z">
        <w:r w:rsidR="0087344B" w:rsidDel="00C23EE7">
          <w:fldChar w:fldCharType="begin"/>
        </w:r>
      </w:del>
      <w:del w:id="862" w:author="Ed" w:date="2013-04-03T15:41:00Z">
        <w:r w:rsidR="00380F8D" w:rsidDel="00C23EE7">
          <w:del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delInstrText>
        </w:r>
      </w:del>
      <w:del w:id="863" w:author="Ed" w:date="2013-04-03T15:47:00Z">
        <w:r w:rsidR="0087344B" w:rsidDel="00C23EE7">
          <w:fldChar w:fldCharType="separate"/>
        </w:r>
      </w:del>
      <w:del w:id="864" w:author="Ed" w:date="2013-04-03T15:41:00Z">
        <w:r w:rsidR="00380F8D" w:rsidRPr="00C23EE7" w:rsidDel="00C23EE7">
          <w:delText>[17]</w:delText>
        </w:r>
      </w:del>
      <w:del w:id="865" w:author="Ed" w:date="2013-04-03T15:47:00Z">
        <w:r w:rsidR="0087344B" w:rsidDel="00C23EE7">
          <w:fldChar w:fldCharType="end"/>
        </w:r>
        <w:bookmarkStart w:id="866" w:name="_Toc353152015"/>
        <w:bookmarkStart w:id="867" w:name="_Toc353177704"/>
        <w:bookmarkStart w:id="868" w:name="_Toc353177974"/>
        <w:bookmarkEnd w:id="866"/>
        <w:bookmarkEnd w:id="867"/>
        <w:bookmarkEnd w:id="868"/>
      </w:del>
    </w:p>
    <w:p w:rsidR="00021F0A" w:rsidRDefault="00021F0A">
      <w:pPr>
        <w:pStyle w:val="Heading1"/>
      </w:pPr>
      <w:bookmarkStart w:id="869" w:name="_Toc353177975"/>
      <w:r>
        <w:lastRenderedPageBreak/>
        <w:t>Experimental Software</w:t>
      </w:r>
      <w:bookmarkEnd w:id="869"/>
    </w:p>
    <w:p w:rsidR="00C23EE7" w:rsidRDefault="004B32C0">
      <w:pPr>
        <w:rPr>
          <w:ins w:id="870" w:author="Ed" w:date="2013-04-03T15:48:00Z"/>
        </w:rPr>
        <w:pPrChange w:id="871" w:author="Ed" w:date="2013-04-03T15:48:00Z">
          <w:pPr>
            <w:pStyle w:val="Heading2"/>
          </w:pPr>
        </w:pPrChange>
      </w:pPr>
      <w:bookmarkStart w:id="872" w:name="_Toc351559255"/>
      <w:ins w:id="873" w:author="Ed" w:date="2013-04-08T09:02:00Z">
        <w:r>
          <w:t>New software</w:t>
        </w:r>
      </w:ins>
      <w:ins w:id="874" w:author="Ed" w:date="2013-04-08T09:03:00Z">
        <w:r>
          <w:t xml:space="preserve"> </w:t>
        </w:r>
      </w:ins>
      <w:ins w:id="875" w:author="Ed" w:date="2013-04-03T15:48:00Z">
        <w:r w:rsidR="00C23EE7">
          <w:t xml:space="preserve">packages were developed for ABBY, both to increase the capabilities of the platform and to test those capabilities. These include </w:t>
        </w:r>
      </w:ins>
      <w:ins w:id="876" w:author="Ed" w:date="2013-04-03T15:49:00Z">
        <w:r w:rsidR="00C23EE7">
          <w:t xml:space="preserve">navigation </w:t>
        </w:r>
      </w:ins>
      <w:ins w:id="877" w:author="Ed" w:date="2013-04-03T15:52:00Z">
        <w:r w:rsidR="00B4623C">
          <w:t xml:space="preserve">and </w:t>
        </w:r>
      </w:ins>
      <w:ins w:id="878" w:author="Ed" w:date="2013-04-03T15:49:00Z">
        <w:r w:rsidR="00C23EE7">
          <w:t>plann</w:t>
        </w:r>
      </w:ins>
      <w:ins w:id="879" w:author="Ed" w:date="2013-04-03T15:52:00Z">
        <w:r w:rsidR="00B4623C">
          <w:t>ing, calibration procedures</w:t>
        </w:r>
      </w:ins>
      <w:ins w:id="880" w:author="Ed" w:date="2013-04-03T15:49:00Z">
        <w:r w:rsidR="00C23EE7">
          <w:t>, and investigations into industrial applications.</w:t>
        </w:r>
      </w:ins>
    </w:p>
    <w:p w:rsidR="0053034D" w:rsidDel="00E04238" w:rsidRDefault="0053034D">
      <w:pPr>
        <w:pStyle w:val="Heading2"/>
        <w:rPr>
          <w:del w:id="881" w:author="Ed" w:date="2013-04-03T15:51:00Z"/>
        </w:rPr>
      </w:pPr>
      <w:del w:id="882" w:author="Ed" w:date="2013-04-03T15:50:00Z">
        <w:r w:rsidDel="00E04238">
          <w:delText xml:space="preserve">Kinect </w:delText>
        </w:r>
        <w:bookmarkEnd w:id="872"/>
        <w:r w:rsidR="00920819" w:rsidDel="00E04238">
          <w:delText xml:space="preserve">Position </w:delText>
        </w:r>
      </w:del>
      <w:del w:id="883" w:author="Ed" w:date="2013-04-03T15:51:00Z">
        <w:r w:rsidR="00920819" w:rsidDel="00E04238">
          <w:delText>Calibration</w:delText>
        </w:r>
        <w:bookmarkStart w:id="884" w:name="_Toc353152017"/>
        <w:bookmarkStart w:id="885" w:name="_Toc353177706"/>
        <w:bookmarkStart w:id="886" w:name="_Toc353177976"/>
        <w:bookmarkEnd w:id="884"/>
        <w:bookmarkEnd w:id="885"/>
        <w:bookmarkEnd w:id="886"/>
      </w:del>
    </w:p>
    <w:p w:rsidR="0053034D" w:rsidDel="00E04238" w:rsidRDefault="0053034D" w:rsidP="00CA427F">
      <w:pPr>
        <w:rPr>
          <w:del w:id="887" w:author="Ed" w:date="2013-04-03T15:51:00Z"/>
        </w:rPr>
      </w:pPr>
      <w:del w:id="888" w:author="Ed" w:date="2013-04-03T15:51:00Z">
        <w:r w:rsidDel="00E04238">
          <w:delText>Because the position of the Kinect camera's optical frames within its housing are not precisely known, it was necessary to perform a simple extrinsic calibration routine to determine the position and yaw angle of this frame.</w:delText>
        </w:r>
        <w:bookmarkStart w:id="889" w:name="_Toc353152018"/>
        <w:bookmarkStart w:id="890" w:name="_Toc353177707"/>
        <w:bookmarkStart w:id="891" w:name="_Toc353177977"/>
        <w:bookmarkEnd w:id="889"/>
        <w:bookmarkEnd w:id="890"/>
        <w:bookmarkEnd w:id="891"/>
      </w:del>
    </w:p>
    <w:p w:rsidR="0053034D" w:rsidDel="00E04238" w:rsidRDefault="0053034D" w:rsidP="00CA427F">
      <w:pPr>
        <w:rPr>
          <w:del w:id="892" w:author="Ed" w:date="2013-04-03T15:51:00Z"/>
        </w:rPr>
      </w:pPr>
      <w:del w:id="893" w:author="Ed" w:date="2013-04-03T15:51:00Z">
        <w:r w:rsidDel="00E04238">
          <w:delTex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delText>
        </w:r>
        <w:r w:rsidR="00920819" w:rsidDel="00E04238">
          <w:delText>position</w:delText>
        </w:r>
        <w:r w:rsidDel="00E04238">
          <w:delText xml:space="preserve"> of the Kinect. The robot was placed </w:delText>
        </w:r>
      </w:del>
      <w:del w:id="894" w:author="Ed" w:date="2013-04-01T14:33:00Z">
        <w:r w:rsidDel="00847F35">
          <w:delText xml:space="preserve">to </w:delText>
        </w:r>
      </w:del>
      <w:del w:id="895" w:author="Ed" w:date="2013-04-03T15:51:00Z">
        <w:r w:rsidDel="00E04238">
          <w:delTex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delText>
        </w:r>
      </w:del>
      <w:del w:id="896" w:author="Ed" w:date="2013-04-01T14:34:00Z">
        <w:r w:rsidDel="00847F35">
          <w:delText>by visually lining up the Kinect point cloud with a known reference, in this case the tip of the gripper jaw, which had a known position determined by forward kinematics</w:delText>
        </w:r>
      </w:del>
      <w:del w:id="897" w:author="Ed" w:date="2013-04-03T15:51:00Z">
        <w:r w:rsidDel="00E04238">
          <w:delText>.</w:delText>
        </w:r>
        <w:bookmarkStart w:id="898" w:name="_Toc353152019"/>
        <w:bookmarkStart w:id="899" w:name="_Toc353177708"/>
        <w:bookmarkStart w:id="900" w:name="_Toc353177978"/>
        <w:bookmarkEnd w:id="898"/>
        <w:bookmarkEnd w:id="899"/>
        <w:bookmarkEnd w:id="900"/>
      </w:del>
    </w:p>
    <w:p w:rsidR="00920819" w:rsidDel="00E04238" w:rsidRDefault="00920819" w:rsidP="00CA427F">
      <w:pPr>
        <w:rPr>
          <w:del w:id="901" w:author="Ed" w:date="2013-04-03T15:51:00Z"/>
        </w:rPr>
      </w:pPr>
      <w:del w:id="902" w:author="Ed" w:date="2013-04-03T15:51:00Z">
        <w:r w:rsidDel="00E04238">
          <w:delTex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delText>
        </w:r>
        <w:r w:rsidR="00005C1B" w:rsidDel="00E04238">
          <w:delText xml:space="preserve"> The pose of the arm base was originally taken from the CAD models used to design the robot, but small errors in construction make this somewhat inaccurate. </w:delText>
        </w:r>
        <w:r w:rsidR="00BF290D" w:rsidDel="00E04238">
          <w:delText>The proper transform was calculated using a Mathematic</w:delText>
        </w:r>
        <w:r w:rsidR="00227307" w:rsidDel="00E04238">
          <w:delText>a</w:delText>
        </w:r>
        <w:r w:rsidR="00BF290D" w:rsidDel="00E04238">
          <w:delText xml:space="preserve"> program.</w:delText>
        </w:r>
        <w:r w:rsidR="00227307" w:rsidDel="00E04238">
          <w:delText xml:space="preserve"> Given a set of data points, each one containing the position of the tip of the gripper</w:delText>
        </w:r>
        <w:r w:rsidR="008B0231" w:rsidDel="00E04238">
          <w:delText xml:space="preserve"> with respect to the Kinect</w:delText>
        </w:r>
        <w:r w:rsidR="00227307" w:rsidDel="00E04238">
          <w:delTex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delText>
        </w:r>
        <w:r w:rsidR="00BF290D" w:rsidDel="00E04238">
          <w:delText xml:space="preserve"> </w:delText>
        </w:r>
        <w:r w:rsidR="00227307" w:rsidDel="00E04238">
          <w:delText xml:space="preserve">RMS error in the gripper tip position. </w:delText>
        </w:r>
        <w:r w:rsidR="00BF290D" w:rsidDel="00E04238">
          <w:delText xml:space="preserve">This program was run using an input consisting of </w:delText>
        </w:r>
      </w:del>
      <w:del w:id="903" w:author="Ed" w:date="2013-04-01T14:49:00Z">
        <w:r w:rsidR="00BF290D" w:rsidDel="0053761C">
          <w:delText xml:space="preserve">eighteen </w:delText>
        </w:r>
      </w:del>
      <w:del w:id="904" w:author="Ed" w:date="2013-04-03T15:51:00Z">
        <w:r w:rsidR="00BF290D" w:rsidDel="00E04238">
          <w:delText>data points, and the resulting transform was used in the robot's URDF to define the position of the arm.</w:delText>
        </w:r>
        <w:bookmarkStart w:id="905" w:name="_Toc353152020"/>
        <w:bookmarkStart w:id="906" w:name="_Toc353177709"/>
        <w:bookmarkStart w:id="907" w:name="_Toc353177979"/>
        <w:bookmarkEnd w:id="905"/>
        <w:bookmarkEnd w:id="906"/>
        <w:bookmarkEnd w:id="907"/>
      </w:del>
    </w:p>
    <w:p w:rsidR="0053034D" w:rsidRDefault="0053034D">
      <w:pPr>
        <w:pStyle w:val="Heading2"/>
      </w:pPr>
      <w:bookmarkStart w:id="908" w:name="_Toc351559256"/>
      <w:bookmarkStart w:id="909" w:name="_Toc353177980"/>
      <w:r>
        <w:t>Mobile Base Planning</w:t>
      </w:r>
      <w:bookmarkEnd w:id="908"/>
      <w:bookmarkEnd w:id="909"/>
    </w:p>
    <w:p w:rsidR="004B32C0" w:rsidRDefault="004B32C0">
      <w:pPr>
        <w:ind w:left="0"/>
        <w:rPr>
          <w:ins w:id="910" w:author="Ed" w:date="2013-04-08T09:04:00Z"/>
        </w:rPr>
        <w:pPrChange w:id="911" w:author="Ed" w:date="2013-04-03T15:58:00Z">
          <w:pPr/>
        </w:pPrChange>
      </w:pPr>
      <w:bookmarkStart w:id="912" w:name="_Toc351559257"/>
      <w:ins w:id="913" w:author="Ed" w:date="2013-04-08T09:03:00Z">
        <w:r>
          <w:t>ABBY’s mobile base is controlled by software that performs localization</w:t>
        </w:r>
      </w:ins>
      <w:ins w:id="914" w:author="Ed" w:date="2013-04-03T15:59:00Z">
        <w:r w:rsidR="00F00C41">
          <w:t>,</w:t>
        </w:r>
      </w:ins>
      <w:ins w:id="915" w:author="Ed" w:date="2013-04-03T16:00:00Z">
        <w:r w:rsidR="00F00C41">
          <w:t xml:space="preserve"> which determines where the robot is in its environment,</w:t>
        </w:r>
      </w:ins>
      <w:ins w:id="916" w:author="Ed" w:date="2013-04-03T15:59:00Z">
        <w:r w:rsidR="00F00C41">
          <w:t xml:space="preserve"> high level path planning, </w:t>
        </w:r>
      </w:ins>
      <w:ins w:id="917" w:author="Ed" w:date="2013-04-03T16:00:00Z">
        <w:r w:rsidR="00F00C41">
          <w:t xml:space="preserve">which determines a feasible course from the current location to the desired location, </w:t>
        </w:r>
      </w:ins>
      <w:ins w:id="918" w:author="Ed" w:date="2013-04-03T15:59:00Z">
        <w:r w:rsidR="00F00C41">
          <w:t>and trajectory planning</w:t>
        </w:r>
      </w:ins>
      <w:ins w:id="919" w:author="Ed" w:date="2013-04-03T16:00:00Z">
        <w:r w:rsidR="00F00C41">
          <w:t>, which determines a sequence of velocities for the robot to execute in order to arrive at the desired location.</w:t>
        </w:r>
      </w:ins>
    </w:p>
    <w:p w:rsidR="0053034D" w:rsidRDefault="004B32C0">
      <w:pPr>
        <w:ind w:left="0"/>
        <w:pPrChange w:id="920" w:author="Ed" w:date="2013-04-03T15:58:00Z">
          <w:pPr/>
        </w:pPrChange>
      </w:pPr>
      <w:ins w:id="921" w:author="Ed" w:date="2013-04-08T09:10:00Z">
        <w:r>
          <w:t>ABBY performs localization</w:t>
        </w:r>
      </w:ins>
      <w:ins w:id="922" w:author="Ed" w:date="2013-04-08T09:04:00Z">
        <w:r>
          <w:t xml:space="preserve"> by fusing odometry and Adaptive Monte Carlo localization methods to create a reliable, accurate estimate of the robot</w:t>
        </w:r>
      </w:ins>
      <w:ins w:id="923" w:author="Ed" w:date="2013-04-08T09:08:00Z">
        <w:r>
          <w:t xml:space="preserve">’s position. </w:t>
        </w:r>
      </w:ins>
      <w:ins w:id="924" w:author="Ed" w:date="2013-04-08T09:10:00Z">
        <w:r>
          <w:t>Two standard ROS mobile base planners develop global and local plans to specified waypoints.</w:t>
        </w:r>
      </w:ins>
      <w:del w:id="925" w:author="Ed" w:date="2013-04-03T16:01:00Z">
        <w:r w:rsidR="0053034D" w:rsidDel="00F00C41">
          <w:delText>Before the robot can pick up any parts, it must drive to their location. In order to do that, the robot must be able to determine its location and navigate through its environment.</w:delText>
        </w:r>
      </w:del>
    </w:p>
    <w:p w:rsidR="0053034D" w:rsidRDefault="0053034D">
      <w:pPr>
        <w:pStyle w:val="Heading3"/>
        <w:pPrChange w:id="926" w:author="Ed" w:date="2013-04-02T11:34:00Z">
          <w:pPr>
            <w:pStyle w:val="Heading2"/>
          </w:pPr>
        </w:pPrChange>
      </w:pPr>
      <w:bookmarkStart w:id="927" w:name="_Toc353177981"/>
      <w:r>
        <w:t>Localization</w:t>
      </w:r>
      <w:bookmarkEnd w:id="912"/>
      <w:bookmarkEnd w:id="927"/>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w:t>
      </w:r>
      <w:del w:id="928" w:author="Ed" w:date="2013-04-03T16:01:00Z">
        <w:r w:rsidDel="00F00C41">
          <w:delText xml:space="preserve">location </w:delText>
        </w:r>
      </w:del>
      <w:r>
        <w:t xml:space="preserve">reference in the robot’s environment, sometimes called the “ground truth.”  There are advantages and disadvantages to both classes of localization methods, and </w:t>
      </w:r>
      <w:del w:id="929" w:author="Ed" w:date="2013-04-01T14:14:00Z">
        <w:r w:rsidDel="00C26887">
          <w:delText>ABBY</w:delText>
        </w:r>
      </w:del>
      <w:ins w:id="930" w:author="Ed" w:date="2013-04-01T14:14:00Z">
        <w:r w:rsidR="00C26887">
          <w:t>ABBY</w:t>
        </w:r>
      </w:ins>
      <w:r>
        <w:t>’s localization uses a combination of relative and absolute localization</w:t>
      </w:r>
      <w:ins w:id="931" w:author="Ed" w:date="2013-04-03T16:01:00Z">
        <w:r w:rsidR="00F00C41">
          <w:t xml:space="preserve"> to mitigate the disadvantages and leverage the advantages of each.</w:t>
        </w:r>
      </w:ins>
      <w:del w:id="932" w:author="Ed" w:date="2013-04-03T16:01:00Z">
        <w:r w:rsidDel="00F00C41">
          <w:delText>.</w:delText>
        </w:r>
      </w:del>
    </w:p>
    <w:p w:rsidR="00330422" w:rsidRDefault="0053034D" w:rsidP="00CA427F">
      <w:pPr>
        <w:rPr>
          <w:ins w:id="933" w:author="Ed" w:date="2013-04-08T09:13:00Z"/>
        </w:rPr>
      </w:pPr>
      <w:del w:id="934" w:author="Ed" w:date="2013-04-08T09:12:00Z">
        <w:r w:rsidDel="00330422">
          <w:lastRenderedPageBreak/>
          <w:delText>Relative localization methods have several advantages over absolute localization methods. Relative</w:delText>
        </w:r>
      </w:del>
      <w:ins w:id="935" w:author="Ed" w:date="2013-04-08T09:12:00Z">
        <w:r w:rsidR="00330422">
          <w:t>A benefit of</w:t>
        </w:r>
      </w:ins>
      <w:r>
        <w:t xml:space="preserve"> localization methods </w:t>
      </w:r>
      <w:ins w:id="936" w:author="Ed" w:date="2013-04-08T09:12:00Z">
        <w:r w:rsidR="00330422">
          <w:t>is that they are</w:t>
        </w:r>
      </w:ins>
      <w:del w:id="937" w:author="Ed" w:date="2013-04-08T09:12:00Z">
        <w:r w:rsidDel="00330422">
          <w:delText>tend to be</w:delText>
        </w:r>
      </w:del>
      <w:r>
        <w:t xml:space="preserve"> computationally simple. Odometry, </w:t>
      </w:r>
      <w:del w:id="938" w:author="Ed" w:date="2013-04-08T09:12:00Z">
        <w:r w:rsidDel="00330422">
          <w:delText>for instance, can be accomplished on a two-wheeled differential drive robot in only</w:delText>
        </w:r>
      </w:del>
      <w:ins w:id="939" w:author="Ed" w:date="2013-04-08T09:12:00Z">
        <w:r w:rsidR="00330422">
          <w:t>as implemented on ABBY, requires</w:t>
        </w:r>
      </w:ins>
      <w:r>
        <w:t xml:space="preserve"> 14 mathematical operations (7 addition, 4 multiplication, and 3 trigonometric</w:t>
      </w:r>
      <w:ins w:id="940" w:author="Ed" w:date="2013-04-03T16:12:00Z">
        <w:r w:rsidR="004D686C">
          <w:t xml:space="preserve">, as shown </w:t>
        </w:r>
        <w:proofErr w:type="gramStart"/>
        <w:r w:rsidR="004D686C">
          <w:t xml:space="preserve">in </w:t>
        </w:r>
        <w:proofErr w:type="gramEnd"/>
        <w:r w:rsidR="004D686C">
          <w:fldChar w:fldCharType="begin"/>
        </w:r>
        <w:r w:rsidR="004D686C">
          <w:instrText xml:space="preserve"> REF _Ref352768872 \h </w:instrText>
        </w:r>
      </w:ins>
      <w:del w:id="941" w:author="Ed" w:date="2013-04-08T09:46:00Z">
        <w:r w:rsidR="004D686C" w:rsidDel="00DE35D6">
          <w:fldChar w:fldCharType="separate"/>
        </w:r>
      </w:del>
      <w:ins w:id="942" w:author="Ed" w:date="2013-04-03T16:12:00Z">
        <w:r w:rsidR="004D686C">
          <w:fldChar w:fldCharType="end"/>
        </w:r>
      </w:ins>
      <w:r>
        <w:t xml:space="preserve">). </w:t>
      </w:r>
      <w:del w:id="943" w:author="Ed" w:date="2013-04-08T09:12:00Z">
        <w:r w:rsidDel="00330422">
          <w:delText>Because relative localization is so computationally simple, it</w:delText>
        </w:r>
      </w:del>
      <w:ins w:id="944" w:author="Ed" w:date="2013-04-08T09:12:00Z">
        <w:r w:rsidR="00330422">
          <w:t>This</w:t>
        </w:r>
      </w:ins>
      <w:r>
        <w:t xml:space="preserve"> allows for high frequency update rates and implementation on embedded processors or in logic circuitry.</w:t>
      </w:r>
    </w:p>
    <w:p w:rsidR="00330422" w:rsidRPr="00AA0B7C" w:rsidRDefault="003E70E3" w:rsidP="00330422">
      <w:pPr>
        <w:pStyle w:val="algorithm"/>
        <w:rPr>
          <w:ins w:id="945" w:author="Ed" w:date="2013-04-08T09:13:00Z"/>
          <w:rFonts w:ascii="Calibri" w:eastAsia="Times New Roman" w:hAnsi="Calibri" w:cs="Times New Roman"/>
        </w:rPr>
      </w:pPr>
      <m:oMathPara>
        <m:oMathParaPr>
          <m:jc m:val="left"/>
        </m:oMathParaPr>
        <m:oMath>
          <m:sSub>
            <m:sSubPr>
              <m:ctrlPr>
                <w:ins w:id="946" w:author="Ed" w:date="2013-04-08T09:13:00Z">
                  <w:rPr>
                    <w:rFonts w:ascii="Cambria Math" w:hAnsi="Cambria Math"/>
                  </w:rPr>
                </w:ins>
              </m:ctrlPr>
            </m:sSubPr>
            <m:e>
              <w:ins w:id="947" w:author="Ed" w:date="2013-04-08T09:13:00Z">
                <m:r>
                  <w:rPr>
                    <w:rFonts w:ascii="Cambria Math" w:hAnsi="Cambria Math"/>
                  </w:rPr>
                  <m:t>d</m:t>
                </m:r>
              </w:ins>
            </m:e>
            <m:sub>
              <w:ins w:id="948" w:author="Ed" w:date="2013-04-08T09:13:00Z">
                <m:r>
                  <w:rPr>
                    <w:rFonts w:ascii="Cambria Math" w:hAnsi="Cambria Math"/>
                  </w:rPr>
                  <m:t>r</m:t>
                </m:r>
              </w:ins>
            </m:sub>
          </m:sSub>
          <w:ins w:id="949" w:author="Ed" w:date="2013-04-08T09:13:00Z">
            <m:r>
              <m:rPr>
                <m:sty m:val="p"/>
              </m:rPr>
              <w:rPr>
                <w:rFonts w:ascii="Cambria Math" w:hAnsi="Cambria Math"/>
              </w:rPr>
              <m:t>=</m:t>
            </m:r>
            <m:r>
              <w:rPr>
                <w:rFonts w:ascii="Cambria Math" w:hAnsi="Cambria Math"/>
              </w:rPr>
              <m:t>r</m:t>
            </m:r>
            <m:r>
              <m:rPr>
                <m:sty m:val="p"/>
              </m:rPr>
              <w:rPr>
                <w:rFonts w:ascii="Cambria Math" w:hAnsi="Cambria Math"/>
              </w:rPr>
              <m:t>-</m:t>
            </m:r>
          </w:ins>
          <m:sSub>
            <m:sSubPr>
              <m:ctrlPr>
                <w:ins w:id="950" w:author="Ed" w:date="2013-04-08T09:13:00Z">
                  <w:rPr>
                    <w:rFonts w:ascii="Cambria Math" w:hAnsi="Cambria Math"/>
                  </w:rPr>
                </w:ins>
              </m:ctrlPr>
            </m:sSubPr>
            <m:e>
              <w:ins w:id="951" w:author="Ed" w:date="2013-04-08T09:13:00Z">
                <m:r>
                  <w:rPr>
                    <w:rFonts w:ascii="Cambria Math" w:hAnsi="Cambria Math"/>
                  </w:rPr>
                  <m:t>r</m:t>
                </m:r>
              </w:ins>
            </m:e>
            <m:sub>
              <w:ins w:id="952" w:author="Ed" w:date="2013-04-08T09:13:00Z">
                <m:r>
                  <m:rPr>
                    <m:sty m:val="p"/>
                  </m:rPr>
                  <w:rPr>
                    <w:rFonts w:ascii="Cambria Math" w:hAnsi="Cambria Math"/>
                  </w:rPr>
                  <m:t>0</m:t>
                </m:r>
              </w:ins>
            </m:sub>
          </m:sSub>
        </m:oMath>
      </m:oMathPara>
    </w:p>
    <w:p w:rsidR="00330422" w:rsidRDefault="00330422" w:rsidP="00330422">
      <w:pPr>
        <w:pStyle w:val="algorithm"/>
        <w:rPr>
          <w:ins w:id="953" w:author="Ed" w:date="2013-04-08T09:13:00Z"/>
        </w:rPr>
      </w:pPr>
      <w:ins w:id="954" w:author="Ed" w:date="2013-04-08T09:13:00Z">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925968" r:id="rId24"/>
          </w:object>
        </w:r>
      </w:ins>
    </w:p>
    <w:p w:rsidR="00330422" w:rsidRDefault="00330422" w:rsidP="00330422">
      <w:pPr>
        <w:pStyle w:val="algorithm"/>
        <w:rPr>
          <w:ins w:id="955" w:author="Ed" w:date="2013-04-08T09:13:00Z"/>
        </w:rPr>
      </w:pPr>
      <w:ins w:id="956" w:author="Ed" w:date="2013-04-08T09:13:00Z">
        <w:r w:rsidRPr="00C366B4">
          <w:object w:dxaOrig="1980" w:dyaOrig="360">
            <v:shape id="_x0000_i1026" type="#_x0000_t75" style="width:99pt;height:18pt" o:ole="" filled="t">
              <v:fill color2="black"/>
              <v:imagedata r:id="rId25" o:title=""/>
            </v:shape>
            <o:OLEObject Type="Embed" ProgID="Equation.3" ShapeID="_x0000_i1026" DrawAspect="Content" ObjectID="_1426925969" r:id="rId26"/>
          </w:object>
        </w:r>
      </w:ins>
    </w:p>
    <w:p w:rsidR="00330422" w:rsidRPr="00AA0B7C" w:rsidRDefault="003E70E3" w:rsidP="00330422">
      <w:pPr>
        <w:pStyle w:val="algorithm"/>
        <w:rPr>
          <w:ins w:id="957" w:author="Ed" w:date="2013-04-08T09:13:00Z"/>
        </w:rPr>
      </w:pPr>
      <m:oMathPara>
        <m:oMathParaPr>
          <m:jc m:val="left"/>
        </m:oMathParaPr>
        <m:oMath>
          <m:sSub>
            <m:sSubPr>
              <m:ctrlPr>
                <w:ins w:id="958" w:author="Ed" w:date="2013-04-08T09:13:00Z">
                  <w:rPr>
                    <w:rFonts w:ascii="Cambria Math" w:hAnsi="Cambria Math"/>
                  </w:rPr>
                </w:ins>
              </m:ctrlPr>
            </m:sSubPr>
            <m:e>
              <w:ins w:id="959" w:author="Ed" w:date="2013-04-08T09:13:00Z">
                <m:r>
                  <w:rPr>
                    <w:rFonts w:ascii="Cambria Math" w:hAnsi="Cambria Math"/>
                  </w:rPr>
                  <m:t>d</m:t>
                </m:r>
              </w:ins>
            </m:e>
            <m:sub>
              <w:ins w:id="960" w:author="Ed" w:date="2013-04-08T09:13:00Z">
                <m:r>
                  <w:rPr>
                    <w:rFonts w:ascii="Cambria Math" w:hAnsi="Cambria Math"/>
                  </w:rPr>
                  <m:t>x</m:t>
                </m:r>
              </w:ins>
            </m:sub>
          </m:sSub>
          <w:ins w:id="961"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w:ins>
        </m:oMath>
      </m:oMathPara>
    </w:p>
    <w:p w:rsidR="00330422" w:rsidRDefault="00330422" w:rsidP="00330422">
      <w:pPr>
        <w:pStyle w:val="algorithm"/>
        <w:rPr>
          <w:ins w:id="962" w:author="Ed" w:date="2013-04-08T09:13:00Z"/>
        </w:rPr>
      </w:pPr>
      <w:ins w:id="963" w:author="Ed" w:date="2013-04-08T09:13:00Z">
        <w:r w:rsidRPr="00C366B4">
          <w:object w:dxaOrig="1100" w:dyaOrig="360">
            <v:shape id="_x0000_i1027" type="#_x0000_t75" style="width:55pt;height:18pt" o:ole="" filled="t">
              <v:fill color2="black"/>
              <v:imagedata r:id="rId27" o:title=""/>
            </v:shape>
            <o:OLEObject Type="Embed" ProgID="Equation.3" ShapeID="_x0000_i1027" DrawAspect="Content" ObjectID="_1426925970" r:id="rId28"/>
          </w:object>
        </w:r>
      </w:ins>
    </w:p>
    <w:p w:rsidR="00330422" w:rsidRPr="00AA0B7C" w:rsidRDefault="003E70E3" w:rsidP="00330422">
      <w:pPr>
        <w:pStyle w:val="algorithm"/>
        <w:rPr>
          <w:ins w:id="964" w:author="Ed" w:date="2013-04-08T09:13:00Z"/>
        </w:rPr>
      </w:pPr>
      <m:oMathPara>
        <m:oMathParaPr>
          <m:jc m:val="left"/>
        </m:oMathParaPr>
        <m:oMath>
          <m:sSub>
            <m:sSubPr>
              <m:ctrlPr>
                <w:ins w:id="965" w:author="Ed" w:date="2013-04-08T09:13:00Z">
                  <w:rPr>
                    <w:rFonts w:ascii="Cambria Math" w:hAnsi="Cambria Math"/>
                  </w:rPr>
                </w:ins>
              </m:ctrlPr>
            </m:sSubPr>
            <m:e>
              <w:ins w:id="966" w:author="Ed" w:date="2013-04-08T09:13:00Z">
                <m:r>
                  <w:rPr>
                    <w:rFonts w:ascii="Cambria Math" w:hAnsi="Cambria Math"/>
                  </w:rPr>
                  <m:t>d</m:t>
                </m:r>
              </w:ins>
            </m:e>
            <m:sub>
              <w:ins w:id="967" w:author="Ed" w:date="2013-04-08T09:13:00Z">
                <m:r>
                  <w:rPr>
                    <w:rFonts w:ascii="Cambria Math" w:hAnsi="Cambria Math"/>
                  </w:rPr>
                  <m:t>y</m:t>
                </m:r>
              </w:ins>
            </m:sub>
          </m:sSub>
          <w:ins w:id="968"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w:ins>
          <m:func>
            <m:funcPr>
              <m:ctrlPr>
                <w:ins w:id="969" w:author="Ed" w:date="2013-04-08T09:13:00Z">
                  <w:rPr>
                    <w:rFonts w:ascii="Cambria Math" w:hAnsi="Cambria Math"/>
                  </w:rPr>
                </w:ins>
              </m:ctrlPr>
            </m:funcPr>
            <m:fName>
              <w:ins w:id="970" w:author="Ed" w:date="2013-04-08T09:13:00Z">
                <m:r>
                  <m:rPr>
                    <m:sty m:val="p"/>
                  </m:rPr>
                  <w:rPr>
                    <w:rFonts w:ascii="Cambria Math" w:hAnsi="Cambria Math"/>
                  </w:rPr>
                  <m:t>sin</m:t>
                </m:r>
              </w:ins>
            </m:fName>
            <m:e>
              <m:d>
                <m:dPr>
                  <m:ctrlPr>
                    <w:ins w:id="971" w:author="Ed" w:date="2013-04-08T09:13:00Z">
                      <w:rPr>
                        <w:rFonts w:ascii="Cambria Math" w:hAnsi="Cambria Math"/>
                      </w:rPr>
                    </w:ins>
                  </m:ctrlPr>
                </m:dPr>
                <m:e>
                  <w:ins w:id="972" w:author="Ed" w:date="2013-04-08T09:13:00Z">
                    <m:r>
                      <w:rPr>
                        <w:rFonts w:ascii="Cambria Math" w:hAnsi="Cambria Math"/>
                      </w:rPr>
                      <m:t>θ</m:t>
                    </m:r>
                  </w:ins>
                </m:e>
              </m:d>
            </m:e>
          </m:func>
        </m:oMath>
      </m:oMathPara>
    </w:p>
    <w:p w:rsidR="00330422" w:rsidRDefault="00330422" w:rsidP="00330422">
      <w:pPr>
        <w:pStyle w:val="algorithm"/>
        <w:rPr>
          <w:ins w:id="973" w:author="Ed" w:date="2013-04-08T09:13:00Z"/>
        </w:rPr>
      </w:pPr>
      <w:ins w:id="974" w:author="Ed" w:date="2013-04-08T09:13:00Z">
        <w:r w:rsidRPr="00C366B4">
          <w:object w:dxaOrig="1140" w:dyaOrig="380">
            <v:shape id="_x0000_i1028" type="#_x0000_t75" style="width:57pt;height:19pt" o:ole="" filled="t">
              <v:fill color2="black"/>
              <v:imagedata r:id="rId29" o:title=""/>
            </v:shape>
            <o:OLEObject Type="Embed" ProgID="Equation.3" ShapeID="_x0000_i1028" DrawAspect="Content" ObjectID="_1426925971" r:id="rId30"/>
          </w:object>
        </w:r>
      </w:ins>
    </w:p>
    <w:p w:rsidR="00330422" w:rsidRPr="00AA0B7C" w:rsidRDefault="003E70E3" w:rsidP="00330422">
      <w:pPr>
        <w:pStyle w:val="algorithm"/>
        <w:rPr>
          <w:ins w:id="975" w:author="Ed" w:date="2013-04-08T09:13:00Z"/>
        </w:rPr>
      </w:pPr>
      <m:oMathPara>
        <m:oMathParaPr>
          <m:jc m:val="left"/>
        </m:oMathParaPr>
        <m:oMath>
          <m:sSub>
            <m:sSubPr>
              <m:ctrlPr>
                <w:ins w:id="976" w:author="Ed" w:date="2013-04-08T09:13:00Z">
                  <w:rPr>
                    <w:rFonts w:ascii="Cambria Math" w:hAnsi="Cambria Math"/>
                  </w:rPr>
                </w:ins>
              </m:ctrlPr>
            </m:sSubPr>
            <m:e>
              <w:ins w:id="977" w:author="Ed" w:date="2013-04-08T09:13:00Z">
                <m:r>
                  <w:rPr>
                    <w:rFonts w:ascii="Cambria Math" w:hAnsi="Cambria Math"/>
                  </w:rPr>
                  <m:t>d</m:t>
                </m:r>
              </w:ins>
            </m:e>
            <m:sub>
              <w:ins w:id="978" w:author="Ed" w:date="2013-04-08T09:13:00Z">
                <m:r>
                  <w:rPr>
                    <w:rFonts w:ascii="Cambria Math" w:hAnsi="Cambria Math"/>
                  </w:rPr>
                  <m:t>θ</m:t>
                </m:r>
              </w:ins>
            </m:sub>
          </m:sSub>
          <w:ins w:id="979" w:author="Ed" w:date="2013-04-08T09:13:00Z">
            <m:r>
              <m:rPr>
                <m:sty m:val="p"/>
              </m:rPr>
              <w:rPr>
                <w:rFonts w:ascii="Cambria Math" w:hAnsi="Cambria Math"/>
              </w:rPr>
              <m:t>=arcsin⁡(</m:t>
            </m:r>
          </w:ins>
          <m:sSub>
            <m:sSubPr>
              <m:ctrlPr>
                <w:ins w:id="980" w:author="Ed" w:date="2013-04-08T09:13:00Z">
                  <w:rPr>
                    <w:rFonts w:ascii="Cambria Math" w:hAnsi="Cambria Math"/>
                  </w:rPr>
                </w:ins>
              </m:ctrlPr>
            </m:sSubPr>
            <m:e>
              <w:ins w:id="981" w:author="Ed" w:date="2013-04-08T09:13:00Z">
                <m:r>
                  <w:rPr>
                    <w:rFonts w:ascii="Cambria Math" w:hAnsi="Cambria Math"/>
                  </w:rPr>
                  <m:t>k</m:t>
                </m:r>
              </w:ins>
            </m:e>
            <m:sub>
              <w:ins w:id="982" w:author="Ed" w:date="2013-04-08T09:13:00Z">
                <m:r>
                  <w:rPr>
                    <w:rFonts w:ascii="Cambria Math" w:hAnsi="Cambria Math"/>
                  </w:rPr>
                  <m:t>θ</m:t>
                </m:r>
              </w:ins>
            </m:sub>
          </m:sSub>
          <w:ins w:id="983" w:author="Ed" w:date="2013-04-08T09:13:00Z">
            <m:r>
              <m:rPr>
                <m:sty m:val="p"/>
              </m:rPr>
              <w:rPr>
                <w:rFonts w:ascii="Cambria Math" w:hAnsi="Cambria Math"/>
              </w:rPr>
              <m:t>*</m:t>
            </m:r>
          </w:ins>
          <m:d>
            <m:dPr>
              <m:ctrlPr>
                <w:ins w:id="984" w:author="Ed" w:date="2013-04-08T09:13:00Z">
                  <w:rPr>
                    <w:rFonts w:ascii="Cambria Math" w:hAnsi="Cambria Math"/>
                  </w:rPr>
                </w:ins>
              </m:ctrlPr>
            </m:dPr>
            <m:e>
              <m:sSub>
                <m:sSubPr>
                  <m:ctrlPr>
                    <w:ins w:id="985" w:author="Ed" w:date="2013-04-08T09:13:00Z">
                      <w:rPr>
                        <w:rFonts w:ascii="Cambria Math" w:hAnsi="Cambria Math"/>
                      </w:rPr>
                    </w:ins>
                  </m:ctrlPr>
                </m:sSubPr>
                <m:e>
                  <w:ins w:id="986" w:author="Ed" w:date="2013-04-08T09:13:00Z">
                    <m:r>
                      <w:rPr>
                        <w:rFonts w:ascii="Cambria Math" w:hAnsi="Cambria Math"/>
                      </w:rPr>
                      <m:t>d</m:t>
                    </m:r>
                  </w:ins>
                </m:e>
                <m:sub>
                  <w:ins w:id="987" w:author="Ed" w:date="2013-04-08T09:13:00Z">
                    <m:r>
                      <w:rPr>
                        <w:rFonts w:ascii="Cambria Math" w:hAnsi="Cambria Math"/>
                      </w:rPr>
                      <m:t>r</m:t>
                    </m:r>
                  </w:ins>
                </m:sub>
              </m:sSub>
              <w:ins w:id="988" w:author="Ed" w:date="2013-04-08T09:13:00Z">
                <m:r>
                  <m:rPr>
                    <m:sty m:val="p"/>
                  </m:rPr>
                  <w:rPr>
                    <w:rFonts w:ascii="Cambria Math" w:hAnsi="Cambria Math"/>
                  </w:rPr>
                  <m:t>-</m:t>
                </m:r>
              </w:ins>
              <m:sSub>
                <m:sSubPr>
                  <m:ctrlPr>
                    <w:ins w:id="989" w:author="Ed" w:date="2013-04-08T09:13:00Z">
                      <w:rPr>
                        <w:rFonts w:ascii="Cambria Math" w:hAnsi="Cambria Math"/>
                      </w:rPr>
                    </w:ins>
                  </m:ctrlPr>
                </m:sSubPr>
                <m:e>
                  <w:ins w:id="990" w:author="Ed" w:date="2013-04-08T09:13:00Z">
                    <m:r>
                      <w:rPr>
                        <w:rFonts w:ascii="Cambria Math" w:hAnsi="Cambria Math"/>
                      </w:rPr>
                      <m:t>d</m:t>
                    </m:r>
                  </w:ins>
                </m:e>
                <m:sub>
                  <w:ins w:id="991" w:author="Ed" w:date="2013-04-08T09:13:00Z">
                    <m:r>
                      <w:rPr>
                        <w:rFonts w:ascii="Cambria Math" w:hAnsi="Cambria Math"/>
                      </w:rPr>
                      <m:t>l</m:t>
                    </m:r>
                  </w:ins>
                </m:sub>
              </m:sSub>
            </m:e>
          </m:d>
          <w:ins w:id="992" w:author="Ed" w:date="2013-04-08T09:13:00Z">
            <m:r>
              <m:rPr>
                <m:sty m:val="p"/>
              </m:rPr>
              <w:rPr>
                <w:rFonts w:ascii="Cambria Math" w:hAnsi="Cambria Math"/>
              </w:rPr>
              <m:t>)</m:t>
            </m:r>
          </w:ins>
        </m:oMath>
      </m:oMathPara>
    </w:p>
    <w:p w:rsidR="00330422" w:rsidRPr="00AA0B7C" w:rsidRDefault="00330422" w:rsidP="00330422">
      <w:pPr>
        <w:pStyle w:val="algorithm"/>
        <w:rPr>
          <w:ins w:id="993" w:author="Ed" w:date="2013-04-08T09:13:00Z"/>
        </w:rPr>
      </w:pPr>
      <w:ins w:id="994" w:author="Ed" w:date="2013-04-08T09:13:00Z">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ins>
    </w:p>
    <w:p w:rsidR="00330422" w:rsidRPr="00C366B4" w:rsidRDefault="00330422" w:rsidP="00330422">
      <w:pPr>
        <w:pStyle w:val="Caption"/>
        <w:rPr>
          <w:ins w:id="995" w:author="Ed" w:date="2013-04-08T09:13:00Z"/>
        </w:rPr>
      </w:pPr>
      <w:bookmarkStart w:id="996" w:name="_Ref353175861"/>
      <w:ins w:id="997" w:author="Ed" w:date="2013-04-08T09:13:00Z">
        <w:r>
          <w:t xml:space="preserve">Algorithm </w:t>
        </w:r>
        <w:r>
          <w:fldChar w:fldCharType="begin"/>
        </w:r>
        <w:r>
          <w:instrText xml:space="preserve"> SEQ Algorithm \* ARABIC </w:instrText>
        </w:r>
        <w:r>
          <w:fldChar w:fldCharType="separate"/>
        </w:r>
      </w:ins>
      <w:ins w:id="998" w:author="Ed" w:date="2013-04-08T09:50:00Z">
        <w:r w:rsidR="006B59B9">
          <w:rPr>
            <w:noProof/>
          </w:rPr>
          <w:t>1</w:t>
        </w:r>
      </w:ins>
      <w:ins w:id="999" w:author="Ed" w:date="2013-04-08T09:13:00Z">
        <w:r>
          <w:rPr>
            <w:noProof/>
          </w:rPr>
          <w:fldChar w:fldCharType="end"/>
        </w:r>
        <w:bookmarkEnd w:id="996"/>
        <w:r>
          <w:t xml:space="preserve">: Odometry updat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and </w:t>
        </w:r>
        <w:proofErr w:type="spellStart"/>
        <w:r>
          <w:t>d</w:t>
        </w:r>
        <w:r>
          <w:rPr>
            <w:vertAlign w:val="subscript"/>
          </w:rPr>
          <w:t>y</w:t>
        </w:r>
        <w:proofErr w:type="spellEnd"/>
        <w:r>
          <w:t xml:space="preserve"> are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ins>
    </w:p>
    <w:p w:rsidR="0053034D" w:rsidRDefault="0053034D" w:rsidP="00CA427F">
      <w:del w:id="1000" w:author="Ed" w:date="2013-04-08T09:13:00Z">
        <w:r w:rsidDel="00330422">
          <w:delText xml:space="preserve"> </w:delText>
        </w:r>
      </w:del>
      <w:ins w:id="1001" w:author="Ed" w:date="2013-04-08T09:13:00Z">
        <w:r w:rsidR="00330422">
          <w:t>Further, r</w:t>
        </w:r>
      </w:ins>
      <w:del w:id="1002" w:author="Ed" w:date="2013-04-08T09:13:00Z">
        <w:r w:rsidDel="00330422">
          <w:delText>R</w:delText>
        </w:r>
      </w:del>
      <w:r>
        <w:t>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Del="00330422" w:rsidRDefault="003E70E3" w:rsidP="00CA427F">
      <w:pPr>
        <w:pStyle w:val="algorithm"/>
        <w:rPr>
          <w:del w:id="1003" w:author="Ed" w:date="2013-04-08T09:13:00Z"/>
          <w:rFonts w:ascii="Calibri" w:eastAsia="Times New Roman" w:hAnsi="Calibri" w:cs="Times New Roman"/>
        </w:rPr>
      </w:pPr>
      <m:oMathPara>
        <m:oMathParaPr>
          <m:jc m:val="left"/>
        </m:oMathParaPr>
        <m:oMath>
          <m:sSub>
            <m:sSubPr>
              <m:ctrlPr>
                <w:del w:id="1004" w:author="Ed" w:date="2013-04-08T09:13:00Z">
                  <w:rPr>
                    <w:rFonts w:ascii="Cambria Math" w:hAnsi="Cambria Math"/>
                  </w:rPr>
                </w:del>
              </m:ctrlPr>
            </m:sSubPr>
            <m:e>
              <w:del w:id="1005" w:author="Ed" w:date="2013-04-08T09:13:00Z">
                <m:r>
                  <w:rPr>
                    <w:rFonts w:ascii="Cambria Math" w:hAnsi="Cambria Math"/>
                  </w:rPr>
                  <m:t>d</m:t>
                </m:r>
              </w:del>
            </m:e>
            <m:sub>
              <w:del w:id="1006" w:author="Ed" w:date="2013-04-08T09:13:00Z">
                <m:r>
                  <w:rPr>
                    <w:rFonts w:ascii="Cambria Math" w:hAnsi="Cambria Math"/>
                  </w:rPr>
                  <m:t>r</m:t>
                </m:r>
              </w:del>
            </m:sub>
          </m:sSub>
          <w:del w:id="1007" w:author="Ed" w:date="2013-04-08T09:13:00Z">
            <m:r>
              <m:rPr>
                <m:sty m:val="p"/>
              </m:rPr>
              <w:rPr>
                <w:rFonts w:ascii="Cambria Math" w:hAnsi="Cambria Math"/>
              </w:rPr>
              <m:t>=</m:t>
            </m:r>
            <m:r>
              <w:rPr>
                <w:rFonts w:ascii="Cambria Math" w:hAnsi="Cambria Math"/>
              </w:rPr>
              <m:t>r</m:t>
            </m:r>
            <m:r>
              <m:rPr>
                <m:sty m:val="p"/>
              </m:rPr>
              <w:rPr>
                <w:rFonts w:ascii="Cambria Math" w:hAnsi="Cambria Math"/>
              </w:rPr>
              <m:t>-</m:t>
            </m:r>
          </w:del>
          <m:sSub>
            <m:sSubPr>
              <m:ctrlPr>
                <w:del w:id="1008" w:author="Ed" w:date="2013-04-08T09:13:00Z">
                  <w:rPr>
                    <w:rFonts w:ascii="Cambria Math" w:hAnsi="Cambria Math"/>
                  </w:rPr>
                </w:del>
              </m:ctrlPr>
            </m:sSubPr>
            <m:e>
              <w:del w:id="1009" w:author="Ed" w:date="2013-04-08T09:13:00Z">
                <m:r>
                  <w:rPr>
                    <w:rFonts w:ascii="Cambria Math" w:hAnsi="Cambria Math"/>
                  </w:rPr>
                  <m:t>r</m:t>
                </m:r>
              </w:del>
            </m:e>
            <m:sub>
              <w:del w:id="1010" w:author="Ed" w:date="2013-04-08T09:13:00Z">
                <m:r>
                  <m:rPr>
                    <m:sty m:val="p"/>
                  </m:rPr>
                  <w:rPr>
                    <w:rFonts w:ascii="Cambria Math" w:hAnsi="Cambria Math"/>
                  </w:rPr>
                  <m:t>0</m:t>
                </m:r>
              </w:del>
            </m:sub>
          </m:sSub>
        </m:oMath>
      </m:oMathPara>
    </w:p>
    <w:p w:rsidR="0053034D" w:rsidDel="00330422" w:rsidRDefault="0053034D" w:rsidP="00CA427F">
      <w:pPr>
        <w:pStyle w:val="algorithm"/>
        <w:rPr>
          <w:del w:id="1011" w:author="Ed" w:date="2013-04-08T09:13:00Z"/>
        </w:rPr>
      </w:pPr>
      <w:del w:id="1012" w:author="Ed" w:date="2013-04-08T09:13:00Z">
        <w:r w:rsidRPr="006F204F" w:rsidDel="00330422">
          <w:object w:dxaOrig="927" w:dyaOrig="301">
            <v:shape id="_x0000_i1029" type="#_x0000_t75" style="width:46pt;height:15pt" o:ole="" filled="t">
              <v:fill color2="black"/>
              <v:imagedata r:id="rId23" o:title=""/>
            </v:shape>
            <o:OLEObject Type="Embed" ProgID="Equation.3" ShapeID="_x0000_i1029" DrawAspect="Content" ObjectID="_1426925972" r:id="rId31"/>
          </w:object>
        </w:r>
      </w:del>
    </w:p>
    <w:p w:rsidR="0053034D" w:rsidDel="00330422" w:rsidRDefault="00C366B4" w:rsidP="00CA427F">
      <w:pPr>
        <w:pStyle w:val="algorithm"/>
        <w:rPr>
          <w:del w:id="1013" w:author="Ed" w:date="2013-04-08T09:13:00Z"/>
        </w:rPr>
      </w:pPr>
      <w:del w:id="1014" w:author="Ed" w:date="2013-04-08T09:13:00Z">
        <w:r w:rsidRPr="00C366B4" w:rsidDel="00330422">
          <w:object w:dxaOrig="1980" w:dyaOrig="360">
            <v:shape id="_x0000_i1030" type="#_x0000_t75" style="width:99pt;height:18pt" o:ole="" filled="t">
              <v:fill color2="black"/>
              <v:imagedata r:id="rId25" o:title=""/>
            </v:shape>
            <o:OLEObject Type="Embed" ProgID="Equation.3" ShapeID="_x0000_i1030" DrawAspect="Content" ObjectID="_1426925973" r:id="rId32"/>
          </w:object>
        </w:r>
      </w:del>
    </w:p>
    <w:p w:rsidR="0053034D" w:rsidRPr="00AA0B7C" w:rsidDel="00330422" w:rsidRDefault="003E70E3" w:rsidP="00CA427F">
      <w:pPr>
        <w:pStyle w:val="algorithm"/>
        <w:rPr>
          <w:del w:id="1015" w:author="Ed" w:date="2013-04-08T09:13:00Z"/>
        </w:rPr>
      </w:pPr>
      <m:oMathPara>
        <m:oMathParaPr>
          <m:jc m:val="left"/>
        </m:oMathParaPr>
        <m:oMath>
          <m:sSub>
            <m:sSubPr>
              <m:ctrlPr>
                <w:del w:id="1016" w:author="Ed" w:date="2013-04-08T09:13:00Z">
                  <w:rPr>
                    <w:rFonts w:ascii="Cambria Math" w:hAnsi="Cambria Math"/>
                  </w:rPr>
                </w:del>
              </m:ctrlPr>
            </m:sSubPr>
            <m:e>
              <w:del w:id="1017" w:author="Ed" w:date="2013-04-08T09:13:00Z">
                <m:r>
                  <w:rPr>
                    <w:rFonts w:ascii="Cambria Math" w:hAnsi="Cambria Math"/>
                  </w:rPr>
                  <m:t>d</m:t>
                </m:r>
              </w:del>
            </m:e>
            <m:sub>
              <w:del w:id="1018" w:author="Ed" w:date="2013-04-08T09:13:00Z">
                <m:r>
                  <w:rPr>
                    <w:rFonts w:ascii="Cambria Math" w:hAnsi="Cambria Math"/>
                  </w:rPr>
                  <m:t>x</m:t>
                </m:r>
              </w:del>
            </m:sub>
          </m:sSub>
          <w:del w:id="1019"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w:del>
        </m:oMath>
      </m:oMathPara>
    </w:p>
    <w:p w:rsidR="0053034D" w:rsidDel="00330422" w:rsidRDefault="00C366B4" w:rsidP="00CA427F">
      <w:pPr>
        <w:pStyle w:val="algorithm"/>
        <w:rPr>
          <w:del w:id="1020" w:author="Ed" w:date="2013-04-08T09:13:00Z"/>
        </w:rPr>
      </w:pPr>
      <w:del w:id="1021" w:author="Ed" w:date="2013-04-08T09:13:00Z">
        <w:r w:rsidRPr="00C366B4" w:rsidDel="00330422">
          <w:object w:dxaOrig="1100" w:dyaOrig="360">
            <v:shape id="_x0000_i1031" type="#_x0000_t75" style="width:55pt;height:18pt" o:ole="" filled="t">
              <v:fill color2="black"/>
              <v:imagedata r:id="rId27" o:title=""/>
            </v:shape>
            <o:OLEObject Type="Embed" ProgID="Equation.3" ShapeID="_x0000_i1031" DrawAspect="Content" ObjectID="_1426925974" r:id="rId33"/>
          </w:object>
        </w:r>
      </w:del>
    </w:p>
    <w:p w:rsidR="00AA0B7C" w:rsidRPr="00AA0B7C" w:rsidDel="00330422" w:rsidRDefault="003E70E3" w:rsidP="00CA427F">
      <w:pPr>
        <w:pStyle w:val="algorithm"/>
        <w:rPr>
          <w:del w:id="1022" w:author="Ed" w:date="2013-04-08T09:13:00Z"/>
        </w:rPr>
      </w:pPr>
      <m:oMathPara>
        <m:oMathParaPr>
          <m:jc m:val="left"/>
        </m:oMathParaPr>
        <m:oMath>
          <m:sSub>
            <m:sSubPr>
              <m:ctrlPr>
                <w:del w:id="1023" w:author="Ed" w:date="2013-04-08T09:13:00Z">
                  <w:rPr>
                    <w:rFonts w:ascii="Cambria Math" w:hAnsi="Cambria Math"/>
                  </w:rPr>
                </w:del>
              </m:ctrlPr>
            </m:sSubPr>
            <m:e>
              <w:del w:id="1024" w:author="Ed" w:date="2013-04-08T09:13:00Z">
                <m:r>
                  <w:rPr>
                    <w:rFonts w:ascii="Cambria Math" w:hAnsi="Cambria Math"/>
                  </w:rPr>
                  <m:t>d</m:t>
                </m:r>
              </w:del>
            </m:e>
            <m:sub>
              <w:del w:id="1025" w:author="Ed" w:date="2013-04-08T09:13:00Z">
                <m:r>
                  <w:rPr>
                    <w:rFonts w:ascii="Cambria Math" w:hAnsi="Cambria Math"/>
                  </w:rPr>
                  <m:t>y</m:t>
                </m:r>
              </w:del>
            </m:sub>
          </m:sSub>
          <w:del w:id="1026" w:author="Ed" w:date="2013-04-08T09:13:00Z">
            <m:r>
              <m:rPr>
                <m:sty m:val="p"/>
              </m:rPr>
              <w:rPr>
                <w:rFonts w:ascii="Cambria Math" w:hAnsi="Cambria Math"/>
              </w:rPr>
              <m:t>=</m:t>
            </m:r>
            <m:r>
              <w:rPr>
                <w:rFonts w:ascii="Cambria Math" w:hAnsi="Cambria Math"/>
              </w:rPr>
              <m:t>trans</m:t>
            </m:r>
            <m:r>
              <m:rPr>
                <m:sty m:val="p"/>
              </m:rPr>
              <w:rPr>
                <w:rFonts w:ascii="Cambria Math" w:hAnsi="Cambria Math"/>
              </w:rPr>
              <m:t>*</m:t>
            </m:r>
          </w:del>
          <m:func>
            <m:funcPr>
              <m:ctrlPr>
                <w:del w:id="1027" w:author="Ed" w:date="2013-04-08T09:13:00Z">
                  <w:rPr>
                    <w:rFonts w:ascii="Cambria Math" w:hAnsi="Cambria Math"/>
                  </w:rPr>
                </w:del>
              </m:ctrlPr>
            </m:funcPr>
            <m:fName>
              <w:del w:id="1028" w:author="Ed" w:date="2013-04-08T09:13:00Z">
                <m:r>
                  <m:rPr>
                    <m:sty m:val="p"/>
                  </m:rPr>
                  <w:rPr>
                    <w:rFonts w:ascii="Cambria Math" w:hAnsi="Cambria Math"/>
                  </w:rPr>
                  <m:t>sin</m:t>
                </m:r>
              </w:del>
            </m:fName>
            <m:e>
              <m:d>
                <m:dPr>
                  <m:ctrlPr>
                    <w:del w:id="1029" w:author="Ed" w:date="2013-04-08T09:13:00Z">
                      <w:rPr>
                        <w:rFonts w:ascii="Cambria Math" w:hAnsi="Cambria Math"/>
                      </w:rPr>
                    </w:del>
                  </m:ctrlPr>
                </m:dPr>
                <m:e>
                  <w:del w:id="1030" w:author="Ed" w:date="2013-04-08T09:13:00Z">
                    <m:r>
                      <w:rPr>
                        <w:rFonts w:ascii="Cambria Math" w:hAnsi="Cambria Math"/>
                      </w:rPr>
                      <m:t>θ</m:t>
                    </m:r>
                  </w:del>
                </m:e>
              </m:d>
            </m:e>
          </m:func>
        </m:oMath>
      </m:oMathPara>
    </w:p>
    <w:p w:rsidR="0053034D" w:rsidDel="00330422" w:rsidRDefault="00C366B4" w:rsidP="00CA427F">
      <w:pPr>
        <w:pStyle w:val="algorithm"/>
        <w:rPr>
          <w:del w:id="1031" w:author="Ed" w:date="2013-04-08T09:13:00Z"/>
        </w:rPr>
      </w:pPr>
      <w:del w:id="1032" w:author="Ed" w:date="2013-04-08T09:13:00Z">
        <w:r w:rsidRPr="00C366B4" w:rsidDel="00330422">
          <w:object w:dxaOrig="1140" w:dyaOrig="380">
            <v:shape id="_x0000_i1032" type="#_x0000_t75" style="width:57pt;height:19pt" o:ole="" filled="t">
              <v:fill color2="black"/>
              <v:imagedata r:id="rId29" o:title=""/>
            </v:shape>
            <o:OLEObject Type="Embed" ProgID="Equation.3" ShapeID="_x0000_i1032" DrawAspect="Content" ObjectID="_1426925975" r:id="rId34"/>
          </w:object>
        </w:r>
      </w:del>
    </w:p>
    <w:p w:rsidR="0053034D" w:rsidRPr="00AA0B7C" w:rsidDel="00330422" w:rsidRDefault="003E70E3" w:rsidP="00CA427F">
      <w:pPr>
        <w:pStyle w:val="algorithm"/>
        <w:rPr>
          <w:del w:id="1033" w:author="Ed" w:date="2013-04-08T09:13:00Z"/>
        </w:rPr>
      </w:pPr>
      <m:oMathPara>
        <m:oMathParaPr>
          <m:jc m:val="left"/>
        </m:oMathParaPr>
        <m:oMath>
          <m:sSub>
            <m:sSubPr>
              <m:ctrlPr>
                <w:del w:id="1034" w:author="Ed" w:date="2013-04-08T09:13:00Z">
                  <w:rPr>
                    <w:rFonts w:ascii="Cambria Math" w:hAnsi="Cambria Math"/>
                  </w:rPr>
                </w:del>
              </m:ctrlPr>
            </m:sSubPr>
            <m:e>
              <w:del w:id="1035" w:author="Ed" w:date="2013-04-08T09:13:00Z">
                <m:r>
                  <w:rPr>
                    <w:rFonts w:ascii="Cambria Math" w:hAnsi="Cambria Math"/>
                  </w:rPr>
                  <m:t>d</m:t>
                </m:r>
              </w:del>
            </m:e>
            <m:sub>
              <w:del w:id="1036" w:author="Ed" w:date="2013-04-08T09:13:00Z">
                <m:r>
                  <w:rPr>
                    <w:rFonts w:ascii="Cambria Math" w:hAnsi="Cambria Math"/>
                  </w:rPr>
                  <m:t>θ</m:t>
                </m:r>
              </w:del>
            </m:sub>
          </m:sSub>
          <w:del w:id="1037" w:author="Ed" w:date="2013-04-08T09:13:00Z">
            <m:r>
              <m:rPr>
                <m:sty m:val="p"/>
              </m:rPr>
              <w:rPr>
                <w:rFonts w:ascii="Cambria Math" w:hAnsi="Cambria Math"/>
              </w:rPr>
              <m:t>=arcsin⁡(</m:t>
            </m:r>
          </w:del>
          <m:sSub>
            <m:sSubPr>
              <m:ctrlPr>
                <w:del w:id="1038" w:author="Ed" w:date="2013-04-08T09:13:00Z">
                  <w:rPr>
                    <w:rFonts w:ascii="Cambria Math" w:hAnsi="Cambria Math"/>
                  </w:rPr>
                </w:del>
              </m:ctrlPr>
            </m:sSubPr>
            <m:e>
              <w:del w:id="1039" w:author="Ed" w:date="2013-04-08T09:13:00Z">
                <m:r>
                  <w:rPr>
                    <w:rFonts w:ascii="Cambria Math" w:hAnsi="Cambria Math"/>
                  </w:rPr>
                  <m:t>k</m:t>
                </m:r>
              </w:del>
            </m:e>
            <m:sub>
              <w:del w:id="1040" w:author="Ed" w:date="2013-04-08T09:13:00Z">
                <m:r>
                  <w:rPr>
                    <w:rFonts w:ascii="Cambria Math" w:hAnsi="Cambria Math"/>
                  </w:rPr>
                  <m:t>θ</m:t>
                </m:r>
              </w:del>
            </m:sub>
          </m:sSub>
          <w:del w:id="1041" w:author="Ed" w:date="2013-04-08T09:13:00Z">
            <m:r>
              <m:rPr>
                <m:sty m:val="p"/>
              </m:rPr>
              <w:rPr>
                <w:rFonts w:ascii="Cambria Math" w:hAnsi="Cambria Math"/>
              </w:rPr>
              <m:t>*</m:t>
            </m:r>
          </w:del>
          <m:d>
            <m:dPr>
              <m:ctrlPr>
                <w:del w:id="1042" w:author="Ed" w:date="2013-04-08T09:13:00Z">
                  <w:rPr>
                    <w:rFonts w:ascii="Cambria Math" w:hAnsi="Cambria Math"/>
                  </w:rPr>
                </w:del>
              </m:ctrlPr>
            </m:dPr>
            <m:e>
              <m:sSub>
                <m:sSubPr>
                  <m:ctrlPr>
                    <w:del w:id="1043" w:author="Ed" w:date="2013-04-08T09:13:00Z">
                      <w:rPr>
                        <w:rFonts w:ascii="Cambria Math" w:hAnsi="Cambria Math"/>
                      </w:rPr>
                    </w:del>
                  </m:ctrlPr>
                </m:sSubPr>
                <m:e>
                  <w:del w:id="1044" w:author="Ed" w:date="2013-04-08T09:13:00Z">
                    <m:r>
                      <w:rPr>
                        <w:rFonts w:ascii="Cambria Math" w:hAnsi="Cambria Math"/>
                      </w:rPr>
                      <m:t>d</m:t>
                    </m:r>
                  </w:del>
                </m:e>
                <m:sub>
                  <w:del w:id="1045" w:author="Ed" w:date="2013-04-08T09:13:00Z">
                    <m:r>
                      <w:rPr>
                        <w:rFonts w:ascii="Cambria Math" w:hAnsi="Cambria Math"/>
                      </w:rPr>
                      <m:t>r</m:t>
                    </m:r>
                  </w:del>
                </m:sub>
              </m:sSub>
              <w:del w:id="1046" w:author="Ed" w:date="2013-04-08T09:13:00Z">
                <m:r>
                  <m:rPr>
                    <m:sty m:val="p"/>
                  </m:rPr>
                  <w:rPr>
                    <w:rFonts w:ascii="Cambria Math" w:hAnsi="Cambria Math"/>
                  </w:rPr>
                  <m:t>-</m:t>
                </m:r>
              </w:del>
              <m:sSub>
                <m:sSubPr>
                  <m:ctrlPr>
                    <w:del w:id="1047" w:author="Ed" w:date="2013-04-08T09:13:00Z">
                      <w:rPr>
                        <w:rFonts w:ascii="Cambria Math" w:hAnsi="Cambria Math"/>
                      </w:rPr>
                    </w:del>
                  </m:ctrlPr>
                </m:sSubPr>
                <m:e>
                  <w:del w:id="1048" w:author="Ed" w:date="2013-04-08T09:13:00Z">
                    <m:r>
                      <w:rPr>
                        <w:rFonts w:ascii="Cambria Math" w:hAnsi="Cambria Math"/>
                      </w:rPr>
                      <m:t>d</m:t>
                    </m:r>
                  </w:del>
                </m:e>
                <m:sub>
                  <w:del w:id="1049" w:author="Ed" w:date="2013-04-08T09:13:00Z">
                    <m:r>
                      <w:rPr>
                        <w:rFonts w:ascii="Cambria Math" w:hAnsi="Cambria Math"/>
                      </w:rPr>
                      <m:t>l</m:t>
                    </m:r>
                  </w:del>
                </m:sub>
              </m:sSub>
            </m:e>
          </m:d>
          <w:del w:id="1050" w:author="Ed" w:date="2013-04-08T09:13:00Z">
            <m:r>
              <m:rPr>
                <m:sty m:val="p"/>
              </m:rPr>
              <w:rPr>
                <w:rFonts w:ascii="Cambria Math" w:hAnsi="Cambria Math"/>
              </w:rPr>
              <m:t>)</m:t>
            </m:r>
          </w:del>
        </m:oMath>
      </m:oMathPara>
    </w:p>
    <w:p w:rsidR="00AA0B7C" w:rsidRPr="00AA0B7C" w:rsidDel="00330422" w:rsidRDefault="00AA0B7C" w:rsidP="00CA427F">
      <w:pPr>
        <w:pStyle w:val="algorithm"/>
        <w:rPr>
          <w:del w:id="1051" w:author="Ed" w:date="2013-04-08T09:13:00Z"/>
        </w:rPr>
      </w:pPr>
      <w:del w:id="1052" w:author="Ed" w:date="2013-04-08T09:13:00Z">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del>
    </w:p>
    <w:p w:rsidR="00C366B4" w:rsidRPr="00C366B4" w:rsidDel="00330422" w:rsidRDefault="00C366B4" w:rsidP="00CA427F">
      <w:pPr>
        <w:pStyle w:val="Caption"/>
        <w:rPr>
          <w:del w:id="1053" w:author="Ed" w:date="2013-04-08T09:13:00Z"/>
        </w:rPr>
      </w:pPr>
      <w:bookmarkStart w:id="1054" w:name="_Ref352768872"/>
      <w:del w:id="1055" w:author="Ed" w:date="2013-04-08T09:13:00Z">
        <w:r w:rsidDel="00330422">
          <w:delText xml:space="preserve">Algorithm </w:delText>
        </w:r>
        <w:r w:rsidR="00DB619F" w:rsidDel="00330422">
          <w:rPr>
            <w:i w:val="0"/>
            <w:iCs w:val="0"/>
          </w:rPr>
          <w:fldChar w:fldCharType="begin"/>
        </w:r>
        <w:r w:rsidR="00DB619F" w:rsidDel="00330422">
          <w:delInstrText xml:space="preserve"> SEQ Algorithm \* ARABIC </w:delInstrText>
        </w:r>
        <w:r w:rsidR="00DB619F" w:rsidDel="00330422">
          <w:rPr>
            <w:i w:val="0"/>
            <w:iCs w:val="0"/>
          </w:rPr>
          <w:fldChar w:fldCharType="separate"/>
        </w:r>
        <w:r w:rsidR="008F4491" w:rsidDel="00330422">
          <w:rPr>
            <w:noProof/>
          </w:rPr>
          <w:delText>1</w:delText>
        </w:r>
        <w:r w:rsidR="00DB619F" w:rsidDel="00330422">
          <w:rPr>
            <w:i w:val="0"/>
            <w:iCs w:val="0"/>
            <w:noProof/>
          </w:rPr>
          <w:fldChar w:fldCharType="end"/>
        </w:r>
        <w:bookmarkEnd w:id="1054"/>
        <w:r w:rsidDel="00330422">
          <w:delText>: Odometry</w:delText>
        </w:r>
        <w:r w:rsidR="00FE52B7" w:rsidDel="00330422">
          <w:delText xml:space="preserve"> update</w:delText>
        </w:r>
        <w:r w:rsidDel="00330422">
          <w:delText xml:space="preserve"> from differential wheel encoder measurements. d</w:delText>
        </w:r>
        <w:r w:rsidDel="00330422">
          <w:rPr>
            <w:vertAlign w:val="subscript"/>
          </w:rPr>
          <w:delText>r</w:delText>
        </w:r>
        <w:r w:rsidDel="00330422">
          <w:delText xml:space="preserve"> and d</w:delText>
        </w:r>
        <w:r w:rsidDel="00330422">
          <w:rPr>
            <w:vertAlign w:val="subscript"/>
          </w:rPr>
          <w:delText>l</w:delText>
        </w:r>
        <w:r w:rsidDel="00330422">
          <w:delText xml:space="preserve"> are the difference in encoder counts since the last update. trans is the translation. d</w:delText>
        </w:r>
        <w:r w:rsidDel="00330422">
          <w:rPr>
            <w:vertAlign w:val="subscript"/>
          </w:rPr>
          <w:delText>x</w:delText>
        </w:r>
        <w:r w:rsidDel="00330422">
          <w:delText xml:space="preserve"> </w:delText>
        </w:r>
      </w:del>
      <w:del w:id="1056" w:author="Ed" w:date="2013-04-01T14:51:00Z">
        <w:r w:rsidDel="0053761C">
          <w:delText xml:space="preserve">is </w:delText>
        </w:r>
      </w:del>
      <w:del w:id="1057" w:author="Ed" w:date="2013-04-08T09:13:00Z">
        <w:r w:rsidDel="00330422">
          <w:delText>the translation in the x and y directions. d</w:delText>
        </w:r>
        <w:r w:rsidDel="00330422">
          <w:rPr>
            <w:vertAlign w:val="subscript"/>
          </w:rPr>
          <w:delText>Θ</w:delText>
        </w:r>
        <w:r w:rsidDel="00330422">
          <w:delText xml:space="preserve"> is the rotation in theta, and Θ is the heading.</w:delText>
        </w:r>
      </w:del>
    </w:p>
    <w:p w:rsidR="0053034D" w:rsidRDefault="0053034D" w:rsidP="00CA427F">
      <w:r>
        <w:t xml:space="preserve">However, relative localization methods all </w:t>
      </w:r>
      <w:del w:id="1058" w:author="Ed" w:date="2013-04-08T09:14:00Z">
        <w:r w:rsidDel="009B2620">
          <w:delText xml:space="preserve">share one major disadvantage. Because each localization update is performed with respect to the previous, error </w:delText>
        </w:r>
      </w:del>
      <w:r>
        <w:t>accumulate</w:t>
      </w:r>
      <w:ins w:id="1059" w:author="Ed" w:date="2013-04-08T09:14:00Z">
        <w:r w:rsidR="009B2620">
          <w:t xml:space="preserve"> error</w:t>
        </w:r>
      </w:ins>
      <w:del w:id="1060" w:author="Ed" w:date="2013-04-08T09:14:00Z">
        <w:r w:rsidDel="009B2620">
          <w:delText>s</w:delText>
        </w:r>
      </w:del>
      <w:r>
        <w:t xml:space="preserve"> over time. </w:t>
      </w:r>
      <w:ins w:id="1061" w:author="Ed" w:date="2013-04-08T09:17:00Z">
        <w:r w:rsidR="00EB1F78">
          <w:t xml:space="preserve">Each update is performed with respect to the previous, and the supposition of successive errors causes the cumulative error to increase. </w:t>
        </w:r>
      </w:ins>
      <w:r>
        <w:t xml:space="preserve">The source of the error </w:t>
      </w:r>
      <w:del w:id="1062" w:author="Ed" w:date="2013-04-08T09:14:00Z">
        <w:r w:rsidDel="009B2620">
          <w:delText>varies from method to method</w:delText>
        </w:r>
      </w:del>
      <w:ins w:id="1063" w:author="Ed" w:date="2013-04-08T09:14:00Z">
        <w:r w:rsidR="009B2620">
          <w:t xml:space="preserve">may be physical, </w:t>
        </w:r>
      </w:ins>
      <w:ins w:id="1064" w:author="Ed" w:date="2013-04-08T09:15:00Z">
        <w:r w:rsidR="009B2620">
          <w:t>such as</w:t>
        </w:r>
      </w:ins>
      <w:del w:id="1065" w:author="Ed" w:date="2013-04-08T09:15:00Z">
        <w:r w:rsidDel="009B2620">
          <w:delText>. In the case of wheeled odometry, errors are usually due to</w:delText>
        </w:r>
      </w:del>
      <w:r>
        <w:t xml:space="preserve"> wheel slip</w:t>
      </w:r>
      <w:ins w:id="1066" w:author="Ed" w:date="2013-04-08T09:15:00Z">
        <w:r w:rsidR="009B2620">
          <w:t xml:space="preserve">, or computational, such </w:t>
        </w:r>
      </w:ins>
      <w:del w:id="1067" w:author="Ed" w:date="2013-04-08T09:15:00Z">
        <w:r w:rsidDel="009B2620">
          <w:delText xml:space="preserve"> and </w:delText>
        </w:r>
      </w:del>
      <w:ins w:id="1068" w:author="Ed" w:date="2013-04-08T09:15:00Z">
        <w:r w:rsidR="009B2620">
          <w:t xml:space="preserve">as </w:t>
        </w:r>
      </w:ins>
      <w:r>
        <w:t xml:space="preserve">the non-linearity of the trigonometric function used to </w:t>
      </w:r>
      <w:r>
        <w:lastRenderedPageBreak/>
        <w:t>estimate the heading</w:t>
      </w:r>
      <w:ins w:id="1069" w:author="Ed" w:date="2013-04-08T09:15:00Z">
        <w:r w:rsidR="009B2620">
          <w:t xml:space="preserve"> in </w:t>
        </w:r>
        <w:r w:rsidR="009B2620">
          <w:fldChar w:fldCharType="begin"/>
        </w:r>
        <w:r w:rsidR="009B2620">
          <w:instrText xml:space="preserve"> REF _Ref353175861 \h </w:instrText>
        </w:r>
      </w:ins>
      <w:r w:rsidR="009B2620">
        <w:fldChar w:fldCharType="separate"/>
      </w:r>
      <w:ins w:id="1070" w:author="Ed" w:date="2013-04-08T09:50:00Z">
        <w:r w:rsidR="006B59B9">
          <w:t xml:space="preserve">Algorithm </w:t>
        </w:r>
        <w:r w:rsidR="006B59B9">
          <w:rPr>
            <w:noProof/>
          </w:rPr>
          <w:t>1</w:t>
        </w:r>
      </w:ins>
      <w:ins w:id="1071" w:author="Ed" w:date="2013-04-08T09:15:00Z">
        <w:r w:rsidR="009B2620">
          <w:fldChar w:fldCharType="end"/>
        </w:r>
      </w:ins>
      <w:r>
        <w:t xml:space="preserve">. </w:t>
      </w:r>
      <w:del w:id="1072" w:author="Ed" w:date="2013-04-08T09:15:00Z">
        <w:r w:rsidDel="009B2620">
          <w:delText xml:space="preserve">In the case of IMUs, the error is usually a result of the slow drift of the accelerometers and gyroscopes due to temperature variation. </w:delText>
        </w:r>
      </w:del>
      <w:r>
        <w:t>A well-calibrated relative localization system with an accurate observer model will still accumulate error over time</w:t>
      </w:r>
      <w:ins w:id="1073" w:author="Ed" w:date="2013-04-08T09:16:00Z">
        <w:r w:rsidR="00EB1F78">
          <w:t>,</w:t>
        </w:r>
      </w:ins>
      <w:del w:id="1074" w:author="Ed" w:date="2013-04-08T09:16:00Z">
        <w:r w:rsidDel="00EB1F78">
          <w:delText>,</w:delText>
        </w:r>
      </w:del>
      <w:r>
        <w:t xml:space="preserve"> and the estimated position of the robot will slowly diverge from the true position.</w:t>
      </w:r>
    </w:p>
    <w:p w:rsidR="00E87BD2" w:rsidRDefault="00DB619F">
      <w:ins w:id="1075" w:author="Ed" w:date="2013-04-08T09:18:00Z">
        <w:r>
          <w:t xml:space="preserve">Unlike relative localization, absolute localization does not accumulate error. </w:t>
        </w:r>
      </w:ins>
      <w:r w:rsidR="0053034D">
        <w:t xml:space="preserve">There are several different types of absolute localization methods that use different types of sensors. Some methods use external sensors, such as cameras </w:t>
      </w:r>
      <w:ins w:id="1076" w:author="Ed" w:date="2013-04-01T14:52:00Z">
        <w:r w:rsidR="0053761C">
          <w:t xml:space="preserve">or </w:t>
        </w:r>
      </w:ins>
      <w:r w:rsidR="0053034D">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ins w:id="1077" w:author="Ed" w:date="2013-04-03T16:13:00Z">
        <w:r w:rsidR="004D686C">
          <w:fldChar w:fldCharType="begin"/>
        </w:r>
        <w:r w:rsidR="004D686C">
          <w:instrText xml:space="preserve"> ADDIN ZOTERO_ITEM CSL_CITATION {"citationID":"et8lpv7j2","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r w:rsidR="004D686C">
        <w:fldChar w:fldCharType="separate"/>
      </w:r>
      <w:ins w:id="1078" w:author="Ed" w:date="2013-04-03T16:13:00Z">
        <w:r w:rsidR="004D686C" w:rsidRPr="004D686C">
          <w:t>[20]</w:t>
        </w:r>
        <w:r w:rsidR="004D686C">
          <w:fldChar w:fldCharType="end"/>
        </w:r>
      </w:ins>
      <w:r w:rsidR="0053034D">
        <w:t xml:space="preserve">. </w:t>
      </w:r>
      <w:proofErr w:type="spellStart"/>
      <w:r w:rsidR="0053034D">
        <w:t>Trackable</w:t>
      </w:r>
      <w:proofErr w:type="spellEnd"/>
      <w:r w:rsidR="0053034D">
        <w:t xml:space="preserve"> features </w:t>
      </w:r>
      <w:del w:id="1079" w:author="Ed" w:date="2013-04-03T16:14:00Z">
        <w:r w:rsidR="0053034D" w:rsidDel="00B5275F">
          <w:delText xml:space="preserve">include visible features such as lights, signs, or painted patterns; these features </w:delText>
        </w:r>
      </w:del>
      <w:r w:rsidR="0053034D">
        <w:t>may already exist in the environment, such as ceiling lights in an office building, or may be added, such as position-coded labels on a warehouse floor.</w:t>
      </w:r>
      <w:del w:id="1080" w:author="Ed" w:date="2013-04-03T16:14:00Z">
        <w:r w:rsidR="0053034D" w:rsidDel="00B5275F">
          <w:delText xml:space="preserve"> </w:delText>
        </w:r>
      </w:del>
      <w:r w:rsidR="0053034D">
        <w:t xml:space="preserve"> </w:t>
      </w:r>
      <w:del w:id="1081" w:author="Ed" w:date="2013-04-03T16:14:00Z">
        <w:r w:rsidR="0053034D" w:rsidDel="00B5275F">
          <w:delText xml:space="preserve">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w:delText>
        </w:r>
      </w:del>
      <w:r w:rsidR="0053034D">
        <w:t xml:space="preserve">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w:t>
      </w:r>
      <w:del w:id="1082" w:author="Ed" w:date="2013-04-08T09:20:00Z">
        <w:r w:rsidR="0053034D" w:rsidDel="00DB619F">
          <w:delText>These m</w:delText>
        </w:r>
      </w:del>
      <w:ins w:id="1083" w:author="Ed" w:date="2013-04-08T09:20:00Z">
        <w:r>
          <w:t>M</w:t>
        </w:r>
      </w:ins>
      <w:r w:rsidR="0053034D">
        <w:t xml:space="preserve">ethods </w:t>
      </w:r>
      <w:ins w:id="1084" w:author="Ed" w:date="2013-04-08T09:20:00Z">
        <w:r>
          <w:t xml:space="preserve">using sensors onboard the robot </w:t>
        </w:r>
      </w:ins>
      <w:r w:rsidR="0053034D">
        <w:t>also depend on the environment having suitable features to localize against</w:t>
      </w:r>
      <w:del w:id="1085" w:author="Ed" w:date="2013-04-08T09:21:00Z">
        <w:r w:rsidR="0053034D" w:rsidDel="00DB619F">
          <w:delText>. It is difficult to use these methods</w:delText>
        </w:r>
      </w:del>
      <w:ins w:id="1086" w:author="Ed" w:date="2013-04-08T09:21:00Z">
        <w:r>
          <w:t xml:space="preserve">, which may not be true in </w:t>
        </w:r>
      </w:ins>
      <w:del w:id="1087" w:author="Ed" w:date="2013-04-08T09:21:00Z">
        <w:r w:rsidR="0053034D" w:rsidDel="00DB619F">
          <w:delText xml:space="preserve"> in featureless </w:delText>
        </w:r>
      </w:del>
      <w:r w:rsidR="0053034D">
        <w:t>environments</w:t>
      </w:r>
      <w:del w:id="1088" w:author="Ed" w:date="2013-04-08T09:21:00Z">
        <w:r w:rsidR="0053034D" w:rsidDel="00DB619F">
          <w:delText>,</w:delText>
        </w:r>
      </w:del>
      <w:r w:rsidR="0053034D">
        <w:t xml:space="preserve"> such as open fields, and environments with many repeated similar or identical features, such as long hallways.</w:t>
      </w:r>
    </w:p>
    <w:p w:rsidR="00E87BD2" w:rsidRDefault="0053034D" w:rsidP="00E87BD2">
      <w:pPr>
        <w:rPr>
          <w:ins w:id="1089" w:author="Ed" w:date="2013-04-08T09:34:00Z"/>
        </w:rPr>
      </w:pPr>
      <w:r>
        <w:t xml:space="preserve">Although most absolute localization methods require an </w:t>
      </w:r>
      <w:r w:rsidRPr="0053761C">
        <w:rPr>
          <w:i/>
          <w:rPrChange w:id="1090" w:author="Ed" w:date="2013-04-01T14:52:00Z">
            <w:rPr/>
          </w:rPrChange>
        </w:rPr>
        <w:t>a priori</w:t>
      </w:r>
      <w:r>
        <w:t xml:space="preserve"> map (or model) of the environment, one class of absolute localization methods perform simultaneous localization and mapping (SLAM). SLAM algorithms begin with no map of the robot’s </w:t>
      </w:r>
      <w:r>
        <w:lastRenderedPageBreak/>
        <w:t xml:space="preserve">environment and incrementally build one as they explore. </w:t>
      </w:r>
      <w:del w:id="1091" w:author="Ed" w:date="2013-04-08T09:52:00Z">
        <w:r w:rsidDel="006B59B9">
          <w:delText>For example, a</w:delText>
        </w:r>
      </w:del>
      <w:ins w:id="1092" w:author="Ed" w:date="2013-04-08T09:52:00Z">
        <w:r w:rsidR="006B59B9">
          <w:t>A</w:t>
        </w:r>
      </w:ins>
      <w:r>
        <w:t xml:space="preserve">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ins w:id="1093" w:author="Ed" w:date="2013-04-08T09:52:00Z">
        <w:r w:rsidR="006B59B9">
          <w:fldChar w:fldCharType="begin"/>
        </w:r>
        <w:r w:rsidR="006B59B9">
          <w:instrText xml:space="preserve"> ADDIN ZOTERO_ITEM CSL_CITATION {"citationID":"1fqmeqfrp4","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r w:rsidR="006B59B9">
        <w:fldChar w:fldCharType="separate"/>
      </w:r>
      <w:ins w:id="1094" w:author="Ed" w:date="2013-04-08T09:52:00Z">
        <w:r w:rsidR="006B59B9" w:rsidRPr="006B59B9">
          <w:rPr>
            <w:rPrChange w:id="1095" w:author="Ed" w:date="2013-04-08T09:52:00Z">
              <w:rPr/>
            </w:rPrChange>
          </w:rPr>
          <w:t>[20]</w:t>
        </w:r>
        <w:r w:rsidR="006B59B9">
          <w:fldChar w:fldCharType="end"/>
        </w:r>
      </w:ins>
      <w:r>
        <w:t>.</w:t>
      </w:r>
    </w:p>
    <w:p w:rsidR="00E87BD2" w:rsidRDefault="00E87BD2" w:rsidP="00E87BD2">
      <w:pPr>
        <w:rPr>
          <w:ins w:id="1096" w:author="Ed" w:date="2013-04-08T09:34:00Z"/>
        </w:rPr>
      </w:pPr>
      <w:ins w:id="1097" w:author="Ed" w:date="2013-04-08T09:34:00Z">
        <w:r>
          <w:t xml:space="preserve">ABBY’s sensor suite contains several sensors that can be used for localization. The encoders on the wheels are well-suited for odometry. The LIDAR and the Kinect depth camera can both be used for absolute localization using a number of methods, including both SLAM and </w:t>
        </w:r>
        <w:r w:rsidRPr="00074C86">
          <w:rPr>
            <w:i/>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074C86">
          <w:rPr>
            <w:i/>
          </w:rPr>
          <w:t>a priori</w:t>
        </w:r>
        <w:r>
          <w:t xml:space="preserve"> 2D occupancy grid map was chosen for absolute localization.</w:t>
        </w:r>
      </w:ins>
    </w:p>
    <w:p w:rsidR="00915506" w:rsidRDefault="00E87BD2">
      <w:pPr>
        <w:rPr>
          <w:ins w:id="1098" w:author="Ed" w:date="2013-04-08T09:31:00Z"/>
        </w:rPr>
      </w:pPr>
      <w:ins w:id="1099" w:author="Ed" w:date="2013-04-08T09:34:00Z">
        <w:r>
          <w:t>ABBY uses odometry from the encoders on the wheels for relative localization. The physical state observer runs under the real time operating system on the cRIO, and publishes pose estimates with uncertainty (represented as covariance) to the ROS system at 50 Hz. Relatively high frequency updates to the robot’s pose are required as an input to the local planner, which generates velocity pairs at a rate of 12 Hz.</w:t>
        </w:r>
      </w:ins>
    </w:p>
    <w:p w:rsidR="0053034D" w:rsidDel="00E87BD2" w:rsidRDefault="00E87BD2">
      <w:pPr>
        <w:rPr>
          <w:del w:id="1100" w:author="Ed" w:date="2013-04-08T09:34:00Z"/>
        </w:rPr>
      </w:pPr>
      <w:ins w:id="1101" w:author="Ed" w:date="2013-04-08T09:37:00Z">
        <w:r>
          <w:t xml:space="preserve">A SLAM algorithm was considered for absolute localization on ABBY. Because SLAM does not require an </w:t>
        </w:r>
        <w:r w:rsidRPr="004637A6">
          <w:rPr>
            <w:i/>
          </w:rPr>
          <w:t>a priori</w:t>
        </w:r>
        <w:r>
          <w:t xml:space="preserve"> map, it would be easy to install a </w:t>
        </w:r>
        <w:proofErr w:type="spellStart"/>
        <w:r>
          <w:t>SLAMing</w:t>
        </w:r>
        <w:proofErr w:type="spellEnd"/>
        <w:r>
          <w:t xml:space="preserve"> robot in a novel environment. </w:t>
        </w:r>
      </w:ins>
      <w:ins w:id="1102" w:author="Ed" w:date="2013-04-08T09:31:00Z">
        <w:r w:rsidR="00915506">
          <w:t xml:space="preserve">Maps were generated by ABBY using the LIDAR and the </w:t>
        </w:r>
        <w:proofErr w:type="spellStart"/>
        <w:r w:rsidR="00915506">
          <w:t>gmapping</w:t>
        </w:r>
        <w:proofErr w:type="spellEnd"/>
        <w:r w:rsidR="00915506">
          <w:t xml:space="preserve"> SLAM package</w:t>
        </w:r>
        <w:r w:rsidR="00915506">
          <w:fldChar w:fldCharType="begin"/>
        </w:r>
        <w:r w:rsidR="00915506">
          <w:instrText xml:space="preserve"> ADDIN ZOTERO_ITEM CSL_CITATION {"citationID":"1m6o6sukhm","properties":{"formattedCitation":"[21]","plainCitation":"[21]"},"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r w:rsidR="00915506">
          <w:fldChar w:fldCharType="separate"/>
        </w:r>
        <w:r w:rsidR="00915506" w:rsidRPr="003E136B">
          <w:t>[21]</w:t>
        </w:r>
        <w:r w:rsidR="00915506">
          <w:fldChar w:fldCharType="end"/>
        </w:r>
        <w:r w:rsidR="00915506">
          <w:t xml:space="preserve">. </w:t>
        </w:r>
        <w:proofErr w:type="spellStart"/>
        <w:r w:rsidR="00915506">
          <w:t>Gmapping</w:t>
        </w:r>
        <w:proofErr w:type="spellEnd"/>
        <w:r w:rsidR="00915506">
          <w:t xml:space="preserve"> uses a </w:t>
        </w:r>
        <w:proofErr w:type="spellStart"/>
        <w:r w:rsidR="00915506">
          <w:t>Rao-Blackwellized</w:t>
        </w:r>
        <w:proofErr w:type="spellEnd"/>
        <w:r w:rsidR="00915506">
          <w:t xml:space="preserve"> particle filter to generate maps </w:t>
        </w:r>
        <w:r w:rsidR="00915506">
          <w:lastRenderedPageBreak/>
          <w:t xml:space="preserve">as it localizes. </w:t>
        </w:r>
      </w:ins>
      <w:proofErr w:type="spellStart"/>
      <w:ins w:id="1103" w:author="Ed" w:date="2013-04-08T09:37:00Z">
        <w:r>
          <w:t>G</w:t>
        </w:r>
      </w:ins>
      <w:ins w:id="1104" w:author="Ed" w:date="2013-04-08T09:31:00Z">
        <w:r w:rsidR="00915506">
          <w:t>mapping</w:t>
        </w:r>
        <w:proofErr w:type="spellEnd"/>
        <w:r w:rsidR="00915506">
          <w:t xml:space="preserve"> on ABBY was unable to reliably traverse doorways without </w:t>
        </w:r>
      </w:ins>
      <w:ins w:id="1105" w:author="Ed" w:date="2013-04-08T09:32:00Z">
        <w:r>
          <w:t xml:space="preserve">introducing </w:t>
        </w:r>
      </w:ins>
      <w:ins w:id="1106" w:author="Ed" w:date="2013-04-08T09:31:00Z">
        <w:r w:rsidR="00915506">
          <w:t>error. This was sufficient reason not to use it for localization.</w:t>
        </w:r>
      </w:ins>
      <w:del w:id="1107" w:author="Ed" w:date="2013-04-03T16:19:00Z">
        <w:r w:rsidR="0053034D" w:rsidDel="00AB6B99">
          <w:delText xml:space="preserve"> Because SLAM algorithms are incremental, they are more prone to error than localizing against an </w:delText>
        </w:r>
        <w:r w:rsidR="0053034D" w:rsidRPr="0053761C" w:rsidDel="00AB6B99">
          <w:rPr>
            <w:i/>
            <w:rPrChange w:id="1108" w:author="Ed" w:date="2013-04-01T14:52:00Z">
              <w:rPr/>
            </w:rPrChange>
          </w:rPr>
          <w:delText>a priori</w:delText>
        </w:r>
        <w:r w:rsidR="0053034D" w:rsidDel="00AB6B99">
          <w:delTex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delText>
        </w:r>
        <w:r w:rsidR="00801869" w:rsidDel="00AB6B99">
          <w:delText xml:space="preserve">ainst an </w:delText>
        </w:r>
        <w:r w:rsidR="00801869" w:rsidRPr="0053761C" w:rsidDel="00AB6B99">
          <w:rPr>
            <w:i/>
            <w:rPrChange w:id="1109" w:author="Ed" w:date="2013-04-01T14:52:00Z">
              <w:rPr/>
            </w:rPrChange>
          </w:rPr>
          <w:delText>a priori</w:delText>
        </w:r>
        <w:r w:rsidR="00801869" w:rsidDel="00AB6B99">
          <w:delText xml:space="preserve"> map or model</w:delText>
        </w:r>
      </w:del>
      <w:del w:id="1110" w:author="Ed" w:date="2013-04-08T09:21:00Z">
        <w:r w:rsidR="00801869" w:rsidDel="00915506">
          <w:delText>.</w:delText>
        </w:r>
      </w:del>
    </w:p>
    <w:p w:rsidR="0053034D" w:rsidRDefault="0053034D">
      <w:del w:id="1111" w:author="Ed" w:date="2013-04-01T14:14:00Z">
        <w:r w:rsidDel="00C26887">
          <w:delText>ABBY</w:delText>
        </w:r>
      </w:del>
      <w:del w:id="1112" w:author="Ed" w:date="2013-04-08T09:34:00Z">
        <w:r w:rsidDel="00E87BD2">
          <w:delText>’s sensor suite contains several sensors that can be used for localization. The encoders on the wheels are well-suited for odometry</w:delText>
        </w:r>
      </w:del>
      <w:del w:id="1113" w:author="Ed" w:date="2013-04-03T16:19:00Z">
        <w:r w:rsidDel="00BF5F27">
          <w:delText>, and the gyroscopic yaw-rate sensor can be used for inertial heading measurement</w:delText>
        </w:r>
      </w:del>
      <w:del w:id="1114" w:author="Ed" w:date="2013-04-08T09:34:00Z">
        <w:r w:rsidDel="00E87BD2">
          <w:delText xml:space="preserve">. </w:delText>
        </w:r>
      </w:del>
      <w:del w:id="1115" w:author="Ed" w:date="2013-04-03T16:19:00Z">
        <w:r w:rsidDel="00BF5F27">
          <w:delText xml:space="preserve"> </w:delText>
        </w:r>
      </w:del>
      <w:del w:id="1116" w:author="Ed" w:date="2013-04-08T09:34:00Z">
        <w:r w:rsidDel="00E87BD2">
          <w:delText xml:space="preserve">The LIDAR and the Kinect depth camera can both be used for absolute localization using a number of methods, including both SLAM and </w:delText>
        </w:r>
        <w:r w:rsidRPr="0053761C" w:rsidDel="00E87BD2">
          <w:rPr>
            <w:i/>
            <w:rPrChange w:id="1117" w:author="Ed" w:date="2013-04-01T14:52:00Z">
              <w:rPr/>
            </w:rPrChange>
          </w:rPr>
          <w:delText>a priori</w:delText>
        </w:r>
        <w:r w:rsidDel="00E87BD2">
          <w:delTex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delText>
        </w:r>
        <w:r w:rsidRPr="0053761C" w:rsidDel="00E87BD2">
          <w:rPr>
            <w:i/>
            <w:rPrChange w:id="1118" w:author="Ed" w:date="2013-04-01T14:53:00Z">
              <w:rPr/>
            </w:rPrChange>
          </w:rPr>
          <w:delText>a priori</w:delText>
        </w:r>
        <w:r w:rsidDel="00E87BD2">
          <w:delText xml:space="preserve"> 2D occupancy grid map was chosen for absolute localization.</w:delText>
        </w:r>
      </w:del>
    </w:p>
    <w:p w:rsidR="0053034D" w:rsidDel="00E87BD2" w:rsidRDefault="00E87BD2" w:rsidP="00CA427F">
      <w:pPr>
        <w:rPr>
          <w:del w:id="1119" w:author="Ed" w:date="2013-04-08T09:34:00Z"/>
        </w:rPr>
      </w:pPr>
      <w:ins w:id="1120" w:author="Ed" w:date="2013-04-08T09:35:00Z">
        <w:r>
          <w:t xml:space="preserve">Instead, the maps were manually cleaned up using image editing software and used as </w:t>
        </w:r>
        <w:r w:rsidRPr="00E87BD2">
          <w:rPr>
            <w:i/>
            <w:rPrChange w:id="1121" w:author="Ed" w:date="2013-04-08T09:36:00Z">
              <w:rPr/>
            </w:rPrChange>
          </w:rPr>
          <w:t>a priori</w:t>
        </w:r>
        <w:r>
          <w:t xml:space="preserve"> maps for </w:t>
        </w:r>
      </w:ins>
      <w:ins w:id="1122" w:author="Ed" w:date="2013-04-08T09:36:00Z">
        <w:r>
          <w:t>A</w:t>
        </w:r>
      </w:ins>
      <w:ins w:id="1123" w:author="Ed" w:date="2013-04-08T09:35:00Z">
        <w:r>
          <w:t xml:space="preserve">MCL. </w:t>
        </w:r>
      </w:ins>
      <w:del w:id="1124" w:author="Ed" w:date="2013-04-01T14:14:00Z">
        <w:r w:rsidR="0053034D" w:rsidDel="00C26887">
          <w:delText>ABBY</w:delText>
        </w:r>
      </w:del>
      <w:del w:id="1125" w:author="Ed" w:date="2013-04-08T09:34:00Z">
        <w:r w:rsidR="0053034D" w:rsidDel="00E87BD2">
          <w:delText xml:space="preserve"> uses odometry from the encoders on the wheels for relative localization. The physical state observer runs under the real time operating system on the cRIO, and publishes pose estimates with uncertainty (represented as covariance) to the ROS system at </w:delText>
        </w:r>
        <w:r w:rsidR="003330B7" w:rsidDel="00E87BD2">
          <w:delText>50</w:delText>
        </w:r>
        <w:r w:rsidR="0053034D" w:rsidDel="00E87BD2">
          <w:delText xml:space="preserve"> Hz. Relatively high frequency updates to the robot’s pose are required as an input to the local planner, which generates velocity pairs at a rate of </w:delText>
        </w:r>
      </w:del>
      <w:del w:id="1126" w:author="Ed" w:date="2013-04-01T14:56:00Z">
        <w:r w:rsidR="003330B7" w:rsidDel="00D03085">
          <w:delText>16</w:delText>
        </w:r>
        <w:r w:rsidR="0053034D" w:rsidDel="00D03085">
          <w:delText xml:space="preserve"> </w:delText>
        </w:r>
      </w:del>
      <w:del w:id="1127" w:author="Ed" w:date="2013-04-08T09:34:00Z">
        <w:r w:rsidR="0053034D" w:rsidDel="00E87BD2">
          <w:delText>Hz.</w:delText>
        </w:r>
      </w:del>
      <w:del w:id="1128" w:author="Ed" w:date="2013-04-03T16:21:00Z">
        <w:r w:rsidR="0053034D" w:rsidDel="00BF5F27">
          <w:delText xml:space="preserve"> </w:delText>
        </w:r>
      </w:del>
      <w:del w:id="1129" w:author="Ed" w:date="2013-04-08T09:34:00Z">
        <w:r w:rsidR="0053034D" w:rsidDel="00E87BD2">
          <w:delText>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delText>
        </w:r>
        <w:r w:rsidR="0026231D" w:rsidDel="00E87BD2">
          <w:delText xml:space="preserve"> 0.26 meters in the direction of travel and 0.90 meters perpendicular to the direction of travel</w:delText>
        </w:r>
        <w:r w:rsidR="0053034D" w:rsidDel="00E87BD2">
          <w:delText>. When the robot is driven in a circle with radius 1m for five laps with no observed wheel slip, the</w:delText>
        </w:r>
        <w:r w:rsidR="003330B7" w:rsidDel="00E87BD2">
          <w:delText xml:space="preserve"> average</w:delText>
        </w:r>
        <w:r w:rsidR="0053034D" w:rsidDel="00E87BD2">
          <w:delText xml:space="preserve"> odometry error</w:delText>
        </w:r>
        <w:r w:rsidR="003330B7" w:rsidDel="00E87BD2">
          <w:delText xml:space="preserve"> over six trials</w:delText>
        </w:r>
        <w:r w:rsidR="0053034D" w:rsidDel="00E87BD2">
          <w:delText xml:space="preserve"> is </w:delText>
        </w:r>
        <w:r w:rsidR="003330B7" w:rsidDel="00E87BD2">
          <w:delText>1 meter in displacement and 26 degrees in heading</w:delText>
        </w:r>
        <w:r w:rsidR="0053034D" w:rsidDel="00E87BD2">
          <w:delText xml:space="preserve">. As expected, change in heading causes a greater error in the odometric localization. The greater error due to change in heading is a feature of the differential drive system on </w:delText>
        </w:r>
      </w:del>
      <w:del w:id="1130" w:author="Ed" w:date="2013-04-01T14:14:00Z">
        <w:r w:rsidR="0053034D" w:rsidDel="00C26887">
          <w:delText>ABBY</w:delText>
        </w:r>
      </w:del>
      <w:del w:id="1131" w:author="Ed" w:date="2013-04-08T09:34:00Z">
        <w:r w:rsidR="0053034D" w:rsidDel="00E87BD2">
          <w:delTex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delText>
        </w:r>
        <w:r w:rsidR="00993CBD" w:rsidDel="00E87BD2">
          <w:delText>ly large error to the odometry.</w:delText>
        </w:r>
      </w:del>
    </w:p>
    <w:p w:rsidR="0053034D" w:rsidDel="00E87BD2" w:rsidRDefault="0053034D" w:rsidP="00CA427F">
      <w:pPr>
        <w:rPr>
          <w:del w:id="1132" w:author="Ed" w:date="2013-04-08T09:35:00Z"/>
        </w:rPr>
      </w:pPr>
      <w:del w:id="1133" w:author="Ed" w:date="2013-04-08T09:35:00Z">
        <w:r w:rsidDel="00E87BD2">
          <w:delText xml:space="preserve">It may be possible to improve the accuracy of the relative localization system by fusing in other sensors. </w:delText>
        </w:r>
      </w:del>
      <w:del w:id="1134" w:author="Ed" w:date="2013-04-03T16:21:00Z">
        <w:r w:rsidDel="00BF5F27">
          <w:delText>The yaw rate sensor on the robot was not used because undiagnosed electrical problems</w:delText>
        </w:r>
      </w:del>
      <w:del w:id="1135" w:author="Ed" w:date="2013-04-03T16:20:00Z">
        <w:r w:rsidDel="00BF5F27">
          <w:delText xml:space="preserve"> rendered it inaccur</w:delText>
        </w:r>
        <w:r w:rsidR="008B0231" w:rsidDel="00BF5F27">
          <w:delText>ate</w:delText>
        </w:r>
      </w:del>
      <w:del w:id="1136" w:author="Ed" w:date="2013-04-03T16:21:00Z">
        <w:r w:rsidR="008B0231" w:rsidDel="00BF5F27">
          <w:delText xml:space="preserve">. </w:delText>
        </w:r>
      </w:del>
      <w:del w:id="1137" w:author="Ed" w:date="2013-04-08T09:35:00Z">
        <w:r w:rsidR="008B0231" w:rsidDel="00E87BD2">
          <w:delText xml:space="preserve">Other researchers at Case </w:delText>
        </w:r>
        <w:r w:rsidR="0087344B" w:rsidDel="00E87BD2">
          <w:fldChar w:fldCharType="begin"/>
        </w:r>
      </w:del>
      <w:del w:id="1138" w:author="Ed" w:date="2013-04-02T10:35:00Z">
        <w:r w:rsidR="00380F8D" w:rsidDel="00FC6366">
          <w:del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139" w:author="Ed" w:date="2013-04-08T09:35:00Z">
        <w:r w:rsidR="0087344B" w:rsidDel="00E87BD2">
          <w:fldChar w:fldCharType="separate"/>
        </w:r>
      </w:del>
      <w:del w:id="1140" w:author="Ed" w:date="2013-04-02T10:35:00Z">
        <w:r w:rsidR="00380F8D" w:rsidRPr="00FC6366" w:rsidDel="00FC6366">
          <w:delText>[10]</w:delText>
        </w:r>
      </w:del>
      <w:del w:id="1141" w:author="Ed" w:date="2013-04-08T09:35:00Z">
        <w:r w:rsidR="0087344B" w:rsidDel="00E87BD2">
          <w:fldChar w:fldCharType="end"/>
        </w:r>
        <w:r w:rsidDel="00E87BD2">
          <w:delText>, have fused rotational velocity data from a gyroscopic yaw rate sensor with odometry using a</w:delText>
        </w:r>
        <w:r w:rsidR="008B0231" w:rsidDel="00E87BD2">
          <w:delText xml:space="preserve">n Extended Kalman Filter (EKF) </w:delText>
        </w:r>
        <w:r w:rsidDel="00E87BD2">
          <w:delText xml:space="preserve">. Because </w:delText>
        </w:r>
      </w:del>
      <w:del w:id="1142" w:author="Ed" w:date="2013-04-03T16:22:00Z">
        <w:r w:rsidDel="00BF5F27">
          <w:delText xml:space="preserve">the </w:delText>
        </w:r>
      </w:del>
      <w:del w:id="1143" w:author="Ed" w:date="2013-04-08T09:35:00Z">
        <w:r w:rsidDel="00E87BD2">
          <w:delText xml:space="preserve">yaw rate sensor is inertial, it is not affected by wheel slip. However, it does drift slowly over time. An EKF with variable measurement </w:delText>
        </w:r>
        <w:r w:rsidR="008B0231" w:rsidDel="00E87BD2">
          <w:delText xml:space="preserve">covariance, as described in </w:delText>
        </w:r>
        <w:r w:rsidR="0087344B" w:rsidDel="00E87BD2">
          <w:fldChar w:fldCharType="begin"/>
        </w:r>
      </w:del>
      <w:del w:id="1144" w:author="Ed" w:date="2013-04-02T10:35:00Z">
        <w:r w:rsidR="00380F8D" w:rsidDel="00FC6366">
          <w:del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145" w:author="Ed" w:date="2013-04-08T09:35:00Z">
        <w:r w:rsidR="0087344B" w:rsidDel="00E87BD2">
          <w:fldChar w:fldCharType="separate"/>
        </w:r>
      </w:del>
      <w:del w:id="1146" w:author="Ed" w:date="2013-04-02T10:35:00Z">
        <w:r w:rsidR="00380F8D" w:rsidRPr="00FC6366" w:rsidDel="00FC6366">
          <w:delText>[10]</w:delText>
        </w:r>
      </w:del>
      <w:del w:id="1147" w:author="Ed" w:date="2013-04-08T09:35:00Z">
        <w:r w:rsidR="0087344B" w:rsidDel="00E87BD2">
          <w:fldChar w:fldCharType="end"/>
        </w:r>
        <w:r w:rsidDel="00E87BD2">
          <w:delText xml:space="preserve"> can improve the relative pose estimate, but the author of that research concluded that the improvement was minimal.</w:delText>
        </w:r>
      </w:del>
    </w:p>
    <w:p w:rsidR="0053034D" w:rsidRDefault="0053034D" w:rsidP="00CA427F">
      <w:r>
        <w:t>AMCL is an absolute localization method that model</w:t>
      </w:r>
      <w:del w:id="1148" w:author="Ed" w:date="2013-04-03T16:22:00Z">
        <w:r w:rsidDel="00BF5F27">
          <w:delText>'</w:delText>
        </w:r>
      </w:del>
      <w:r>
        <w:t>s the robot's pose as a probability distribution</w:t>
      </w:r>
      <w:r w:rsidR="0087344B">
        <w:fldChar w:fldCharType="begin"/>
      </w:r>
      <w:ins w:id="1149" w:author="Ed" w:date="2013-04-03T15:41:00Z">
        <w:r w:rsidR="00C23EE7">
          <w:instrText xml:space="preserve"> ADDIN ZOTERO_ITEM CSL_CITATION {"citationID":"5tgokcujt","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del w:id="1150" w:author="Ed" w:date="2013-04-03T15:41:00Z">
        <w:r w:rsidR="007A0A93" w:rsidDel="00C23EE7">
          <w:del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87344B">
        <w:fldChar w:fldCharType="separate"/>
      </w:r>
      <w:ins w:id="1151" w:author="Ed" w:date="2013-04-03T15:41:00Z">
        <w:r w:rsidR="00C23EE7" w:rsidRPr="00C23EE7">
          <w:t>[20]</w:t>
        </w:r>
      </w:ins>
      <w:del w:id="1152" w:author="Ed" w:date="2013-04-03T15:41:00Z">
        <w:r w:rsidR="007A0A93" w:rsidRPr="00C23EE7" w:rsidDel="00C23EE7">
          <w:delText>[18]</w:delText>
        </w:r>
      </w:del>
      <w:r w:rsidR="0087344B">
        <w:fldChar w:fldCharType="end"/>
      </w:r>
      <w:r>
        <w:t xml:space="preserve">. The robot's pose is considered probabilistic to represent the uncertainty of the sensor measurements used to determine the pose. </w:t>
      </w:r>
      <w:del w:id="1153" w:author="Ed" w:date="2013-04-01T14:14:00Z">
        <w:r w:rsidDel="00C26887">
          <w:delText>ABBY</w:delText>
        </w:r>
      </w:del>
      <w:ins w:id="1154" w:author="Ed" w:date="2013-04-01T14:14:00Z">
        <w:r w:rsidR="00C26887">
          <w:t>ABBY</w:t>
        </w:r>
      </w:ins>
      <w:r>
        <w:t xml:space="preserve"> uses AMCL to match LIDAR scans to an </w:t>
      </w:r>
      <w:r>
        <w:rPr>
          <w:i/>
          <w:iCs/>
        </w:rPr>
        <w:t>a priori</w:t>
      </w:r>
      <w:r>
        <w:t xml:space="preserve"> map. </w:t>
      </w:r>
      <w:del w:id="1155" w:author="Ed" w:date="2013-04-03T16:23:00Z">
        <w:r w:rsidDel="00BF5F27">
          <w:delText xml:space="preserve">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w:delText>
        </w:r>
      </w:del>
      <w:r>
        <w:t xml:space="preserve">AMCL can theoretically solve the “wake-up robot problem,” in which the robot </w:t>
      </w:r>
      <w:del w:id="1156" w:author="Ed" w:date="2013-04-01T14:57:00Z">
        <w:r w:rsidDel="00F15635">
          <w:delText xml:space="preserve">that </w:delText>
        </w:r>
      </w:del>
      <w:r>
        <w:t xml:space="preserve">is initialized with no estimated pose. However, testing with </w:t>
      </w:r>
      <w:del w:id="1157" w:author="Ed" w:date="2013-04-01T14:14:00Z">
        <w:r w:rsidDel="00C26887">
          <w:delText>ABBY</w:delText>
        </w:r>
      </w:del>
      <w:ins w:id="1158" w:author="Ed" w:date="2013-04-01T14:14:00Z">
        <w:r w:rsidR="00C26887">
          <w:t>ABBY</w:t>
        </w:r>
      </w:ins>
      <w:r>
        <w:t xml:space="preserve"> showed that AMCL could not reliably solve this problem, and would often converge on a false pose estimate. Instead, </w:t>
      </w:r>
      <w:del w:id="1159" w:author="Ed" w:date="2013-04-01T14:14:00Z">
        <w:r w:rsidDel="00C26887">
          <w:delText>ABBY</w:delText>
        </w:r>
      </w:del>
      <w:ins w:id="1160"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w:t>
      </w:r>
      <w:ins w:id="1161" w:author="Ed" w:date="2013-04-03T16:23:00Z">
        <w:r w:rsidR="00BF5F27">
          <w:t>On ABBY, e</w:t>
        </w:r>
      </w:ins>
      <w:del w:id="1162" w:author="Ed" w:date="2013-04-03T16:23:00Z">
        <w:r w:rsidDel="00BF5F27">
          <w:delText>E</w:delText>
        </w:r>
      </w:del>
      <w:r>
        <w:t xml:space="preserve">ach pose update from AMCL takes approximately </w:t>
      </w:r>
      <w:r w:rsidR="008C03F5">
        <w:t>200</w:t>
      </w:r>
      <w:r>
        <w:t xml:space="preserve"> milliseconds, </w:t>
      </w:r>
      <w:del w:id="1163" w:author="Ed" w:date="2013-04-08T09:38:00Z">
        <w:r w:rsidDel="00A215EB">
          <w:delText>which means that</w:delText>
        </w:r>
      </w:del>
      <w:ins w:id="1164" w:author="Ed" w:date="2013-04-08T09:38:00Z">
        <w:r w:rsidR="00A215EB">
          <w:t>so</w:t>
        </w:r>
      </w:ins>
      <w:r>
        <w:t xml:space="preserve"> it can run no faster than </w:t>
      </w:r>
      <w:r w:rsidR="008C03F5">
        <w:t>5</w:t>
      </w:r>
      <w:r>
        <w:t xml:space="preserve"> Hz.</w:t>
      </w:r>
    </w:p>
    <w:p w:rsidR="0053034D" w:rsidDel="00915506" w:rsidRDefault="0053034D" w:rsidP="00CA427F">
      <w:pPr>
        <w:rPr>
          <w:del w:id="1165" w:author="Ed" w:date="2013-04-08T09:30:00Z"/>
        </w:rPr>
      </w:pPr>
      <w:del w:id="1166" w:author="Ed" w:date="2013-04-08T09:30:00Z">
        <w:r w:rsidDel="00915506">
          <w:delText xml:space="preserve">Of course, AMCL is only possible with an </w:delText>
        </w:r>
        <w:r w:rsidRPr="0053761C" w:rsidDel="00915506">
          <w:rPr>
            <w:i/>
            <w:rPrChange w:id="1167" w:author="Ed" w:date="2013-04-01T14:53:00Z">
              <w:rPr/>
            </w:rPrChange>
          </w:rPr>
          <w:delText>a priori</w:delText>
        </w:r>
        <w:r w:rsidDel="00915506">
          <w:delText xml:space="preserve"> map. </w:delText>
        </w:r>
      </w:del>
      <w:del w:id="1168" w:author="Ed" w:date="2013-04-01T14:14:00Z">
        <w:r w:rsidDel="00C26887">
          <w:delText>ABBY</w:delText>
        </w:r>
      </w:del>
      <w:del w:id="1169" w:author="Ed" w:date="2013-04-08T09:30:00Z">
        <w:r w:rsidDel="00915506">
          <w:delText xml:space="preserve">'s maps were generated by the robot itself, using the same LIDAR used for AMCL and the gmapping SLAM package. Gmapping uses a Rao-Blackwellized particle filter to generate maps as it localizes. Gmapping was considered as a possibility for the absolute localization scheme on </w:delText>
        </w:r>
      </w:del>
      <w:del w:id="1170" w:author="Ed" w:date="2013-04-01T14:14:00Z">
        <w:r w:rsidDel="00C26887">
          <w:delText>ABBY</w:delText>
        </w:r>
      </w:del>
      <w:del w:id="1171" w:author="Ed" w:date="2013-04-08T09:30:00Z">
        <w:r w:rsidDel="00915506">
          <w:delText xml:space="preserve">. The main advantage of gmapping over AMCL is that it does not require an </w:delText>
        </w:r>
        <w:r w:rsidRPr="0053761C" w:rsidDel="00915506">
          <w:rPr>
            <w:i/>
            <w:rPrChange w:id="1172" w:author="Ed" w:date="2013-04-01T14:53:00Z">
              <w:rPr/>
            </w:rPrChange>
          </w:rPr>
          <w:delText>a priori</w:delText>
        </w:r>
        <w:r w:rsidDel="00915506">
          <w:delText xml:space="preserve"> map, making it eas</w:delText>
        </w:r>
        <w:r w:rsidR="0083679E" w:rsidDel="00915506">
          <w:delText>i</w:delText>
        </w:r>
        <w:r w:rsidDel="00915506">
          <w:delText xml:space="preserve">er to install the robot in a novel environment. However, gmapping on </w:delText>
        </w:r>
      </w:del>
      <w:del w:id="1173" w:author="Ed" w:date="2013-04-01T14:14:00Z">
        <w:r w:rsidDel="00C26887">
          <w:delText>ABBY</w:delText>
        </w:r>
      </w:del>
      <w:del w:id="1174" w:author="Ed" w:date="2013-04-08T09:30:00Z">
        <w:r w:rsidDel="00915506">
          <w:delText xml:space="preserve"> was unable to reliably traverse doorways without accumulating error. This was sufficient reason not to use it for localization. In addition, the maps generated with gmapping were manually edited to remove skews from going through doors.</w:delText>
        </w:r>
      </w:del>
    </w:p>
    <w:p w:rsidR="0053034D" w:rsidRDefault="0053034D" w:rsidP="00CA427F">
      <w:r>
        <w:t xml:space="preserve">Combining odometry with AMCL yields results that are better than either one alone. Because AMCL takes so long to compute, it cannot be used to approximate continuous localization. </w:t>
      </w:r>
      <w:ins w:id="1175" w:author="Ed" w:date="2013-04-03T16:27:00Z">
        <w:r w:rsidR="00D91C43">
          <w:t xml:space="preserve">The local planner for the mobile base updates at 12 Hz, which is faster than AMCL can </w:t>
        </w:r>
      </w:ins>
      <w:ins w:id="1176" w:author="Ed" w:date="2013-04-03T16:28:00Z">
        <w:r w:rsidR="00D91C43">
          <w:t xml:space="preserve">update. </w:t>
        </w:r>
      </w:ins>
      <w:del w:id="1177" w:author="Ed" w:date="2013-04-03T16:28:00Z">
        <w:r w:rsidDel="00D91C43">
          <w:delText xml:space="preserve">This makes it unsuitable for local planning, which updates at </w:delText>
        </w:r>
      </w:del>
      <w:del w:id="1178" w:author="Ed" w:date="2013-04-01T14:57:00Z">
        <w:r w:rsidR="00073423" w:rsidDel="00F15635">
          <w:delText xml:space="preserve">16 </w:delText>
        </w:r>
      </w:del>
      <w:del w:id="1179" w:author="Ed" w:date="2013-04-03T16:28:00Z">
        <w:r w:rsidR="00073423" w:rsidDel="00D91C43">
          <w:delText>Hz</w:delText>
        </w:r>
        <w:r w:rsidDel="00D91C43">
          <w:delText xml:space="preserve">. </w:delText>
        </w:r>
      </w:del>
      <w:r>
        <w:t xml:space="preserve">Whereas odometry is more suitable for the local planner, the error it accumulates as the robot runs eventually makes it unsuitable for global planning. </w:t>
      </w:r>
      <w:del w:id="1180" w:author="Ed" w:date="2013-04-08T09:40:00Z">
        <w:r w:rsidDel="00B60E2F">
          <w:delText>In order to combine these</w:delText>
        </w:r>
      </w:del>
      <w:ins w:id="1181" w:author="Ed" w:date="2013-04-08T09:40:00Z">
        <w:r w:rsidR="00B60E2F">
          <w:t>The results of</w:t>
        </w:r>
      </w:ins>
      <w:r>
        <w:t xml:space="preserve"> two methods</w:t>
      </w:r>
      <w:ins w:id="1182" w:author="Ed" w:date="2013-04-08T09:40:00Z">
        <w:r w:rsidR="00B60E2F">
          <w:t xml:space="preserve"> are fused by storing</w:t>
        </w:r>
      </w:ins>
      <w:del w:id="1183" w:author="Ed" w:date="2013-04-08T09:40:00Z">
        <w:r w:rsidDel="00B60E2F">
          <w:delText>,</w:delText>
        </w:r>
      </w:del>
      <w:r>
        <w:t xml:space="preserve"> two transforms </w:t>
      </w:r>
      <w:del w:id="1184" w:author="Ed" w:date="2013-04-08T09:40:00Z">
        <w:r w:rsidDel="00B60E2F">
          <w:delText xml:space="preserve">are stored </w:delText>
        </w:r>
      </w:del>
      <w:r>
        <w:t>in the robot’s TF tree</w:t>
      </w:r>
      <w:ins w:id="1185" w:author="Ed" w:date="2013-04-08T09:40:00Z">
        <w:r w:rsidR="00B60E2F">
          <w:t xml:space="preserve">, as shown </w:t>
        </w:r>
        <w:proofErr w:type="gramStart"/>
        <w:r w:rsidR="00B60E2F">
          <w:t xml:space="preserve">in </w:t>
        </w:r>
      </w:ins>
      <w:proofErr w:type="gramEnd"/>
      <w:del w:id="1186" w:author="Ed" w:date="2013-04-08T09:42:00Z">
        <w:r w:rsidDel="00851713">
          <w:delText xml:space="preserve">. </w:delText>
        </w:r>
      </w:del>
      <w:ins w:id="1187" w:author="Ed" w:date="2013-04-08T09:42:00Z">
        <w:r w:rsidR="00851713">
          <w:t xml:space="preserve">. </w:t>
        </w:r>
      </w:ins>
      <w:r>
        <w:t xml:space="preserve">One transform is between the robot’s </w:t>
      </w:r>
      <w:proofErr w:type="spellStart"/>
      <w:r w:rsidRPr="003E136B">
        <w:rPr>
          <w:rFonts w:ascii="Consolas" w:hAnsi="Consolas" w:cs="Consolas"/>
          <w:rPrChange w:id="1188" w:author="Ed" w:date="2013-04-03T16:25:00Z">
            <w:rPr/>
          </w:rPrChange>
        </w:rP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rsidRPr="003E136B">
        <w:rPr>
          <w:rFonts w:ascii="Consolas" w:hAnsi="Consolas" w:cs="Consolas"/>
          <w:rPrChange w:id="1189" w:author="Ed" w:date="2013-04-03T16:25:00Z">
            <w:rPr/>
          </w:rPrChange>
        </w:rP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w:t>
      </w:r>
      <w:r>
        <w:lastRenderedPageBreak/>
        <w:t>provides a</w:t>
      </w:r>
      <w:ins w:id="1190" w:author="Ed" w:date="2013-04-03T16:28:00Z">
        <w:r w:rsidR="00D91C43">
          <w:t xml:space="preserve"> higher resolution </w:t>
        </w:r>
      </w:ins>
      <w:del w:id="1191" w:author="Ed" w:date="2013-04-03T16:28:00Z">
        <w:r w:rsidDel="00D91C43">
          <w:delText xml:space="preserve">n approximately continuous </w:delText>
        </w:r>
      </w:del>
      <w:r>
        <w:t xml:space="preserve">position estimate. Local planning is performed in the </w:t>
      </w:r>
      <w:proofErr w:type="spellStart"/>
      <w:r w:rsidRPr="003E136B">
        <w:rPr>
          <w:rFonts w:ascii="Consolas" w:hAnsi="Consolas" w:cs="Consolas"/>
          <w:rPrChange w:id="1192" w:author="Ed" w:date="2013-04-03T16:26:00Z">
            <w:rPr/>
          </w:rPrChange>
        </w:rPr>
        <w:t>odom</w:t>
      </w:r>
      <w:proofErr w:type="spellEnd"/>
      <w:r>
        <w:t xml:space="preserve"> frame. The top level transform is from the </w:t>
      </w:r>
      <w:r w:rsidRPr="003E136B">
        <w:rPr>
          <w:rFonts w:ascii="Consolas" w:hAnsi="Consolas" w:cs="Consolas"/>
          <w:rPrChange w:id="1193" w:author="Ed" w:date="2013-04-03T16:26:00Z">
            <w:rPr/>
          </w:rPrChange>
        </w:rPr>
        <w:t>map</w:t>
      </w:r>
      <w:r>
        <w:t xml:space="preserve"> frame (the absolute coordinate system) to the </w:t>
      </w:r>
      <w:proofErr w:type="spellStart"/>
      <w:r w:rsidRPr="003E136B">
        <w:rPr>
          <w:rFonts w:ascii="Consolas" w:hAnsi="Consolas" w:cs="Consolas"/>
          <w:rPrChange w:id="1194" w:author="Ed" w:date="2013-04-03T16:26:00Z">
            <w:rPr/>
          </w:rPrChange>
        </w:rPr>
        <w:t>odom</w:t>
      </w:r>
      <w:proofErr w:type="spellEnd"/>
      <w:r>
        <w:t xml:space="preserve"> frame</w:t>
      </w:r>
      <w:del w:id="1195" w:author="Ed" w:date="2013-04-08T09:40:00Z">
        <w:r w:rsidDel="00B60E2F">
          <w:delText xml:space="preserve"> and the </w:delText>
        </w:r>
        <w:r w:rsidRPr="003E136B" w:rsidDel="00B60E2F">
          <w:rPr>
            <w:rFonts w:ascii="Consolas" w:hAnsi="Consolas" w:cs="Consolas"/>
            <w:rPrChange w:id="1196" w:author="Ed" w:date="2013-04-03T16:26:00Z">
              <w:rPr/>
            </w:rPrChange>
          </w:rPr>
          <w:delText>map</w:delText>
        </w:r>
        <w:r w:rsidDel="00B60E2F">
          <w:delText xml:space="preserve"> frame</w:delText>
        </w:r>
      </w:del>
      <w:r>
        <w:t xml:space="preserve">. This transform is updated by AMCL, which runs an update every time the robot moves more than 0.05 meters in translation or 0.1 radians in rotation. On each AMCL update, the transform from the </w:t>
      </w:r>
      <w:r w:rsidRPr="003E136B">
        <w:rPr>
          <w:rFonts w:ascii="Consolas" w:hAnsi="Consolas" w:cs="Consolas"/>
          <w:rPrChange w:id="1197" w:author="Ed" w:date="2013-04-03T16:26:00Z">
            <w:rPr/>
          </w:rPrChange>
        </w:rPr>
        <w:t>map</w:t>
      </w:r>
      <w:r>
        <w:t xml:space="preserve"> to </w:t>
      </w:r>
      <w:proofErr w:type="spellStart"/>
      <w:r w:rsidRPr="003E136B">
        <w:rPr>
          <w:rFonts w:ascii="Consolas" w:hAnsi="Consolas" w:cs="Consolas"/>
          <w:rPrChange w:id="1198" w:author="Ed" w:date="2013-04-03T16:26:00Z">
            <w:rPr/>
          </w:rPrChange>
        </w:rPr>
        <w:t>odom</w:t>
      </w:r>
      <w:proofErr w:type="spellEnd"/>
      <w:r>
        <w:t xml:space="preserve"> frame </w:t>
      </w:r>
      <w:del w:id="1199" w:author="Ed" w:date="2013-04-03T16:29:00Z">
        <w:r w:rsidDel="00D91C43">
          <w:delText xml:space="preserve">is </w:delText>
        </w:r>
      </w:del>
      <w:r>
        <w:t>change</w:t>
      </w:r>
      <w:ins w:id="1200" w:author="Ed" w:date="2013-04-03T16:29:00Z">
        <w:r w:rsidR="00D91C43">
          <w:t>s</w:t>
        </w:r>
      </w:ins>
      <w:r>
        <w:t xml:space="preserve"> such that it cancels out any error in the </w:t>
      </w:r>
      <w:proofErr w:type="spellStart"/>
      <w:r>
        <w:t>tranform</w:t>
      </w:r>
      <w:proofErr w:type="spellEnd"/>
      <w:r>
        <w:t xml:space="preserve"> from the </w:t>
      </w:r>
      <w:proofErr w:type="spellStart"/>
      <w:r w:rsidRPr="003E136B">
        <w:rPr>
          <w:rFonts w:ascii="Consolas" w:hAnsi="Consolas" w:cs="Consolas"/>
          <w:rPrChange w:id="1201" w:author="Ed" w:date="2013-04-03T16:26:00Z">
            <w:rPr/>
          </w:rPrChange>
        </w:rPr>
        <w:t>odom</w:t>
      </w:r>
      <w:proofErr w:type="spellEnd"/>
      <w:r>
        <w:t xml:space="preserve"> frame to the robot's </w:t>
      </w:r>
      <w:proofErr w:type="spellStart"/>
      <w:r w:rsidRPr="003E136B">
        <w:rPr>
          <w:rFonts w:ascii="Consolas" w:hAnsi="Consolas" w:cs="Consolas"/>
          <w:rPrChange w:id="1202" w:author="Ed" w:date="2013-04-03T16:27:00Z">
            <w:rPr/>
          </w:rPrChange>
        </w:rPr>
        <w:t>base_link</w:t>
      </w:r>
      <w:proofErr w:type="spellEnd"/>
      <w:r>
        <w:t>. Over a long period of operation</w:t>
      </w:r>
      <w:ins w:id="1203" w:author="Ed" w:date="2013-04-01T15:00:00Z">
        <w:r w:rsidR="00F15635">
          <w:t>,</w:t>
        </w:r>
      </w:ins>
      <w:r>
        <w:t xml:space="preserve"> the </w:t>
      </w:r>
      <w:proofErr w:type="spellStart"/>
      <w:r w:rsidRPr="003E136B">
        <w:rPr>
          <w:rFonts w:ascii="Consolas" w:hAnsi="Consolas" w:cs="Consolas"/>
          <w:rPrChange w:id="1204" w:author="Ed" w:date="2013-04-03T16:27:00Z">
            <w:rPr/>
          </w:rPrChange>
        </w:rPr>
        <w:t>odom</w:t>
      </w:r>
      <w:proofErr w:type="spellEnd"/>
      <w:r>
        <w:t xml:space="preserve"> transform may accumulate significant error, but the transform from the </w:t>
      </w:r>
      <w:r w:rsidRPr="003E136B">
        <w:rPr>
          <w:rFonts w:ascii="Consolas" w:hAnsi="Consolas" w:cs="Consolas"/>
          <w:rPrChange w:id="1205" w:author="Ed" w:date="2013-04-03T16:27:00Z">
            <w:rPr/>
          </w:rPrChange>
        </w:rPr>
        <w:t>map</w:t>
      </w:r>
      <w:r>
        <w:t xml:space="preserve"> frame to the </w:t>
      </w:r>
      <w:proofErr w:type="spellStart"/>
      <w:r w:rsidRPr="003E136B">
        <w:rPr>
          <w:rFonts w:ascii="Consolas" w:hAnsi="Consolas" w:cs="Consolas"/>
          <w:rPrChange w:id="1206" w:author="Ed" w:date="2013-04-03T16:27:00Z">
            <w:rPr/>
          </w:rPrChange>
        </w:rPr>
        <w:t>base_link</w:t>
      </w:r>
      <w:proofErr w:type="spellEnd"/>
      <w:r>
        <w:t xml:space="preserve"> remains accurate because of the absolute localization updates.</w:t>
      </w:r>
    </w:p>
    <w:p w:rsidR="00DE35D6" w:rsidRDefault="008C03F5" w:rsidP="00DE35D6">
      <w:pPr>
        <w:pStyle w:val="Caption"/>
        <w:rPr>
          <w:ins w:id="1207" w:author="Ed" w:date="2013-04-08T09:47:00Z"/>
        </w:rPr>
        <w:pPrChange w:id="1208" w:author="Ed" w:date="2013-04-08T09:47:00Z">
          <w:pPr>
            <w:pStyle w:val="Caption"/>
            <w:keepNext/>
            <w:jc w:val="both"/>
          </w:pPr>
        </w:pPrChange>
      </w:pPr>
      <w:r>
        <w:rPr>
          <w:i w:val="0"/>
          <w:iCs w:val="0"/>
          <w:noProof/>
          <w:lang w:bidi="ar-SA"/>
        </w:rPr>
        <w:drawing>
          <wp:inline distT="0" distB="0" distL="0" distR="0" wp14:anchorId="414D25E4" wp14:editId="47B36EC6">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DE35D6" w:rsidRDefault="00DE35D6" w:rsidP="00DE35D6">
      <w:pPr>
        <w:pStyle w:val="Caption"/>
        <w:rPr>
          <w:ins w:id="1209" w:author="Ed" w:date="2013-04-08T09:45:00Z"/>
        </w:rPr>
        <w:pPrChange w:id="1210" w:author="Ed" w:date="2013-04-08T09:47:00Z">
          <w:pPr>
            <w:pStyle w:val="Caption"/>
            <w:keepNext/>
            <w:jc w:val="both"/>
          </w:pPr>
        </w:pPrChange>
      </w:pPr>
      <w:ins w:id="1211" w:author="Ed" w:date="2013-04-08T09:47:00Z">
        <w:r>
          <w:t xml:space="preserve">Figure </w:t>
        </w:r>
        <w:r>
          <w:fldChar w:fldCharType="begin"/>
        </w:r>
        <w:r>
          <w:instrText xml:space="preserve"> SEQ Figure \* ARABIC </w:instrText>
        </w:r>
      </w:ins>
      <w:r>
        <w:fldChar w:fldCharType="separate"/>
      </w:r>
      <w:ins w:id="1212" w:author="Ed" w:date="2013-04-08T09:50:00Z">
        <w:r w:rsidR="006B59B9">
          <w:rPr>
            <w:noProof/>
          </w:rPr>
          <w:t>10</w:t>
        </w:r>
      </w:ins>
      <w:ins w:id="1213" w:author="Ed" w:date="2013-04-08T09:47:00Z">
        <w:r>
          <w:fldChar w:fldCharType="end"/>
        </w:r>
      </w:ins>
      <w:ins w:id="1214" w:author="Ed" w:date="2013-04-08T09:48:00Z">
        <w:r>
          <w:t>: The map, odometry, and base frames of the robot localization system.</w:t>
        </w:r>
      </w:ins>
    </w:p>
    <w:p w:rsidR="008C03F5" w:rsidDel="00DE35D6" w:rsidRDefault="008C03F5" w:rsidP="00DE35D6">
      <w:pPr>
        <w:pStyle w:val="Caption"/>
        <w:rPr>
          <w:del w:id="1215" w:author="Ed" w:date="2013-04-08T09:42:00Z"/>
        </w:rPr>
        <w:pPrChange w:id="1216" w:author="Ed" w:date="2013-04-08T09:47:00Z">
          <w:pPr/>
        </w:pPrChange>
      </w:pPr>
    </w:p>
    <w:p w:rsidR="008C03F5" w:rsidDel="00851713" w:rsidRDefault="008C03F5">
      <w:pPr>
        <w:pStyle w:val="Caption"/>
        <w:ind w:left="0"/>
        <w:jc w:val="both"/>
        <w:rPr>
          <w:del w:id="1217" w:author="Ed" w:date="2013-04-08T09:43:00Z"/>
        </w:rPr>
        <w:pPrChange w:id="1218" w:author="Ed" w:date="2013-04-08T09:43:00Z">
          <w:pPr>
            <w:pStyle w:val="Caption"/>
          </w:pPr>
        </w:pPrChange>
      </w:pPr>
      <w:bookmarkStart w:id="1219" w:name="_Toc351997944"/>
      <w:del w:id="1220" w:author="Ed" w:date="2013-04-08T09:42:00Z">
        <w:r w:rsidDel="00B60E2F">
          <w:delText xml:space="preserve">Figure </w:delText>
        </w:r>
        <w:r w:rsidR="00DB619F" w:rsidDel="00B60E2F">
          <w:rPr>
            <w:i w:val="0"/>
            <w:iCs w:val="0"/>
          </w:rPr>
          <w:fldChar w:fldCharType="begin"/>
        </w:r>
        <w:r w:rsidR="00DB619F" w:rsidDel="00B60E2F">
          <w:delInstrText xml:space="preserve"> SEQ Figure \* ARABIC </w:delInstrText>
        </w:r>
        <w:r w:rsidR="00DB619F" w:rsidDel="00B60E2F">
          <w:rPr>
            <w:i w:val="0"/>
            <w:iCs w:val="0"/>
          </w:rPr>
          <w:fldChar w:fldCharType="separate"/>
        </w:r>
        <w:r w:rsidR="008F4491" w:rsidDel="00B60E2F">
          <w:rPr>
            <w:noProof/>
          </w:rPr>
          <w:delText>10</w:delText>
        </w:r>
        <w:r w:rsidR="00DB619F" w:rsidDel="00B60E2F">
          <w:rPr>
            <w:i w:val="0"/>
            <w:iCs w:val="0"/>
            <w:noProof/>
          </w:rPr>
          <w:fldChar w:fldCharType="end"/>
        </w:r>
        <w:r w:rsidDel="00B60E2F">
          <w:delText>: The map, odometry, and base frames of the robot localization system</w:delText>
        </w:r>
      </w:del>
      <w:del w:id="1221" w:author="Ed" w:date="2013-04-08T09:43:00Z">
        <w:r w:rsidDel="00851713">
          <w:delText>.</w:delText>
        </w:r>
        <w:bookmarkEnd w:id="1219"/>
      </w:del>
    </w:p>
    <w:p w:rsidR="0053034D" w:rsidDel="00B767F7" w:rsidRDefault="0053034D">
      <w:pPr>
        <w:ind w:left="0"/>
        <w:rPr>
          <w:del w:id="1222" w:author="Ed" w:date="2013-04-03T16:30:00Z"/>
        </w:rPr>
        <w:pPrChange w:id="1223" w:author="Ed" w:date="2013-04-08T09:43:00Z">
          <w:pPr/>
        </w:pPrChange>
      </w:pPr>
      <w:del w:id="1224" w:author="Ed" w:date="2013-04-03T16:30:00Z">
        <w:r w:rsidDel="00B767F7">
          <w:delTex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delText>
        </w:r>
        <w:r w:rsidR="008B0231" w:rsidDel="00B767F7">
          <w:delText xml:space="preserve">ee of freedom single-chip IMUs </w:delText>
        </w:r>
        <w:r w:rsidDel="00B767F7">
          <w:delText>would make this an excellent avenue of research to improve the localization system. One obstacle to pursuing this route is that it would require rewriting and retuning the localization EKF on the cRIO, which is beyond the scope of this thesis.</w:delText>
        </w:r>
      </w:del>
    </w:p>
    <w:p w:rsidR="0053034D" w:rsidDel="00B767F7" w:rsidRDefault="0053034D">
      <w:pPr>
        <w:ind w:left="0"/>
        <w:rPr>
          <w:del w:id="1225" w:author="Ed" w:date="2013-04-03T16:30:00Z"/>
        </w:rPr>
        <w:pPrChange w:id="1226" w:author="Ed" w:date="2013-04-08T09:43:00Z">
          <w:pPr/>
        </w:pPrChange>
      </w:pPr>
      <w:del w:id="1227" w:author="Ed" w:date="2013-04-03T16:30:00Z">
        <w:r w:rsidDel="00B767F7">
          <w:delTex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delText>
        </w:r>
        <w:r w:rsidR="0083679E" w:rsidDel="00B767F7">
          <w:delText xml:space="preserve"> the existing odometry system.</w:delText>
        </w:r>
      </w:del>
    </w:p>
    <w:p w:rsidR="0053034D" w:rsidRPr="00F03154" w:rsidDel="00DE35D6" w:rsidRDefault="0053034D">
      <w:pPr>
        <w:ind w:left="0"/>
        <w:rPr>
          <w:del w:id="1228" w:author="Ed" w:date="2013-04-08T09:47:00Z"/>
        </w:rPr>
        <w:pPrChange w:id="1229" w:author="Ed" w:date="2013-04-08T09:43:00Z">
          <w:pPr/>
        </w:pPrChange>
      </w:pPr>
      <w:del w:id="1230" w:author="Ed" w:date="2013-04-03T16:30:00Z">
        <w:r w:rsidDel="00B767F7">
          <w:delTex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delText>
        </w:r>
        <w:r w:rsidR="008B0231" w:rsidDel="00B767F7">
          <w:delText xml:space="preserve">other industrial mobile robots </w:delText>
        </w:r>
        <w:r w:rsidR="0087344B" w:rsidDel="00B767F7">
          <w:fldChar w:fldCharType="begin"/>
        </w:r>
        <w:r w:rsidR="00DE7A2F" w:rsidDel="00B767F7">
          <w:del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delInstrText>
        </w:r>
        <w:r w:rsidR="0087344B" w:rsidDel="00B767F7">
          <w:fldChar w:fldCharType="separate"/>
        </w:r>
        <w:r w:rsidR="00DE7A2F" w:rsidRPr="00DE7A2F" w:rsidDel="00B767F7">
          <w:delText>[4]</w:delText>
        </w:r>
        <w:r w:rsidR="0087344B" w:rsidDel="00B767F7">
          <w:fldChar w:fldCharType="end"/>
        </w:r>
        <w:r w:rsidDel="00B767F7">
          <w:delTex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delText>
        </w:r>
      </w:del>
    </w:p>
    <w:p w:rsidR="0053034D" w:rsidRDefault="0053034D">
      <w:pPr>
        <w:pStyle w:val="Heading3"/>
        <w:pPrChange w:id="1231" w:author="Ed" w:date="2013-04-02T11:34:00Z">
          <w:pPr>
            <w:pStyle w:val="Heading2"/>
          </w:pPr>
        </w:pPrChange>
      </w:pPr>
      <w:bookmarkStart w:id="1232" w:name="_Toc351559258"/>
      <w:bookmarkStart w:id="1233" w:name="_Toc353177982"/>
      <w:r>
        <w:t>Mobile Base Trajectory Planning</w:t>
      </w:r>
      <w:bookmarkEnd w:id="1232"/>
      <w:bookmarkEnd w:id="1233"/>
    </w:p>
    <w:p w:rsidR="0053034D" w:rsidRDefault="0053034D" w:rsidP="00CA427F">
      <w:r>
        <w:lastRenderedPageBreak/>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1234" w:author="Ed" w:date="2013-04-01T14:14:00Z">
        <w:r w:rsidDel="00C26887">
          <w:delText>ABBY</w:delText>
        </w:r>
      </w:del>
      <w:ins w:id="1235" w:author="Ed" w:date="2013-04-01T14:14:00Z">
        <w:r w:rsidR="00C26887">
          <w:t>ABBY</w:t>
        </w:r>
      </w:ins>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del w:id="1236" w:author="Ed" w:date="2013-04-03T16:38:00Z">
        <w:r w:rsidDel="006E089F">
          <w:delText xml:space="preserve">At the simplest and lowest level of the navigation task is speed control. </w:delText>
        </w:r>
      </w:del>
      <w:r>
        <w:t xml:space="preserve">Speed control on </w:t>
      </w:r>
      <w:del w:id="1237" w:author="Ed" w:date="2013-04-01T14:14:00Z">
        <w:r w:rsidDel="00C26887">
          <w:delText>ABBY</w:delText>
        </w:r>
      </w:del>
      <w:ins w:id="1238" w:author="Ed" w:date="2013-04-01T14:14:00Z">
        <w:r w:rsidR="00C26887">
          <w:t>ABBY</w:t>
        </w:r>
      </w:ins>
      <w:r>
        <w:t xml:space="preserve"> </w:t>
      </w:r>
      <w:del w:id="1239" w:author="Ed" w:date="2013-04-01T15:00:00Z">
        <w:r w:rsidDel="00F15635">
          <w:delText xml:space="preserve">is </w:delText>
        </w:r>
      </w:del>
      <w:ins w:id="1240" w:author="Ed" w:date="2013-04-01T15:00:00Z">
        <w:r w:rsidR="00F15635">
          <w:t xml:space="preserve">was </w:t>
        </w:r>
      </w:ins>
      <w:r>
        <w:t>implemented</w:t>
      </w:r>
      <w:ins w:id="1241" w:author="Ed" w:date="2013-04-01T15:00:00Z">
        <w:r w:rsidR="00F15635">
          <w:t xml:space="preserve"> by previous researchers</w:t>
        </w:r>
      </w:ins>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del w:id="1242"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1243" w:author="Ed" w:date="2013-04-01T15:01:00Z">
        <w:r w:rsidR="00F15635">
          <w:t xml:space="preserve">Equations </w:t>
        </w:r>
      </w:ins>
      <w:ins w:id="1244" w:author="Ed" w:date="2013-04-01T15:02:00Z">
        <w:r w:rsidR="00F15635">
          <w:t>1 and 2</w:t>
        </w:r>
      </w:ins>
      <w:r w:rsidR="00CE35EE">
        <w:t>)</w:t>
      </w:r>
      <w:r>
        <w:t xml:space="preserve">, implemented on the </w:t>
      </w:r>
      <w:proofErr w:type="spellStart"/>
      <w:r>
        <w:t>cRIO's</w:t>
      </w:r>
      <w:proofErr w:type="spellEnd"/>
      <w:r>
        <w:t xml:space="preserve"> PowerPC processor, is used to convert twist-style commands (forward and rotational speed) into speed </w:t>
      </w:r>
      <w:del w:id="1245" w:author="Ed" w:date="2013-04-01T15:03:00Z">
        <w:r w:rsidDel="00F15635">
          <w:delText xml:space="preserve">commands </w:delText>
        </w:r>
      </w:del>
      <w:proofErr w:type="spellStart"/>
      <w:ins w:id="1246" w:author="Ed" w:date="2013-04-01T15:03:00Z">
        <w:r w:rsidR="00F15635">
          <w:t>setpoints</w:t>
        </w:r>
        <w:proofErr w:type="spellEnd"/>
        <w:r w:rsidR="00F15635">
          <w:t xml:space="preserve"> </w:t>
        </w:r>
      </w:ins>
      <w:r>
        <w:t xml:space="preserve">for each wheel. </w:t>
      </w:r>
      <w:ins w:id="1247" w:author="Ed" w:date="2013-04-01T15:03:00Z">
        <w:r w:rsidR="00F15635">
          <w:t xml:space="preserve">Each PID controller's </w:t>
        </w:r>
        <w:proofErr w:type="spellStart"/>
        <w:r w:rsidR="00F15635">
          <w:t>setpoint</w:t>
        </w:r>
        <w:proofErr w:type="spellEnd"/>
        <w:r w:rsidR="00F15635">
          <w:t xml:space="preserve"> is specified in meters/second and its output is an 8-bit signed integer </w:t>
        </w:r>
      </w:ins>
      <w:proofErr w:type="gramStart"/>
      <w:r>
        <w:t>These</w:t>
      </w:r>
      <w:proofErr w:type="gramEnd"/>
      <w:r>
        <w:t xml:space="preserve"> signed integers represent the desired voltage to be output by the Sabertooth motor controller, with -127 being full reverse and 127 being full forward. Since the Sabertooth motor controller can vary its voltage output from -24 volts </w:t>
      </w:r>
      <w:r>
        <w:lastRenderedPageBreak/>
        <w:t xml:space="preserve">to 24 volts, the 7 bits of speed resolution in each direction correspond to a voltage output resolution of about 189mV. The PID controllers on </w:t>
      </w:r>
      <w:del w:id="1248" w:author="Ed" w:date="2013-04-01T14:14:00Z">
        <w:r w:rsidDel="00C26887">
          <w:delText>ABBY</w:delText>
        </w:r>
      </w:del>
      <w:ins w:id="1249" w:author="Ed" w:date="2013-04-01T14:14:00Z">
        <w:r w:rsidR="00C26887">
          <w:t>ABBY</w:t>
        </w:r>
      </w:ins>
      <w:r>
        <w:t xml:space="preserve"> were originally tuned for another </w:t>
      </w:r>
      <w:del w:id="1250" w:author="Ed" w:date="2013-04-03T16:44:00Z">
        <w:r w:rsidDel="001B254E">
          <w:delText>similar robot based on the</w:delText>
        </w:r>
        <w:r w:rsidR="00E8726A" w:rsidDel="001B254E">
          <w:delText xml:space="preserve"> same drivetrain known as ALEN</w:delText>
        </w:r>
      </w:del>
      <w:ins w:id="1251" w:author="Ed" w:date="2013-04-03T16:44:00Z">
        <w:r w:rsidR="001B254E">
          <w:t>HARLIE-class robot with a different weight distribution</w:t>
        </w:r>
      </w:ins>
      <w:del w:id="1252" w:author="Ed" w:date="2013-04-02T10:26:00Z">
        <w:r w:rsidR="00E8726A" w:rsidDel="002D6416">
          <w:delText xml:space="preserve"> </w:delText>
        </w:r>
      </w:del>
      <w:r w:rsidR="0087344B">
        <w:fldChar w:fldCharType="begin"/>
      </w:r>
      <w:ins w:id="1253" w:author="Ed" w:date="2013-04-03T16:24:00Z">
        <w:r w:rsidR="003E136B">
          <w:instrText xml:space="preserve"> ADDIN ZOTERO_ITEM CSL_CITATION {"citationID":"28k03e7o82","properties":{"formattedCitation":"[22]","plainCitation":"[22]"},"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1254"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ins w:id="1255" w:author="Ed" w:date="2013-04-03T16:24:00Z">
        <w:r w:rsidR="003E136B" w:rsidRPr="003E136B">
          <w:t>[22]</w:t>
        </w:r>
      </w:ins>
      <w:del w:id="1256" w:author="Ed" w:date="2013-04-03T15:41:00Z">
        <w:r w:rsidR="007A0A93" w:rsidRPr="003E136B" w:rsidDel="00C23EE7">
          <w:delText>[19]</w:delText>
        </w:r>
      </w:del>
      <w:r w:rsidR="0087344B">
        <w:fldChar w:fldCharType="end"/>
      </w:r>
      <w:r>
        <w:t>.</w:t>
      </w:r>
      <w:del w:id="1257" w:author="Ed" w:date="2013-04-03T16:45:00Z">
        <w:r w:rsidDel="001B254E">
          <w:delText xml:space="preserve"> ALEN was significantly lighter than </w:delText>
        </w:r>
      </w:del>
      <w:del w:id="1258" w:author="Ed" w:date="2013-04-01T14:14:00Z">
        <w:r w:rsidDel="00C26887">
          <w:delText>ABBY</w:delText>
        </w:r>
      </w:del>
      <w:del w:id="1259" w:author="Ed" w:date="2013-04-03T16:45:00Z">
        <w:r w:rsidDel="001B254E">
          <w:delText xml:space="preserve"> and also had a different weight distribution. </w:delText>
        </w:r>
      </w:del>
      <w:ins w:id="1260" w:author="Ed" w:date="2013-04-03T16:45:00Z">
        <w:r w:rsidR="001B254E">
          <w:t xml:space="preserve"> </w:t>
        </w:r>
      </w:ins>
      <w:del w:id="1261" w:author="Ed" w:date="2013-04-03T16:45:00Z">
        <w:r w:rsidDel="001B254E">
          <w:delText xml:space="preserve">As a result, </w:delText>
        </w:r>
      </w:del>
      <w:del w:id="1262" w:author="Ed" w:date="2013-04-01T15:03:00Z">
        <w:r w:rsidDel="00F15635">
          <w:delText xml:space="preserve">it is likely that </w:delText>
        </w:r>
      </w:del>
      <w:del w:id="1263" w:author="Ed" w:date="2013-04-01T14:14:00Z">
        <w:r w:rsidDel="00C26887">
          <w:delText>ABBY</w:delText>
        </w:r>
      </w:del>
      <w:del w:id="1264" w:author="Ed" w:date="2013-04-03T16:45:00Z">
        <w:r w:rsidDel="001B254E">
          <w:delText xml:space="preserve">'s PID controllers are not optimally tuned. This sub-optimal tuning makes it impossible for </w:delText>
        </w:r>
      </w:del>
      <w:del w:id="1265" w:author="Ed" w:date="2013-04-01T14:14:00Z">
        <w:r w:rsidDel="00C26887">
          <w:delText>ABBY</w:delText>
        </w:r>
      </w:del>
      <w:del w:id="1266" w:author="Ed" w:date="2013-04-03T16:45:00Z">
        <w:r w:rsidDel="001B254E">
          <w:delText xml:space="preserve"> to execute low-speed commands because the controllers do not command a high enough voltage to the motors to overcome static friction in the drivetrain. </w:delText>
        </w:r>
      </w:del>
      <w:ins w:id="1267" w:author="Ed" w:date="2013-04-03T16:46:00Z">
        <w:r w:rsidR="001B254E">
          <w:t xml:space="preserve">With minimal returning, </w:t>
        </w:r>
      </w:ins>
      <w:del w:id="1268" w:author="Ed" w:date="2013-04-03T16:46:00Z">
        <w:r w:rsidDel="001B254E">
          <w:delText xml:space="preserve">As a result, </w:delText>
        </w:r>
      </w:del>
      <w:del w:id="1269" w:author="Ed" w:date="2013-04-01T14:14:00Z">
        <w:r w:rsidDel="00C26887">
          <w:delText>ABBY</w:delText>
        </w:r>
      </w:del>
      <w:ins w:id="1270"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w:t>
      </w:r>
      <w:ins w:id="1271" w:author="Ed" w:date="2013-04-03T16:46:00Z">
        <w:r w:rsidR="001B254E">
          <w:t>; other robots based on the same mobility platform</w:t>
        </w:r>
      </w:ins>
      <w:ins w:id="1272" w:author="Ed" w:date="2013-04-03T16:47:00Z">
        <w:r w:rsidR="001B254E">
          <w:t xml:space="preserve"> </w:t>
        </w:r>
      </w:ins>
      <w:del w:id="1273" w:author="Ed" w:date="2013-04-03T16:47:00Z">
        <w:r w:rsidDel="001B254E">
          <w:delText>. This compares unfavorably to the minimum speeds that Eric Perko was</w:delText>
        </w:r>
      </w:del>
      <w:ins w:id="1274" w:author="Ed" w:date="2013-04-03T16:47:00Z">
        <w:r w:rsidR="001B254E">
          <w:t>were</w:t>
        </w:r>
      </w:ins>
      <w:r>
        <w:t xml:space="preserve"> able to achieve </w:t>
      </w:r>
      <w:del w:id="1275" w:author="Ed" w:date="2013-04-03T16:47:00Z">
        <w:r w:rsidDel="001B254E">
          <w:delText xml:space="preserve">on HARLIE, which were </w:delText>
        </w:r>
      </w:del>
      <w:r>
        <w:t>0.1 m/second and 0.1 radians/second respectively.</w:t>
      </w:r>
    </w:p>
    <w:p w:rsidR="0053034D" w:rsidRPr="004719AB" w:rsidRDefault="003E70E3"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6B59B9">
        <w:t>1</w:t>
      </w:r>
      <w:r w:rsidR="0087344B">
        <w:fldChar w:fldCharType="end"/>
      </w:r>
    </w:p>
    <w:p w:rsidR="00CE35EE" w:rsidRDefault="003E70E3"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6B59B9">
        <w:t>2</w:t>
      </w:r>
      <w:r w:rsidR="0087344B">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1276" w:author="Ed" w:date="2013-04-01T14:14:00Z">
        <w:r w:rsidDel="00C26887">
          <w:delText>ABBY</w:delText>
        </w:r>
      </w:del>
      <w:ins w:id="1277" w:author="Ed" w:date="2013-04-01T14:14:00Z">
        <w:r w:rsidR="00C26887">
          <w:t>ABBY</w:t>
        </w:r>
      </w:ins>
      <w:r>
        <w:t>, these tasks are performed by a global and a local planner, respectively.</w:t>
      </w:r>
    </w:p>
    <w:p w:rsidR="0053034D" w:rsidRDefault="001B1C15" w:rsidP="00CA427F">
      <w:proofErr w:type="spellStart"/>
      <w:r>
        <w:t>NavFn</w:t>
      </w:r>
      <w:proofErr w:type="spellEnd"/>
      <w:r w:rsidR="0087344B">
        <w:fldChar w:fldCharType="begin"/>
      </w:r>
      <w:ins w:id="1278" w:author="Ed" w:date="2013-04-03T16:24:00Z">
        <w:r w:rsidR="003E136B">
          <w:instrText xml:space="preserve"> ADDIN ZOTERO_ITEM CSL_CITATION {"citationID":"2ep3h8p661","properties":{"formattedCitation":"[23]","plainCitation":"[23]"},"citationItems":[{"id":9,"uris":["http://zotero.org/users/1284010/items/4A6N49GE"],"uri":["http://zotero.org/users/1284010/items/4A6N49GE"],"itemData":{"id":9,"type":"webpage","title":"navfn - ROS Wiki","URL":"http://www.ros.org/wiki/navfn","accessed":{"date-parts":[[2013,2,13]]}}}],"schema":"https://github.com/citation-style-language/schema/raw/master/csl-citation.json"} </w:instrText>
        </w:r>
      </w:ins>
      <w:del w:id="1279" w:author="Ed" w:date="2013-04-03T15:41:00Z">
        <w:r w:rsidR="007A0A93" w:rsidDel="00C23EE7">
          <w:del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delInstrText>
        </w:r>
      </w:del>
      <w:r w:rsidR="0087344B">
        <w:fldChar w:fldCharType="separate"/>
      </w:r>
      <w:ins w:id="1280" w:author="Ed" w:date="2013-04-03T16:24:00Z">
        <w:r w:rsidR="003E136B" w:rsidRPr="003E136B">
          <w:t>[23]</w:t>
        </w:r>
      </w:ins>
      <w:del w:id="1281" w:author="Ed" w:date="2013-04-03T15:41:00Z">
        <w:r w:rsidR="007A0A93" w:rsidRPr="003E136B" w:rsidDel="00C23EE7">
          <w:delText>[20]</w:delText>
        </w:r>
      </w:del>
      <w:r w:rsidR="0087344B">
        <w:fldChar w:fldCharType="end"/>
      </w:r>
      <w:del w:id="1282" w:author="Ed" w:date="2013-04-02T10:26:00Z">
        <w:r w:rsidR="0053034D" w:rsidDel="002D6416">
          <w:delText xml:space="preserve"> </w:delText>
        </w:r>
      </w:del>
      <w:r w:rsidR="0053034D">
        <w:t>, the global planner node</w:t>
      </w:r>
      <w:ins w:id="1283" w:author="Ed" w:date="2013-04-03T16:48:00Z">
        <w:r w:rsidR="0022684D">
          <w:t xml:space="preserve"> available in the ROS navigation stack, </w:t>
        </w:r>
      </w:ins>
      <w:del w:id="1284" w:author="Ed" w:date="2013-04-03T16:48:00Z">
        <w:r w:rsidR="0053034D" w:rsidDel="0022684D">
          <w:delText xml:space="preserve">, </w:delText>
        </w:r>
      </w:del>
      <w:r w:rsidR="0053034D">
        <w:t xml:space="preserve">operates on a grid-based global </w:t>
      </w:r>
      <w:proofErr w:type="spellStart"/>
      <w:r w:rsidR="0053034D">
        <w:t>costmap</w:t>
      </w:r>
      <w:proofErr w:type="spellEnd"/>
      <w:r w:rsidR="0053034D">
        <w:t xml:space="preserve"> populated by </w:t>
      </w:r>
      <w:del w:id="1285" w:author="Ed" w:date="2013-04-03T16:48:00Z">
        <w:r w:rsidR="0053034D" w:rsidDel="0022684D">
          <w:delText xml:space="preserve">the </w:delText>
        </w:r>
        <w:r w:rsidR="0053034D" w:rsidDel="0022684D">
          <w:rPr>
            <w:i/>
          </w:rPr>
          <w:delText>a priori</w:delText>
        </w:r>
        <w:r w:rsidR="0053034D" w:rsidDel="0022684D">
          <w:delText xml:space="preserve"> map and </w:delText>
        </w:r>
      </w:del>
      <w:r w:rsidR="0053034D">
        <w:t xml:space="preserve">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7344B">
        <w:fldChar w:fldCharType="begin"/>
      </w:r>
      <w:ins w:id="1286" w:author="Ed" w:date="2013-04-03T16:24:00Z">
        <w:r w:rsidR="003E136B">
          <w:instrText xml:space="preserve"> ADDIN ZOTERO_ITEM CSL_CITATION {"citationID":"178hoj9t5i","properties":{"formattedCitation":"[24]","plainCitation":"[24]"},"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ins>
      <w:del w:id="1287" w:author="Ed" w:date="2013-04-03T15:41:00Z">
        <w:r w:rsidR="007A0A93" w:rsidDel="00C23EE7">
          <w:del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delInstrText>
        </w:r>
      </w:del>
      <w:r w:rsidR="0087344B">
        <w:fldChar w:fldCharType="separate"/>
      </w:r>
      <w:ins w:id="1288" w:author="Ed" w:date="2013-04-03T16:24:00Z">
        <w:r w:rsidR="003E136B" w:rsidRPr="003E136B">
          <w:t>[24]</w:t>
        </w:r>
      </w:ins>
      <w:del w:id="1289" w:author="Ed" w:date="2013-04-03T15:41:00Z">
        <w:r w:rsidR="007A0A93" w:rsidRPr="003E136B" w:rsidDel="00C23EE7">
          <w:delText>[21]</w:delText>
        </w:r>
      </w:del>
      <w:r w:rsidR="0087344B">
        <w:fldChar w:fldCharType="end"/>
      </w:r>
      <w:r w:rsidR="0053034D">
        <w:t xml:space="preserve">. This path is defined as a series of intermediate </w:t>
      </w:r>
      <w:del w:id="1290" w:author="Ed" w:date="2013-04-01T15:04:00Z">
        <w:r w:rsidR="0053034D" w:rsidDel="00F15635">
          <w:delText>"breadcrumbs,"</w:delText>
        </w:r>
      </w:del>
      <w:r w:rsidR="0053034D">
        <w:t xml:space="preserve"> robot poses along the path. </w:t>
      </w:r>
      <w:proofErr w:type="spellStart"/>
      <w:r w:rsidR="0053034D">
        <w:t>NavFn</w:t>
      </w:r>
      <w:proofErr w:type="spellEnd"/>
      <w:r w:rsidR="0053034D">
        <w:t xml:space="preserve"> </w:t>
      </w:r>
      <w:del w:id="1291" w:author="Ed" w:date="2013-04-03T16:49:00Z">
        <w:r w:rsidR="0053034D" w:rsidDel="0022684D">
          <w:delText xml:space="preserve">can </w:delText>
        </w:r>
      </w:del>
      <w:r w:rsidR="0053034D">
        <w:t>successfully plan</w:t>
      </w:r>
      <w:ins w:id="1292" w:author="Ed" w:date="2013-04-03T16:49:00Z">
        <w:r w:rsidR="0022684D">
          <w:t>s</w:t>
        </w:r>
      </w:ins>
      <w:r w:rsidR="0053034D">
        <w:t xml:space="preserve"> paths for </w:t>
      </w:r>
      <w:del w:id="1293" w:author="Ed" w:date="2013-04-01T14:14:00Z">
        <w:r w:rsidR="0053034D" w:rsidDel="00C26887">
          <w:delText>ABBY</w:delText>
        </w:r>
      </w:del>
      <w:ins w:id="1294"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w:t>
      </w:r>
      <w:r>
        <w:lastRenderedPageBreak/>
        <w:t>performs local planning u</w:t>
      </w:r>
      <w:r w:rsidR="001E0DFA">
        <w:t xml:space="preserve">sing a </w:t>
      </w:r>
      <w:del w:id="1295" w:author="Ed" w:date="2013-04-01T15:04:00Z">
        <w:r w:rsidR="001E0DFA" w:rsidDel="00F15635">
          <w:delText>dynamic window</w:delText>
        </w:r>
      </w:del>
      <w:ins w:id="1296" w:author="Ed" w:date="2013-04-01T15:04:00Z">
        <w:r w:rsidR="00F15635">
          <w:t>trajectory rollout</w:t>
        </w:r>
      </w:ins>
      <w:r w:rsidR="001E0DFA">
        <w:t xml:space="preserve"> approach</w:t>
      </w:r>
      <w:del w:id="1297" w:author="Ed" w:date="2013-04-02T10:27:00Z">
        <w:r w:rsidR="001E0DFA" w:rsidDel="002D6416">
          <w:delText>,</w:delText>
        </w:r>
      </w:del>
      <w:r w:rsidR="0087344B">
        <w:fldChar w:fldCharType="begin"/>
      </w:r>
      <w:ins w:id="1298" w:author="Ed" w:date="2013-04-03T15:41:00Z">
        <w:r w:rsidR="00C23EE7">
          <w:instrText xml:space="preserve"> ADDIN ZOTERO_ITEM CSL_CITATION {"citationID":"1rtbbkis9i","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del w:id="1299" w:author="Ed" w:date="2013-04-03T15:41:00Z">
        <w:r w:rsidR="007A0A93" w:rsidDel="00C23EE7">
          <w:del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87344B">
        <w:fldChar w:fldCharType="separate"/>
      </w:r>
      <w:ins w:id="1300" w:author="Ed" w:date="2013-04-03T15:41:00Z">
        <w:r w:rsidR="00C23EE7" w:rsidRPr="00C23EE7">
          <w:t>[20]</w:t>
        </w:r>
      </w:ins>
      <w:del w:id="1301" w:author="Ed" w:date="2013-04-03T15:41:00Z">
        <w:r w:rsidR="007A0A93" w:rsidRPr="00C23EE7" w:rsidDel="00C23EE7">
          <w:delText>[18]</w:delText>
        </w:r>
      </w:del>
      <w:r w:rsidR="0087344B">
        <w:fldChar w:fldCharType="end"/>
      </w:r>
      <w:ins w:id="1302" w:author="Ed" w:date="2013-04-02T10:27:00Z">
        <w:r w:rsidR="002D6416">
          <w:t>,</w:t>
        </w:r>
      </w:ins>
      <w:r>
        <w:t xml:space="preserve"> which forward-simulates translational and rotational velocities and evaluates the resulting trajectories for proximity to obstacles, proximity to the goal, and adherence to the global path. These scores </w:t>
      </w:r>
      <w:del w:id="1303" w:author="Ed" w:date="2013-04-01T15:04:00Z">
        <w:r w:rsidDel="00F15635">
          <w:delText xml:space="preserve">and </w:delText>
        </w:r>
      </w:del>
      <w:ins w:id="1304" w:author="Ed" w:date="2013-04-01T15:04:00Z">
        <w:r w:rsidR="00F15635">
          <w:t xml:space="preserve">are </w:t>
        </w:r>
      </w:ins>
      <w:r>
        <w:t xml:space="preserve">weighted and summed to determine the </w:t>
      </w:r>
      <w:del w:id="1305" w:author="Ed" w:date="2013-04-01T15:05:00Z">
        <w:r w:rsidDel="00F15635">
          <w:delText xml:space="preserve">trajectory's </w:delText>
        </w:r>
      </w:del>
      <w:ins w:id="1306" w:author="Ed" w:date="2013-04-01T15:05:00Z">
        <w:r w:rsidR="00F15635">
          <w:t xml:space="preserve">velocity command’s </w:t>
        </w:r>
      </w:ins>
      <w:r>
        <w:t>score. The highest scoring velocity command is sent to the mobile base driver.</w:t>
      </w:r>
      <w:del w:id="1307" w:author="Ed" w:date="2013-04-03T16:50:00Z">
        <w:r w:rsidDel="00A42B1C">
          <w:delText xml:space="preserve"> </w:delText>
        </w:r>
      </w:del>
      <w:del w:id="1308" w:author="Ed" w:date="2013-04-01T15:05:00Z">
        <w:r w:rsidDel="00F15635">
          <w:delText xml:space="preserve">On </w:delText>
        </w:r>
      </w:del>
      <w:del w:id="1309" w:author="Ed" w:date="2013-04-01T14:14:00Z">
        <w:r w:rsidDel="00C26887">
          <w:delText>ABBY</w:delText>
        </w:r>
      </w:del>
      <w:del w:id="1310"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Del="00A42B1C" w:rsidRDefault="0053034D" w:rsidP="00CA427F">
      <w:pPr>
        <w:rPr>
          <w:del w:id="1311" w:author="Ed" w:date="2013-04-03T16:50:00Z"/>
        </w:rPr>
      </w:pPr>
      <w:del w:id="1312" w:author="Ed" w:date="2013-04-03T16:50:00Z">
        <w:r w:rsidDel="00A42B1C">
          <w:delText xml:space="preserve">There are some alternatives to NavFn and the base local planner packages used on </w:delText>
        </w:r>
      </w:del>
      <w:del w:id="1313" w:author="Ed" w:date="2013-04-01T14:14:00Z">
        <w:r w:rsidDel="00C26887">
          <w:delText>ABBY</w:delText>
        </w:r>
      </w:del>
      <w:del w:id="1314" w:author="Ed" w:date="2013-04-03T16:50:00Z">
        <w:r w:rsidDel="00A42B1C">
          <w:delText>. The ROS navigation stack includes a global</w:delText>
        </w:r>
        <w:r w:rsidR="001E0DFA" w:rsidDel="00A42B1C">
          <w:delText xml:space="preserve"> planner called Carrot Planner</w:delText>
        </w:r>
      </w:del>
      <w:del w:id="1315" w:author="Ed" w:date="2013-04-02T10:27:00Z">
        <w:r w:rsidR="001E0DFA" w:rsidDel="002D6416">
          <w:delText>,</w:delText>
        </w:r>
      </w:del>
      <w:del w:id="1316" w:author="Ed" w:date="2013-04-03T16:50:00Z">
        <w:r w:rsidR="0087344B" w:rsidDel="00A42B1C">
          <w:fldChar w:fldCharType="begin"/>
        </w:r>
      </w:del>
      <w:del w:id="1317" w:author="Ed" w:date="2013-04-03T15:41:00Z">
        <w:r w:rsidR="007A0A93" w:rsidDel="00C23EE7">
          <w:del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delInstrText>
        </w:r>
      </w:del>
      <w:del w:id="1318" w:author="Ed" w:date="2013-04-03T16:50:00Z">
        <w:r w:rsidR="0087344B" w:rsidDel="00A42B1C">
          <w:fldChar w:fldCharType="separate"/>
        </w:r>
      </w:del>
      <w:del w:id="1319" w:author="Ed" w:date="2013-04-03T15:41:00Z">
        <w:r w:rsidR="007A0A93" w:rsidRPr="003E136B" w:rsidDel="00C23EE7">
          <w:delText>[22]</w:delText>
        </w:r>
      </w:del>
      <w:del w:id="1320" w:author="Ed" w:date="2013-04-03T16:50:00Z">
        <w:r w:rsidR="0087344B" w:rsidDel="00A42B1C">
          <w:fldChar w:fldCharType="end"/>
        </w:r>
        <w:r w:rsidDel="00A42B1C">
          <w:delTex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delText>
        </w:r>
        <w:r w:rsidR="001E0DFA" w:rsidDel="00A42B1C">
          <w:delText>helves. In his masters thesis,</w:delText>
        </w:r>
        <w:r w:rsidDel="00A42B1C">
          <w:delText xml:space="preserve"> Perko</w:delText>
        </w:r>
        <w:r w:rsidR="0087344B" w:rsidDel="00A42B1C">
          <w:fldChar w:fldCharType="begin"/>
        </w:r>
      </w:del>
      <w:del w:id="1321"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322" w:author="Ed" w:date="2013-04-03T16:50:00Z">
        <w:r w:rsidR="0087344B" w:rsidDel="00A42B1C">
          <w:fldChar w:fldCharType="separate"/>
        </w:r>
      </w:del>
      <w:del w:id="1323" w:author="Ed" w:date="2013-04-02T10:35:00Z">
        <w:r w:rsidR="00380F8D" w:rsidRPr="00FC6366" w:rsidDel="00FC6366">
          <w:delText>[10]</w:delText>
        </w:r>
      </w:del>
      <w:del w:id="1324" w:author="Ed" w:date="2013-04-03T16:50:00Z">
        <w:r w:rsidR="0087344B" w:rsidDel="00A42B1C">
          <w:fldChar w:fldCharType="end"/>
        </w:r>
        <w:r w:rsidDel="00A42B1C">
          <w:delTex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delText>
        </w:r>
        <w:r w:rsidRPr="0053761C" w:rsidDel="00A42B1C">
          <w:rPr>
            <w:i/>
            <w:rPrChange w:id="1325" w:author="Ed" w:date="2013-04-01T14:53:00Z">
              <w:rPr/>
            </w:rPrChange>
          </w:rPr>
          <w:delText>a priori</w:delText>
        </w:r>
        <w:r w:rsidDel="00A42B1C">
          <w:delTex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delText>
        </w:r>
        <w:bookmarkStart w:id="1326" w:name="_Toc353152024"/>
        <w:bookmarkStart w:id="1327" w:name="_Toc353177713"/>
        <w:bookmarkStart w:id="1328" w:name="_Toc353177983"/>
        <w:bookmarkEnd w:id="1326"/>
        <w:bookmarkEnd w:id="1327"/>
        <w:bookmarkEnd w:id="1328"/>
      </w:del>
    </w:p>
    <w:p w:rsidR="0053034D" w:rsidRDefault="0053034D">
      <w:pPr>
        <w:pStyle w:val="Heading2"/>
      </w:pPr>
      <w:bookmarkStart w:id="1329" w:name="_Toc351559259"/>
      <w:del w:id="1330" w:author="Ed" w:date="2013-04-01T15:08:00Z">
        <w:r w:rsidDel="002A42A1">
          <w:delText xml:space="preserve">IK </w:delText>
        </w:r>
      </w:del>
      <w:bookmarkStart w:id="1331" w:name="_Toc353177984"/>
      <w:ins w:id="1332" w:author="Ed" w:date="2013-04-01T15:08:00Z">
        <w:r w:rsidR="002A42A1">
          <w:t xml:space="preserve">Inverse Kinematics </w:t>
        </w:r>
      </w:ins>
      <w:r>
        <w:t>solver</w:t>
      </w:r>
      <w:bookmarkEnd w:id="1329"/>
      <w:bookmarkEnd w:id="1331"/>
    </w:p>
    <w:p w:rsidR="0053034D" w:rsidRPr="00934523" w:rsidRDefault="0053034D" w:rsidP="00CA427F">
      <w:r>
        <w:t xml:space="preserve">An important part of robotic arm planning is an </w:t>
      </w:r>
      <w:del w:id="1333" w:author="Ed" w:date="2013-04-01T15:08:00Z">
        <w:r w:rsidDel="002A42A1">
          <w:delText>inverse kinematic</w:delText>
        </w:r>
      </w:del>
      <w:ins w:id="1334" w:author="Ed" w:date="2013-04-01T15:08:00Z">
        <w:r w:rsidR="002A42A1">
          <w:t>inverse kinematics</w:t>
        </w:r>
      </w:ins>
      <w:r>
        <w:t xml:space="preserve"> solver. Given a pose in the robotic arm's work envelope, an </w:t>
      </w:r>
      <w:del w:id="1335" w:author="Ed" w:date="2013-04-01T15:08:00Z">
        <w:r w:rsidDel="002A42A1">
          <w:delText>inverse kinematic</w:delText>
        </w:r>
      </w:del>
      <w:ins w:id="1336" w:author="Ed" w:date="2013-04-01T15:08:00Z">
        <w:r w:rsidR="002A42A1">
          <w:t>inverse kinematics</w:t>
        </w:r>
      </w:ins>
      <w:r>
        <w:t xml:space="preserve"> solver determines a set of joint angles that would place the end effector at that pose. Because not all poses have possible solutions and some poses are degenerate cases, analytical </w:t>
      </w:r>
      <w:del w:id="1337" w:author="Ed" w:date="2013-04-01T15:08:00Z">
        <w:r w:rsidDel="002A42A1">
          <w:delText>inverse kinematic</w:delText>
        </w:r>
      </w:del>
      <w:ins w:id="1338" w:author="Ed" w:date="2013-04-01T15:08:00Z">
        <w:r w:rsidR="002A42A1">
          <w:t>inverse kinematics</w:t>
        </w:r>
      </w:ins>
      <w:r>
        <w:t xml:space="preserve"> solvers are mathematically complex.</w:t>
      </w:r>
    </w:p>
    <w:p w:rsidR="0053034D" w:rsidDel="00691AD8" w:rsidRDefault="0053034D">
      <w:pPr>
        <w:pStyle w:val="Heading3"/>
        <w:rPr>
          <w:del w:id="1339" w:author="Ed" w:date="2013-04-03T16:54:00Z"/>
        </w:rPr>
        <w:pPrChange w:id="1340" w:author="Ed" w:date="2013-04-02T11:34:00Z">
          <w:pPr>
            <w:pStyle w:val="Heading2"/>
          </w:pPr>
        </w:pPrChange>
      </w:pPr>
      <w:bookmarkStart w:id="1341" w:name="_Toc351559260"/>
      <w:del w:id="1342" w:author="Ed" w:date="2013-04-03T16:54:00Z">
        <w:r w:rsidDel="00691AD8">
          <w:delText>KDL Solver</w:delText>
        </w:r>
        <w:bookmarkEnd w:id="1341"/>
      </w:del>
    </w:p>
    <w:p w:rsidR="0053034D" w:rsidRDefault="0053034D" w:rsidP="00CA427F">
      <w:r>
        <w:t xml:space="preserve">ROS includes a kinematic solver in the </w:t>
      </w:r>
      <w:proofErr w:type="spellStart"/>
      <w:r>
        <w:t>kinematics_constraint_aware</w:t>
      </w:r>
      <w:proofErr w:type="spellEnd"/>
      <w:r>
        <w:t xml:space="preserve"> package that wraps the </w:t>
      </w:r>
      <w:del w:id="1343" w:author="Ed" w:date="2013-04-01T15:08:00Z">
        <w:r w:rsidDel="002A42A1">
          <w:delText>inverse kinematic</w:delText>
        </w:r>
      </w:del>
      <w:ins w:id="1344" w:author="Ed" w:date="2013-04-01T15:08:00Z">
        <w:r w:rsidR="002A42A1">
          <w:t>inverse kinematics</w:t>
        </w:r>
      </w:ins>
      <w:r>
        <w:t xml:space="preserve"> solver of the </w:t>
      </w:r>
      <w:proofErr w:type="spellStart"/>
      <w:r>
        <w:t>Orocos</w:t>
      </w:r>
      <w:proofErr w:type="spellEnd"/>
      <w:r>
        <w:t xml:space="preserve"> project's Kinematics and Dynamics Library (KDL)</w:t>
      </w:r>
      <w:r w:rsidR="0087344B">
        <w:fldChar w:fldCharType="begin"/>
      </w:r>
      <w:ins w:id="1345" w:author="Ed" w:date="2013-04-08T09:52:00Z">
        <w:r w:rsidR="006B59B9">
          <w:instrText xml:space="preserve"> ADDIN ZOTERO_ITEM CSL_CITATION {"citationID":"1ss0483209","properties":{"formattedCitation":"[25]","plainCitation":"[25]"},"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ins>
      <w:del w:id="1346" w:author="Ed" w:date="2013-04-03T15:41:00Z">
        <w:r w:rsidR="007A0A93" w:rsidDel="00C23EE7">
          <w:del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delInstrText>
        </w:r>
      </w:del>
      <w:r w:rsidR="0087344B">
        <w:fldChar w:fldCharType="separate"/>
      </w:r>
      <w:ins w:id="1347" w:author="Ed" w:date="2013-04-08T09:52:00Z">
        <w:r w:rsidR="006B59B9" w:rsidRPr="006B59B9">
          <w:rPr>
            <w:rPrChange w:id="1348" w:author="Ed" w:date="2013-04-08T09:52:00Z">
              <w:rPr/>
            </w:rPrChange>
          </w:rPr>
          <w:t>[25]</w:t>
        </w:r>
      </w:ins>
      <w:del w:id="1349" w:author="Ed" w:date="2013-04-03T15:41:00Z">
        <w:r w:rsidR="007A0A93" w:rsidRPr="006B59B9" w:rsidDel="00C23EE7">
          <w:rPr>
            <w:rPrChange w:id="1350" w:author="Ed" w:date="2013-04-08T09:52:00Z">
              <w:rPr/>
            </w:rPrChange>
          </w:rPr>
          <w:delText>[23]</w:delText>
        </w:r>
      </w:del>
      <w:r w:rsidR="0087344B">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1351" w:author="Ed" w:date="2013-04-01T15:09:00Z">
        <w:r w:rsidR="002A42A1">
          <w:t xml:space="preserve"> for achievable positions</w:t>
        </w:r>
      </w:ins>
      <w:r>
        <w:t xml:space="preserve">, the solver was wrapped in a method to retry the search on failure. When the solver fails to find an </w:t>
      </w:r>
      <w:del w:id="1352" w:author="Ed" w:date="2013-04-01T15:08:00Z">
        <w:r w:rsidDel="002A42A1">
          <w:delText>inverse kinematic</w:delText>
        </w:r>
      </w:del>
      <w:ins w:id="1353" w:author="Ed" w:date="2013-04-01T15:08:00Z">
        <w:r w:rsidR="002A42A1">
          <w:t>inverse kinematics</w:t>
        </w:r>
      </w:ins>
      <w:r>
        <w:t xml:space="preserve"> solution for a desired pose, the solver is reseeded with randomly selected joint values and called again</w:t>
      </w:r>
      <w:ins w:id="1354" w:author="Ed" w:date="2013-04-01T15:09:00Z">
        <w:r w:rsidR="002A42A1">
          <w:t>, up to 100 times</w:t>
        </w:r>
      </w:ins>
      <w:r>
        <w:t xml:space="preserve">. To test the solver, poses were </w:t>
      </w:r>
      <w:r>
        <w:lastRenderedPageBreak/>
        <w:t xml:space="preserve">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ins w:id="1355" w:author="Ed" w:date="2013-04-08T09:50:00Z">
        <w:r w:rsidR="006B59B9">
          <w:t>Figure 11</w:t>
        </w:r>
      </w:ins>
      <w:del w:id="1356" w:author="Ed" w:date="2013-04-08T09:46:00Z">
        <w:r w:rsidR="008F4491" w:rsidDel="00DE35D6">
          <w:delText>Figure 11</w:delText>
        </w:r>
      </w:del>
      <w:r w:rsidR="0014325B">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1357" w:author="Ed" w:date="2013-04-01T15:08:00Z">
        <w:r w:rsidRPr="00055796" w:rsidDel="002A42A1">
          <w:delText>inverse kinematic</w:delText>
        </w:r>
      </w:del>
      <w:ins w:id="1358"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1359" w:author="Ed" w:date="2013-04-01T15:08:00Z">
        <w:r w:rsidRPr="00055796" w:rsidDel="002A42A1">
          <w:delText>inverse kinematic</w:delText>
        </w:r>
      </w:del>
      <w:ins w:id="1360" w:author="Ed" w:date="2013-04-01T15:08:00Z">
        <w:r w:rsidR="002A42A1">
          <w:t>inverse kinematics</w:t>
        </w:r>
      </w:ins>
      <w:r w:rsidRPr="00055796">
        <w:t xml:space="preserve"> solver will be necessary in an industrial installation.</w:t>
      </w:r>
    </w:p>
    <w:p w:rsidR="00055796" w:rsidRDefault="00055796" w:rsidP="00CA427F">
      <w:r>
        <w:rPr>
          <w:noProof/>
          <w:lang w:bidi="ar-SA"/>
        </w:rPr>
        <w:lastRenderedPageBreak/>
        <w:drawing>
          <wp:inline distT="0" distB="0" distL="0" distR="0" wp14:anchorId="6707AC58" wp14:editId="2C6BA6ED">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1361" w:name="_Ref351928372"/>
      <w:bookmarkStart w:id="1362" w:name="_Toc351997945"/>
      <w:bookmarkStart w:id="1363" w:name="_Toc353178061"/>
      <w:r>
        <w:t xml:space="preserve">Figure </w:t>
      </w:r>
      <w:ins w:id="1364" w:author="Ed" w:date="2013-04-08T09:44:00Z">
        <w:r w:rsidR="00851713">
          <w:fldChar w:fldCharType="begin"/>
        </w:r>
        <w:r w:rsidR="00851713">
          <w:instrText xml:space="preserve"> SEQ Figure \* ARABIC </w:instrText>
        </w:r>
      </w:ins>
      <w:r w:rsidR="00851713">
        <w:fldChar w:fldCharType="separate"/>
      </w:r>
      <w:ins w:id="1365" w:author="Ed" w:date="2013-04-08T09:50:00Z">
        <w:r w:rsidR="006B59B9">
          <w:rPr>
            <w:noProof/>
          </w:rPr>
          <w:t>11</w:t>
        </w:r>
      </w:ins>
      <w:ins w:id="1366" w:author="Ed" w:date="2013-04-08T09:44:00Z">
        <w:r w:rsidR="00851713">
          <w:fldChar w:fldCharType="end"/>
        </w:r>
      </w:ins>
      <w:del w:id="1367"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368" w:author="Ed" w:date="2013-04-08T09:42:00Z">
        <w:r w:rsidR="008F4491" w:rsidDel="00B60E2F">
          <w:rPr>
            <w:noProof/>
          </w:rPr>
          <w:delText>11</w:delText>
        </w:r>
      </w:del>
      <w:del w:id="1369" w:author="Ed" w:date="2013-04-08T09:44:00Z">
        <w:r w:rsidR="00DB619F" w:rsidDel="00851713">
          <w:rPr>
            <w:noProof/>
          </w:rPr>
          <w:fldChar w:fldCharType="end"/>
        </w:r>
      </w:del>
      <w:bookmarkEnd w:id="1361"/>
      <w:r>
        <w:t>: A histogram of successful requests from the test of the KDL inverse kinematics solver, showing the distribution of iterations required to find a solution.</w:t>
      </w:r>
      <w:bookmarkEnd w:id="1362"/>
      <w:bookmarkEnd w:id="1363"/>
    </w:p>
    <w:p w:rsidR="0053034D" w:rsidDel="00691AD8" w:rsidRDefault="0053034D">
      <w:pPr>
        <w:pStyle w:val="Heading3"/>
        <w:rPr>
          <w:del w:id="1370" w:author="Ed" w:date="2013-04-03T16:54:00Z"/>
        </w:rPr>
        <w:pPrChange w:id="1371" w:author="Ed" w:date="2013-04-02T11:34:00Z">
          <w:pPr>
            <w:pStyle w:val="Heading2"/>
          </w:pPr>
        </w:pPrChange>
      </w:pPr>
      <w:bookmarkStart w:id="1372" w:name="_Toc351559261"/>
      <w:del w:id="1373" w:author="Ed" w:date="2013-04-03T16:54:00Z">
        <w:r w:rsidDel="00691AD8">
          <w:delText>IKFast</w:delText>
        </w:r>
        <w:bookmarkEnd w:id="1372"/>
      </w:del>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del w:id="1374" w:author="Ed" w:date="2013-04-02T10:27:00Z">
        <w:r w:rsidDel="002D6416">
          <w:delText>,</w:delText>
        </w:r>
      </w:del>
      <w:r w:rsidR="0087344B">
        <w:fldChar w:fldCharType="begin"/>
      </w:r>
      <w:ins w:id="1375" w:author="Ed" w:date="2013-04-08T09:52:00Z">
        <w:r w:rsidR="006B59B9">
          <w:instrText xml:space="preserve"> ADDIN ZOTERO_ITEM CSL_CITATION {"citationID":"j4tc4kh2r","properties":{"formattedCitation":"[26]","plainCitation":"[26]"},"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ins>
      <w:del w:id="1376" w:author="Ed" w:date="2013-04-03T15:41:00Z">
        <w:r w:rsidR="007A0A93" w:rsidDel="00C23EE7">
          <w:del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delInstrText>
        </w:r>
      </w:del>
      <w:r w:rsidR="0087344B">
        <w:fldChar w:fldCharType="separate"/>
      </w:r>
      <w:ins w:id="1377" w:author="Ed" w:date="2013-04-08T09:52:00Z">
        <w:r w:rsidR="006B59B9" w:rsidRPr="006B59B9">
          <w:rPr>
            <w:rPrChange w:id="1378" w:author="Ed" w:date="2013-04-08T09:52:00Z">
              <w:rPr/>
            </w:rPrChange>
          </w:rPr>
          <w:t>[26]</w:t>
        </w:r>
      </w:ins>
      <w:del w:id="1379" w:author="Ed" w:date="2013-04-03T15:41:00Z">
        <w:r w:rsidR="007A0A93" w:rsidRPr="006B59B9" w:rsidDel="00C23EE7">
          <w:rPr>
            <w:rPrChange w:id="1380" w:author="Ed" w:date="2013-04-08T09:52:00Z">
              <w:rPr/>
            </w:rPrChange>
          </w:rPr>
          <w:delText>[24]</w:delText>
        </w:r>
      </w:del>
      <w:r w:rsidR="0087344B">
        <w:fldChar w:fldCharType="end"/>
      </w:r>
      <w:ins w:id="1381" w:author="Ed" w:date="2013-04-02T10:27:00Z">
        <w:r w:rsidR="002D6416">
          <w:t>,</w:t>
        </w:r>
      </w:ins>
      <w:r>
        <w:t xml:space="preserve"> which analyzes a kinematic chain and generates C++ code for an </w:t>
      </w:r>
      <w:del w:id="1382" w:author="Ed" w:date="2013-04-01T15:08:00Z">
        <w:r w:rsidDel="002A42A1">
          <w:delText>inverse kinematic</w:delText>
        </w:r>
      </w:del>
      <w:ins w:id="1383" w:author="Ed" w:date="2013-04-01T15:08:00Z">
        <w:r w:rsidR="002A42A1">
          <w:t>inverse kinematics</w:t>
        </w:r>
      </w:ins>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lastRenderedPageBreak/>
        <w:t xml:space="preserve">The ROS wrapper for </w:t>
      </w:r>
      <w:proofErr w:type="spellStart"/>
      <w:r>
        <w:t>IKFast</w:t>
      </w:r>
      <w:proofErr w:type="spellEnd"/>
      <w:r>
        <w:t xml:space="preserve"> rejects solutions that violate joint constraints, but </w:t>
      </w:r>
      <w:del w:id="1384" w:author="Ed" w:date="2013-04-01T15:10:00Z">
        <w:r w:rsidDel="002A42A1">
          <w:delText xml:space="preserve">since </w:delText>
        </w:r>
      </w:del>
      <w:proofErr w:type="spellStart"/>
      <w:r>
        <w:t>IKFast</w:t>
      </w:r>
      <w:proofErr w:type="spellEnd"/>
      <w:r>
        <w:t xml:space="preserve"> will only return the first eight IK solutions it finds, </w:t>
      </w:r>
      <w:ins w:id="1385" w:author="Ed" w:date="2013-04-01T15:10:00Z">
        <w:r w:rsidR="002A42A1">
          <w:t xml:space="preserve">and </w:t>
        </w:r>
      </w:ins>
      <w:r>
        <w:t xml:space="preserve">it is likely that none of these solutions will satisfy joint constraints, particularly for degenerate cases. </w:t>
      </w:r>
      <w:del w:id="1386" w:author="Ed" w:date="2013-04-01T15:10:00Z">
        <w:r w:rsidDel="002A42A1">
          <w:delText>In these situations</w:delText>
        </w:r>
      </w:del>
      <w:ins w:id="1387" w:author="Ed" w:date="2013-04-01T15:10:00Z">
        <w:r w:rsidR="002A42A1">
          <w:t>When this happens</w:t>
        </w:r>
      </w:ins>
      <w:r>
        <w:t xml:space="preserve">, the ROS </w:t>
      </w:r>
      <w:del w:id="1388" w:author="Ed" w:date="2013-04-01T15:08:00Z">
        <w:r w:rsidDel="002A42A1">
          <w:delText>inverse kinematic</w:delText>
        </w:r>
      </w:del>
      <w:ins w:id="1389" w:author="Ed" w:date="2013-04-01T15:08:00Z">
        <w:r w:rsidR="002A42A1">
          <w:t>inverse kinematics</w:t>
        </w:r>
      </w:ins>
      <w:r>
        <w:t xml:space="preserve"> service fails, despite the </w:t>
      </w:r>
      <w:ins w:id="1390" w:author="Ed" w:date="2013-04-01T15:10:00Z">
        <w:r w:rsidR="002A42A1">
          <w:t xml:space="preserve">possible </w:t>
        </w:r>
      </w:ins>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del w:id="1391" w:author="Ed" w:date="2013-04-01T14:14:00Z">
        <w:r w:rsidDel="00C26887">
          <w:delText>ABBY</w:delText>
        </w:r>
      </w:del>
      <w:ins w:id="1392" w:author="Ed" w:date="2013-04-01T14:14:00Z">
        <w:r w:rsidR="00C26887">
          <w:t>ABBY</w:t>
        </w:r>
      </w:ins>
      <w:r>
        <w:t>'s geometry due to the high incidence of solver failure.</w:t>
      </w:r>
    </w:p>
    <w:p w:rsidR="0053034D" w:rsidRDefault="0053034D">
      <w:pPr>
        <w:pStyle w:val="Heading2"/>
      </w:pPr>
      <w:bookmarkStart w:id="1393" w:name="_Toc351559262"/>
      <w:bookmarkStart w:id="1394" w:name="_Toc353177985"/>
      <w:r>
        <w:t>Arm Navigation</w:t>
      </w:r>
      <w:bookmarkEnd w:id="1393"/>
      <w:bookmarkEnd w:id="1394"/>
    </w:p>
    <w:p w:rsidR="0053034D" w:rsidRDefault="0053034D" w:rsidP="00CA427F">
      <w:del w:id="1395" w:author="Ed" w:date="2013-04-01T14:14:00Z">
        <w:r w:rsidDel="00C26887">
          <w:delText>ABBY</w:delText>
        </w:r>
      </w:del>
      <w:ins w:id="1396" w:author="Ed" w:date="2013-04-01T14:14:00Z">
        <w:r w:rsidR="00C26887">
          <w:t>ABBY</w:t>
        </w:r>
      </w:ins>
      <w:r>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del w:id="1397" w:author="Ed" w:date="2013-04-02T10:27:00Z">
        <w:r w:rsidRPr="00B54A0F" w:rsidDel="002D6416">
          <w:delText>.</w:delText>
        </w:r>
        <w:r w:rsidR="00595217" w:rsidDel="002D6416">
          <w:delText xml:space="preserve"> </w:delText>
        </w:r>
      </w:del>
      <w:r w:rsidR="0087344B">
        <w:fldChar w:fldCharType="begin"/>
      </w:r>
      <w:ins w:id="1398" w:author="Ed" w:date="2013-04-08T09:52:00Z">
        <w:r w:rsidR="006B59B9">
          <w:instrText xml:space="preserve"> ADDIN ZOTERO_ITEM CSL_CITATION {"citationID":"3d7t0j6la","properties":{"formattedCitation":"[27]","plainCitation":"[27]"},"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ins>
      <w:del w:id="1399" w:author="Ed" w:date="2013-04-03T15:41:00Z">
        <w:r w:rsidR="007A0A93" w:rsidDel="00C23EE7">
          <w:del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delInstrText>
        </w:r>
      </w:del>
      <w:r w:rsidR="0087344B">
        <w:fldChar w:fldCharType="separate"/>
      </w:r>
      <w:ins w:id="1400" w:author="Ed" w:date="2013-04-08T09:52:00Z">
        <w:r w:rsidR="006B59B9" w:rsidRPr="006B59B9">
          <w:rPr>
            <w:rPrChange w:id="1401" w:author="Ed" w:date="2013-04-08T09:52:00Z">
              <w:rPr/>
            </w:rPrChange>
          </w:rPr>
          <w:t>[27]</w:t>
        </w:r>
      </w:ins>
      <w:del w:id="1402" w:author="Ed" w:date="2013-04-03T15:41:00Z">
        <w:r w:rsidR="007A0A93" w:rsidRPr="006B59B9" w:rsidDel="00C23EE7">
          <w:rPr>
            <w:rPrChange w:id="1403" w:author="Ed" w:date="2013-04-08T09:52:00Z">
              <w:rPr/>
            </w:rPrChange>
          </w:rPr>
          <w:delText>[25]</w:delText>
        </w:r>
      </w:del>
      <w:r w:rsidR="0087344B">
        <w:fldChar w:fldCharType="end"/>
      </w:r>
      <w:ins w:id="1404"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pPr>
        <w:pStyle w:val="Heading3"/>
        <w:pPrChange w:id="1405" w:author="Ed" w:date="2013-04-02T11:35:00Z">
          <w:pPr>
            <w:pStyle w:val="Heading2"/>
          </w:pPr>
        </w:pPrChange>
      </w:pPr>
      <w:bookmarkStart w:id="1406" w:name="_Toc351559263"/>
      <w:bookmarkStart w:id="1407" w:name="_Toc353177986"/>
      <w:r>
        <w:t>Collision Detection</w:t>
      </w:r>
      <w:bookmarkEnd w:id="1406"/>
      <w:bookmarkEnd w:id="1407"/>
    </w:p>
    <w:p w:rsidR="0053034D" w:rsidRDefault="0053034D" w:rsidP="00CA427F">
      <w:r>
        <w:t xml:space="preserve">The robot </w:t>
      </w:r>
      <w:ins w:id="1408" w:author="Ed" w:date="2013-04-01T15:10:00Z">
        <w:r w:rsidR="002A42A1">
          <w:t xml:space="preserve">uses the ROS node Collider to </w:t>
        </w:r>
      </w:ins>
      <w:r>
        <w:t>maintain</w:t>
      </w:r>
      <w:del w:id="1409" w:author="Ed" w:date="2013-04-01T15:10:00Z">
        <w:r w:rsidDel="002A42A1">
          <w:delText>s</w:delText>
        </w:r>
      </w:del>
      <w:r>
        <w:t xml:space="preserve">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pPr>
        <w:pStyle w:val="Heading3"/>
        <w:pPrChange w:id="1410" w:author="Ed" w:date="2013-04-02T11:35:00Z">
          <w:pPr>
            <w:pStyle w:val="Heading2"/>
          </w:pPr>
        </w:pPrChange>
      </w:pPr>
      <w:bookmarkStart w:id="1411" w:name="_Toc351559264"/>
      <w:bookmarkStart w:id="1412" w:name="_Toc353177987"/>
      <w:r>
        <w:t>Kinect Data Filtering</w:t>
      </w:r>
      <w:bookmarkEnd w:id="1411"/>
      <w:bookmarkEnd w:id="1412"/>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ins w:id="1413" w:author="Ed" w:date="2013-04-01T15:11:00Z">
        <w:r w:rsidR="002A42A1">
          <w:t xml:space="preserve"> Unfortunately, this is a computationally intensive task, consuming one full core of the PC’s processor.</w:t>
        </w:r>
      </w:ins>
    </w:p>
    <w:p w:rsidR="0053034D" w:rsidRDefault="0053034D">
      <w:pPr>
        <w:pStyle w:val="Heading2"/>
      </w:pPr>
      <w:bookmarkStart w:id="1414" w:name="_Toc351559265"/>
      <w:bookmarkStart w:id="1415" w:name="_Ref351934904"/>
      <w:bookmarkStart w:id="1416" w:name="_Ref351934912"/>
      <w:bookmarkStart w:id="1417" w:name="_Toc353177988"/>
      <w:r>
        <w:t>Tabletop Box Manipulation</w:t>
      </w:r>
      <w:bookmarkEnd w:id="1414"/>
      <w:bookmarkEnd w:id="1415"/>
      <w:bookmarkEnd w:id="1416"/>
      <w:bookmarkEnd w:id="1417"/>
    </w:p>
    <w:p w:rsidR="003330B7" w:rsidRDefault="003330B7" w:rsidP="00CA427F">
      <w:pPr>
        <w:pStyle w:val="BodyText"/>
      </w:pPr>
      <w:commentRangeStart w:id="1418"/>
      <w:r>
        <w:rPr>
          <w:noProof/>
          <w:lang w:bidi="ar-SA"/>
        </w:rPr>
        <w:drawing>
          <wp:inline distT="0" distB="0" distL="0" distR="0" wp14:anchorId="38EFAEB6" wp14:editId="5E0E4313">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1418"/>
      <w:r w:rsidR="002A42A1">
        <w:rPr>
          <w:rStyle w:val="CommentReference"/>
        </w:rPr>
        <w:commentReference w:id="1418"/>
      </w:r>
    </w:p>
    <w:p w:rsidR="0053034D" w:rsidRDefault="003330B7" w:rsidP="00CA427F">
      <w:pPr>
        <w:pStyle w:val="Caption"/>
      </w:pPr>
      <w:bookmarkStart w:id="1419" w:name="_Toc351997946"/>
      <w:r>
        <w:lastRenderedPageBreak/>
        <w:t xml:space="preserve">Figure </w:t>
      </w:r>
      <w:ins w:id="1420" w:author="Ed" w:date="2013-04-08T09:44:00Z">
        <w:r w:rsidR="00851713">
          <w:fldChar w:fldCharType="begin"/>
        </w:r>
        <w:r w:rsidR="00851713">
          <w:instrText xml:space="preserve"> SEQ Figure \* ARABIC </w:instrText>
        </w:r>
      </w:ins>
      <w:r w:rsidR="00851713">
        <w:fldChar w:fldCharType="separate"/>
      </w:r>
      <w:ins w:id="1421" w:author="Ed" w:date="2013-04-08T09:50:00Z">
        <w:r w:rsidR="006B59B9">
          <w:rPr>
            <w:noProof/>
          </w:rPr>
          <w:t>12</w:t>
        </w:r>
      </w:ins>
      <w:ins w:id="1422" w:author="Ed" w:date="2013-04-08T09:44:00Z">
        <w:r w:rsidR="00851713">
          <w:fldChar w:fldCharType="end"/>
        </w:r>
      </w:ins>
      <w:del w:id="1423"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424" w:author="Ed" w:date="2013-04-08T09:42:00Z">
        <w:r w:rsidR="008F4491" w:rsidDel="00B60E2F">
          <w:rPr>
            <w:noProof/>
          </w:rPr>
          <w:delText>12</w:delText>
        </w:r>
      </w:del>
      <w:del w:id="1425" w:author="Ed" w:date="2013-04-08T09:44:00Z">
        <w:r w:rsidR="00DB619F" w:rsidDel="00851713">
          <w:rPr>
            <w:noProof/>
          </w:rPr>
          <w:fldChar w:fldCharType="end"/>
        </w:r>
      </w:del>
      <w:r>
        <w:t>: The box manipulation pipeline. Data from the Kinect is used to locate boxes on a table, which are then picked up and placed in the bin.</w:t>
      </w:r>
      <w:bookmarkEnd w:id="1419"/>
    </w:p>
    <w:p w:rsidR="0053034D" w:rsidRDefault="0053034D" w:rsidP="00CA427F">
      <w:r>
        <w:t xml:space="preserve">Once </w:t>
      </w:r>
      <w:del w:id="1426" w:author="Ed" w:date="2013-04-01T14:14:00Z">
        <w:r w:rsidDel="00C26887">
          <w:delText>ABBY</w:delText>
        </w:r>
      </w:del>
      <w:ins w:id="1427"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pPr>
        <w:pStyle w:val="Heading3"/>
        <w:pPrChange w:id="1428" w:author="Ed" w:date="2013-04-02T11:35:00Z">
          <w:pPr>
            <w:pStyle w:val="Heading2"/>
          </w:pPr>
        </w:pPrChange>
      </w:pPr>
      <w:bookmarkStart w:id="1429" w:name="_Toc351559266"/>
      <w:bookmarkStart w:id="1430" w:name="_Toc353177989"/>
      <w:r>
        <w:t>The Manipulation Controller</w:t>
      </w:r>
      <w:bookmarkEnd w:id="1429"/>
      <w:bookmarkEnd w:id="1430"/>
    </w:p>
    <w:p w:rsidR="0053034D" w:rsidRDefault="0053034D" w:rsidP="00CA427F">
      <w:r>
        <w:t xml:space="preserve">The Object Manipulation Controller </w:t>
      </w:r>
      <w:ins w:id="1431" w:author="Ed" w:date="2013-04-01T15:12:00Z">
        <w:r w:rsidR="002A42A1">
          <w:t xml:space="preserve">was written specifically for this project and </w:t>
        </w:r>
      </w:ins>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ins w:id="1432" w:author="Ed" w:date="2013-04-01T15:12:00Z">
        <w:r w:rsidR="002A42A1">
          <w:t>(</w:t>
        </w:r>
        <w:proofErr w:type="gramEnd"/>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6B59B9">
        <w:t xml:space="preserve">Algorithm </w:t>
      </w:r>
      <w:r w:rsidR="006B59B9">
        <w:rPr>
          <w:noProof/>
        </w:rPr>
        <w:t>2</w:t>
      </w:r>
      <w:r w:rsidR="0087344B">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1433" w:name="_Ref351930475"/>
      <w:r>
        <w:t xml:space="preserve">Algorithm </w:t>
      </w:r>
      <w:r w:rsidR="003E70E3">
        <w:fldChar w:fldCharType="begin"/>
      </w:r>
      <w:r w:rsidR="003E70E3">
        <w:instrText xml:space="preserve"> SEQ Algorithm \* ARABIC </w:instrText>
      </w:r>
      <w:r w:rsidR="003E70E3">
        <w:fldChar w:fldCharType="separate"/>
      </w:r>
      <w:r w:rsidR="006B59B9">
        <w:rPr>
          <w:noProof/>
        </w:rPr>
        <w:t>2</w:t>
      </w:r>
      <w:r w:rsidR="003E70E3">
        <w:rPr>
          <w:noProof/>
        </w:rPr>
        <w:fldChar w:fldCharType="end"/>
      </w:r>
      <w:bookmarkEnd w:id="1433"/>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del w:id="1434" w:author="Ed" w:date="2013-04-01T15:13:00Z">
        <w:r w:rsidDel="002A42A1">
          <w:delText xml:space="preserve">tabletop </w:delText>
        </w:r>
      </w:del>
      <w:proofErr w:type="spellStart"/>
      <w:ins w:id="1435" w:author="Ed" w:date="2013-04-01T15:13:00Z">
        <w:r w:rsidR="002A42A1">
          <w:t>tabletop_</w:t>
        </w:r>
      </w:ins>
      <w:del w:id="1436" w:author="Ed" w:date="2013-04-01T15:13:00Z">
        <w:r w:rsidDel="002A42A1">
          <w:delText xml:space="preserve">object </w:delText>
        </w:r>
      </w:del>
      <w:ins w:id="1437" w:author="Ed" w:date="2013-04-01T15:13:00Z">
        <w:r w:rsidR="002A42A1">
          <w:t>object_</w:t>
        </w:r>
      </w:ins>
      <w:r>
        <w:t>segmentation</w:t>
      </w:r>
      <w:proofErr w:type="spellEnd"/>
      <w:r>
        <w:t xml:space="preserve"> packa</w:t>
      </w:r>
      <w:r w:rsidR="00595217">
        <w:t xml:space="preserve">ge, developed by Willow Garage </w:t>
      </w:r>
      <w:r w:rsidR="0087344B">
        <w:fldChar w:fldCharType="begin"/>
      </w:r>
      <w:ins w:id="1438" w:author="Ed" w:date="2013-04-08T09:52:00Z">
        <w:r w:rsidR="006B59B9">
          <w:instrText xml:space="preserve"> ADDIN ZOTERO_ITEM CSL_CITATION {"citationID":"2bndtd4kl6","properties":{"formattedCitation":"[28]","plainCitation":"[28]"},"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ins>
      <w:del w:id="1439" w:author="Ed" w:date="2013-04-03T15:41:00Z">
        <w:r w:rsidR="007A0A93" w:rsidDel="00C23EE7">
          <w:del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delInstrText>
        </w:r>
      </w:del>
      <w:r w:rsidR="0087344B">
        <w:fldChar w:fldCharType="separate"/>
      </w:r>
      <w:ins w:id="1440" w:author="Ed" w:date="2013-04-08T09:52:00Z">
        <w:r w:rsidR="006B59B9" w:rsidRPr="006B59B9">
          <w:rPr>
            <w:rPrChange w:id="1441" w:author="Ed" w:date="2013-04-08T09:52:00Z">
              <w:rPr/>
            </w:rPrChange>
          </w:rPr>
          <w:t>[28]</w:t>
        </w:r>
      </w:ins>
      <w:del w:id="1442" w:author="Ed" w:date="2013-04-03T15:41:00Z">
        <w:r w:rsidR="007A0A93" w:rsidRPr="006B59B9" w:rsidDel="00C23EE7">
          <w:rPr>
            <w:rPrChange w:id="1443" w:author="Ed" w:date="2013-04-08T09:52:00Z">
              <w:rPr/>
            </w:rPrChange>
          </w:rPr>
          <w:delText>[26]</w:delText>
        </w:r>
      </w:del>
      <w:r w:rsidR="0087344B">
        <w:fldChar w:fldCharType="end"/>
      </w:r>
      <w:r>
        <w:t xml:space="preserve"> for the PR2 robot. This software identifies a tabletop surface in a point cloud </w:t>
      </w:r>
      <w:ins w:id="1444" w:author="Ed" w:date="2013-04-01T15:13:00Z">
        <w:r w:rsidR="002A42A1">
          <w:t xml:space="preserve">from the Kinect </w:t>
        </w:r>
      </w:ins>
      <w:r>
        <w:t xml:space="preserve">using RANSAC </w:t>
      </w:r>
      <w:r w:rsidR="0087344B">
        <w:fldChar w:fldCharType="begin"/>
      </w:r>
      <w:ins w:id="1445" w:author="Ed" w:date="2013-04-08T09:52:00Z">
        <w:r w:rsidR="006B59B9">
          <w:instrText xml:space="preserve"> ADDIN ZOTERO_ITEM CSL_CITATION {"citationID":"en4aql3mi","properties":{"formattedCitation":"[29]","plainCitation":"[29]"},"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ins>
      <w:del w:id="1446" w:author="Ed" w:date="2013-04-03T15:41:00Z">
        <w:r w:rsidR="007A0A93" w:rsidDel="00C23EE7">
          <w:del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delInstrText>
        </w:r>
      </w:del>
      <w:r w:rsidR="0087344B">
        <w:fldChar w:fldCharType="separate"/>
      </w:r>
      <w:ins w:id="1447" w:author="Ed" w:date="2013-04-08T09:52:00Z">
        <w:r w:rsidR="006B59B9" w:rsidRPr="006B59B9">
          <w:rPr>
            <w:rPrChange w:id="1448" w:author="Ed" w:date="2013-04-08T09:52:00Z">
              <w:rPr/>
            </w:rPrChange>
          </w:rPr>
          <w:t>[29]</w:t>
        </w:r>
      </w:ins>
      <w:del w:id="1449" w:author="Ed" w:date="2013-04-03T15:41:00Z">
        <w:r w:rsidR="007A0A93" w:rsidRPr="006B59B9" w:rsidDel="00C23EE7">
          <w:rPr>
            <w:rPrChange w:id="1450" w:author="Ed" w:date="2013-04-08T09:52:00Z">
              <w:rPr/>
            </w:rPrChange>
          </w:rPr>
          <w:delText>[27]</w:delText>
        </w:r>
      </w:del>
      <w:r w:rsidR="0087344B">
        <w:fldChar w:fldCharType="end"/>
      </w:r>
      <w:r>
        <w:t xml:space="preserve"> and adds it to the collision environment as an object. Objects on top of the table (</w:t>
      </w:r>
      <w:proofErr w:type="spellStart"/>
      <w:r>
        <w:t>detected_objects</w:t>
      </w:r>
      <w:proofErr w:type="spellEnd"/>
      <w:r>
        <w:t>) are segmented into separate point clouds</w:t>
      </w:r>
      <w:del w:id="1451" w:author="Ed" w:date="2013-04-01T15:15:00Z">
        <w:r w:rsidDel="002A42A1">
          <w:delText>. These point clouds are</w:delText>
        </w:r>
      </w:del>
      <w:ins w:id="1452" w:author="Ed" w:date="2013-04-01T15:15:00Z">
        <w:r w:rsidR="002A42A1">
          <w:t xml:space="preserve"> and</w:t>
        </w:r>
      </w:ins>
      <w:r>
        <w:t xml:space="preserve"> inserted into the collision environment as Graspable Objects. These Graspable Objects are used later by the manipulation package during the </w:t>
      </w:r>
      <w:proofErr w:type="gramStart"/>
      <w:r>
        <w:lastRenderedPageBreak/>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del w:id="1453" w:author="Ed" w:date="2013-04-01T15:15:00Z">
        <w:r w:rsidDel="002A42A1">
          <w:delText>package</w:delText>
        </w:r>
      </w:del>
      <w:ins w:id="1454" w:author="Ed" w:date="2013-04-01T15:15:00Z">
        <w:r w:rsidR="002A42A1">
          <w:t>node</w:t>
        </w:r>
      </w:ins>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pPr>
        <w:pStyle w:val="Heading3"/>
        <w:pPrChange w:id="1455" w:author="Ed" w:date="2013-04-02T11:35:00Z">
          <w:pPr>
            <w:pStyle w:val="Heading2"/>
          </w:pPr>
        </w:pPrChange>
      </w:pPr>
      <w:bookmarkStart w:id="1456" w:name="_Toc351559267"/>
      <w:bookmarkStart w:id="1457" w:name="_Toc353177990"/>
      <w:r>
        <w:t>Box Manipulation</w:t>
      </w:r>
      <w:bookmarkEnd w:id="1456"/>
      <w:bookmarkEnd w:id="1457"/>
    </w:p>
    <w:p w:rsidR="0053034D" w:rsidRDefault="0053034D" w:rsidP="00CA427F">
      <w:r>
        <w:t xml:space="preserve">The box manipulator </w:t>
      </w:r>
      <w:del w:id="1458" w:author="Ed" w:date="2013-04-01T15:15:00Z">
        <w:r w:rsidDel="002A42A1">
          <w:delText>package is designed</w:delText>
        </w:r>
      </w:del>
      <w:ins w:id="1459"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B4623C" w:rsidRDefault="0053034D">
      <w:pPr>
        <w:rPr>
          <w:ins w:id="1460" w:author="Ed" w:date="2013-04-03T15:52:00Z"/>
        </w:rPr>
        <w:pPrChange w:id="1461" w:author="Ed" w:date="2013-04-03T15:52:00Z">
          <w:pPr>
            <w:pStyle w:val="Heading2"/>
          </w:pPr>
        </w:pPrChange>
      </w:pPr>
      <w:r>
        <w:lastRenderedPageBreak/>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rPr>
          <w:ins w:id="1462" w:author="Ed" w:date="2013-04-03T15:51:00Z"/>
        </w:rPr>
      </w:pPr>
      <w:bookmarkStart w:id="1463" w:name="_Toc353177991"/>
      <w:ins w:id="1464" w:author="Ed" w:date="2013-04-03T15:51:00Z">
        <w:r>
          <w:t>Calibration</w:t>
        </w:r>
        <w:bookmarkEnd w:id="1463"/>
      </w:ins>
    </w:p>
    <w:p w:rsidR="00B4623C" w:rsidRDefault="00B4623C" w:rsidP="00B4623C">
      <w:pPr>
        <w:rPr>
          <w:ins w:id="1465" w:author="Ed" w:date="2013-04-03T15:51:00Z"/>
        </w:rPr>
      </w:pPr>
      <w:ins w:id="1466" w:author="Ed" w:date="2013-04-03T15:51:00Z">
        <w:r>
          <w:t>In order for the point cloud data from the Kinect to be usable for arm navigation, the positions of the Kinect and the arm must be correctly registered in 3D space.</w:t>
        </w:r>
      </w:ins>
      <w:ins w:id="1467" w:author="Ed" w:date="2013-04-03T15:53:00Z">
        <w:r>
          <w:t xml:space="preserve"> </w:t>
        </w:r>
      </w:ins>
      <w:ins w:id="1468" w:author="Ed" w:date="2013-04-03T15:51:00Z">
        <w:r>
          <w:t>Because the position of the Kinect camera's optical frames within its housing are not precisely known, it was necessary to perform a simple extrinsic calibration routine to determine the position and yaw angle of this frame.</w:t>
        </w:r>
      </w:ins>
    </w:p>
    <w:p w:rsidR="00B4623C" w:rsidRDefault="00B4623C" w:rsidP="00B4623C">
      <w:pPr>
        <w:rPr>
          <w:ins w:id="1469" w:author="Ed" w:date="2013-04-03T15:51:00Z"/>
        </w:rPr>
      </w:pPr>
      <w:ins w:id="1470" w:author="Ed" w:date="2013-04-03T15:51:00Z">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ins>
    </w:p>
    <w:p w:rsidR="00B4623C" w:rsidRDefault="00B4623C">
      <w:pPr>
        <w:rPr>
          <w:ins w:id="1471" w:author="Ed" w:date="2013-04-03T15:54:00Z"/>
        </w:rPr>
      </w:pPr>
      <w:ins w:id="1472" w:author="Ed" w:date="2013-04-03T15:51:00Z">
        <w:r>
          <w:t xml:space="preserve">With the position of the Kinect now known, it was necessary to precisely determine the pose of the arm relative to the Kinect. Due to the length of the arm, a small error in the orientation of the arm base pose could cause significant disparity between coordinates in </w:t>
        </w:r>
        <w:r>
          <w:lastRenderedPageBreak/>
          <w:t xml:space="preserve">the Kinect's frame of reference compared to the position of the robot's gripper calculated using forward kinematics. The pose of the arm base was originally taken from the CAD models used to design the robot, but </w:t>
        </w:r>
      </w:ins>
      <w:ins w:id="1473" w:author="Ed" w:date="2013-04-03T15:53:00Z">
        <w:r>
          <w:t>the model</w:t>
        </w:r>
      </w:ins>
      <w:ins w:id="1474" w:author="Ed" w:date="2013-04-03T15:54:00Z">
        <w:r>
          <w:t>’s fidelity to the robot was not sufficiently precise</w:t>
        </w:r>
      </w:ins>
      <w:ins w:id="1475" w:author="Ed" w:date="2013-04-03T15:51:00Z">
        <w:r>
          <w:t>.</w:t>
        </w:r>
      </w:ins>
    </w:p>
    <w:p w:rsidR="0053034D" w:rsidRPr="00934523" w:rsidRDefault="00B4623C">
      <w:ins w:id="1476" w:author="Ed" w:date="2013-04-03T15:54:00Z">
        <w:r>
          <w:t>A more precise</w:t>
        </w:r>
      </w:ins>
      <w:ins w:id="1477" w:author="Ed" w:date="2013-04-03T15:51:00Z">
        <w:r>
          <w:t xml:space="preserve"> transform was calculated</w:t>
        </w:r>
      </w:ins>
      <w:ins w:id="1478" w:author="Ed" w:date="2013-04-03T15:54:00Z">
        <w:r>
          <w:t xml:space="preserve"> from test data</w:t>
        </w:r>
      </w:ins>
      <w:ins w:id="1479" w:author="Ed" w:date="2013-04-03T15:51:00Z">
        <w:r>
          <w:t xml:space="preserve"> using </w:t>
        </w:r>
        <w:proofErr w:type="spellStart"/>
        <w:r>
          <w:t>Mathematica</w:t>
        </w:r>
        <w:proofErr w:type="spellEnd"/>
        <w:r>
          <w:t>. Given a set of data points, each one containing the position of the tip of the gripper with respect to 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ins>
    </w:p>
    <w:p w:rsidR="0053034D" w:rsidRDefault="0053034D">
      <w:pPr>
        <w:pStyle w:val="Heading2"/>
      </w:pPr>
      <w:bookmarkStart w:id="1480" w:name="_Toc351559268"/>
      <w:bookmarkStart w:id="1481" w:name="_Toc353177992"/>
      <w:r>
        <w:t>QR Code Recognition and 3D Localization</w:t>
      </w:r>
      <w:bookmarkEnd w:id="1480"/>
      <w:bookmarkEnd w:id="1481"/>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1482" w:author="Ed" w:date="2013-04-01T15:16:00Z">
        <w:r w:rsidDel="002A42A1">
          <w:delText xml:space="preserve">and </w:delText>
        </w:r>
      </w:del>
      <w:ins w:id="1483"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w:t>
      </w:r>
      <w:r>
        <w:lastRenderedPageBreak/>
        <w:t>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64300A44" wp14:editId="2206AECB">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484" w:name="_Toc351997947"/>
      <w:bookmarkStart w:id="1485" w:name="_Toc353178062"/>
      <w:r>
        <w:t xml:space="preserve">Figure </w:t>
      </w:r>
      <w:ins w:id="1486" w:author="Ed" w:date="2013-04-08T09:44:00Z">
        <w:r w:rsidR="00851713">
          <w:fldChar w:fldCharType="begin"/>
        </w:r>
        <w:r w:rsidR="00851713">
          <w:instrText xml:space="preserve"> SEQ Figure \* ARABIC </w:instrText>
        </w:r>
      </w:ins>
      <w:r w:rsidR="00851713">
        <w:fldChar w:fldCharType="separate"/>
      </w:r>
      <w:ins w:id="1487" w:author="Ed" w:date="2013-04-08T09:50:00Z">
        <w:r w:rsidR="006B59B9">
          <w:rPr>
            <w:noProof/>
          </w:rPr>
          <w:t>13</w:t>
        </w:r>
      </w:ins>
      <w:ins w:id="1488" w:author="Ed" w:date="2013-04-08T09:44:00Z">
        <w:r w:rsidR="00851713">
          <w:fldChar w:fldCharType="end"/>
        </w:r>
      </w:ins>
      <w:del w:id="1489"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490" w:author="Ed" w:date="2013-04-08T09:42:00Z">
        <w:r w:rsidR="008F4491" w:rsidDel="00B60E2F">
          <w:rPr>
            <w:noProof/>
          </w:rPr>
          <w:delText>13</w:delText>
        </w:r>
      </w:del>
      <w:del w:id="1491" w:author="Ed" w:date="2013-04-08T09:44:00Z">
        <w:r w:rsidR="00DB619F" w:rsidDel="00851713">
          <w:rPr>
            <w:noProof/>
          </w:rPr>
          <w:fldChar w:fldCharType="end"/>
        </w:r>
      </w:del>
      <w:r>
        <w:t>: QR Level 3 code</w:t>
      </w:r>
      <w:r w:rsidR="004719AB">
        <w:t xml:space="preserve"> </w:t>
      </w:r>
      <w:r>
        <w:t>(Source: Wikipedia, licensed under Creative Commons Attribution Share-Alike License)</w:t>
      </w:r>
      <w:bookmarkEnd w:id="1484"/>
      <w:bookmarkEnd w:id="1485"/>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del w:id="1492" w:author="Ed" w:date="2013-04-02T10:27:00Z">
        <w:r w:rsidR="00595217" w:rsidDel="002D6416">
          <w:delText>.</w:delText>
        </w:r>
      </w:del>
      <w:r w:rsidR="0087344B">
        <w:fldChar w:fldCharType="begin"/>
      </w:r>
      <w:ins w:id="1493" w:author="Ed" w:date="2013-04-08T09:52:00Z">
        <w:r w:rsidR="006B59B9">
          <w:instrText xml:space="preserve"> ADDIN ZOTERO_ITEM CSL_CITATION {"citationID":"1sn9bam90o","properties":{"formattedCitation":"[30]","plainCitation":"[30]"},"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ins>
      <w:del w:id="1494" w:author="Ed" w:date="2013-04-03T15:41:00Z">
        <w:r w:rsidR="007A0A93" w:rsidDel="00C23EE7">
          <w:del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delInstrText>
        </w:r>
      </w:del>
      <w:r w:rsidR="0087344B">
        <w:fldChar w:fldCharType="separate"/>
      </w:r>
      <w:ins w:id="1495" w:author="Ed" w:date="2013-04-08T09:52:00Z">
        <w:r w:rsidR="006B59B9" w:rsidRPr="006B59B9">
          <w:rPr>
            <w:rPrChange w:id="1496" w:author="Ed" w:date="2013-04-08T09:52:00Z">
              <w:rPr/>
            </w:rPrChange>
          </w:rPr>
          <w:t>[30]</w:t>
        </w:r>
      </w:ins>
      <w:del w:id="1497" w:author="Ed" w:date="2013-04-03T15:41:00Z">
        <w:r w:rsidR="007A0A93" w:rsidRPr="006B59B9" w:rsidDel="00C23EE7">
          <w:rPr>
            <w:rPrChange w:id="1498" w:author="Ed" w:date="2013-04-08T09:52:00Z">
              <w:rPr/>
            </w:rPrChange>
          </w:rPr>
          <w:delText>[28]</w:delText>
        </w:r>
      </w:del>
      <w:r w:rsidR="0087344B">
        <w:fldChar w:fldCharType="end"/>
      </w:r>
      <w:ins w:id="1499"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lastRenderedPageBreak/>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14:anchorId="756C5E49" wp14:editId="596A0DBB">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9"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500" w:name="_Ref351966571"/>
      <w:bookmarkStart w:id="1501" w:name="_Ref351966576"/>
      <w:bookmarkStart w:id="1502" w:name="_Toc351997948"/>
      <w:bookmarkStart w:id="1503" w:name="_Toc353178063"/>
      <w:r w:rsidRPr="009531CE">
        <w:t xml:space="preserve">Figure </w:t>
      </w:r>
      <w:ins w:id="1504" w:author="Ed" w:date="2013-04-08T09:44:00Z">
        <w:r w:rsidR="00851713">
          <w:fldChar w:fldCharType="begin"/>
        </w:r>
        <w:r w:rsidR="00851713">
          <w:instrText xml:space="preserve"> SEQ Figure \* ARABIC </w:instrText>
        </w:r>
      </w:ins>
      <w:r w:rsidR="00851713">
        <w:fldChar w:fldCharType="separate"/>
      </w:r>
      <w:ins w:id="1505" w:author="Ed" w:date="2013-04-08T09:50:00Z">
        <w:r w:rsidR="006B59B9">
          <w:rPr>
            <w:noProof/>
          </w:rPr>
          <w:t>14</w:t>
        </w:r>
      </w:ins>
      <w:ins w:id="1506" w:author="Ed" w:date="2013-04-08T09:44:00Z">
        <w:r w:rsidR="00851713">
          <w:fldChar w:fldCharType="end"/>
        </w:r>
      </w:ins>
      <w:del w:id="1507"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508" w:author="Ed" w:date="2013-04-08T09:42:00Z">
        <w:r w:rsidR="008F4491" w:rsidDel="00B60E2F">
          <w:rPr>
            <w:noProof/>
          </w:rPr>
          <w:delText>14</w:delText>
        </w:r>
      </w:del>
      <w:del w:id="1509" w:author="Ed" w:date="2013-04-08T09:44:00Z">
        <w:r w:rsidR="00DB619F" w:rsidDel="00851713">
          <w:rPr>
            <w:noProof/>
          </w:rPr>
          <w:fldChar w:fldCharType="end"/>
        </w:r>
      </w:del>
      <w:bookmarkEnd w:id="1500"/>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501"/>
      <w:bookmarkEnd w:id="1502"/>
      <w:bookmarkEnd w:id="1503"/>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w:t>
      </w:r>
      <w:r>
        <w:lastRenderedPageBreak/>
        <w:t xml:space="preserve">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ins w:id="1510" w:author="Ed" w:date="2013-04-08T09:50:00Z">
        <w:r w:rsidR="006B59B9" w:rsidRPr="009531CE">
          <w:t xml:space="preserve">Figure </w:t>
        </w:r>
        <w:r w:rsidR="006B59B9">
          <w:rPr>
            <w:noProof/>
          </w:rPr>
          <w:t>14</w:t>
        </w:r>
      </w:ins>
      <w:del w:id="1511" w:author="Ed" w:date="2013-04-03T15:36:00Z">
        <w:r w:rsidR="002557A2" w:rsidRPr="009531CE" w:rsidDel="003803BC">
          <w:delText xml:space="preserve">Figure </w:delText>
        </w:r>
        <w:r w:rsidR="002557A2" w:rsidDel="003803BC">
          <w:rPr>
            <w:noProof/>
          </w:rPr>
          <w:delText>14</w:delText>
        </w:r>
      </w:del>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6B59B9">
        <w:rPr>
          <w:rFonts w:eastAsia="+mn-ea"/>
        </w:rPr>
        <w:t>above</w:t>
      </w:r>
      <w:r w:rsidR="0087344B">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pPr>
        <w:pStyle w:val="Heading1"/>
      </w:pPr>
      <w:bookmarkStart w:id="1512" w:name="_Toc353177993"/>
      <w:r>
        <w:lastRenderedPageBreak/>
        <w:t>Industrial Safety</w:t>
      </w:r>
      <w:bookmarkEnd w:id="1512"/>
    </w:p>
    <w:p w:rsidR="005B23F0" w:rsidRDefault="005B23F0" w:rsidP="00CA427F">
      <w:r>
        <w:t xml:space="preserve">Mobile robots, particularly experimental platforms, require safety systems to disable them. These systems fall into two major categories. Reflexive </w:t>
      </w:r>
      <w:del w:id="1513" w:author="Ed" w:date="2013-04-01T15:18:00Z">
        <w:r w:rsidDel="008A123A">
          <w:delText>halt and speed and separation monitoring</w:delText>
        </w:r>
      </w:del>
      <w:ins w:id="1514" w:author="Ed" w:date="2013-04-01T15:18:00Z">
        <w:r w:rsidR="008A123A">
          <w:t>collision avoidance</w:t>
        </w:r>
      </w:ins>
      <w:r>
        <w:t xml:space="preserve"> systems keep robots from colliding with humans </w:t>
      </w:r>
      <w:del w:id="1515"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1516"/>
      <w:r>
        <w:t>robot</w:t>
      </w:r>
      <w:commentRangeEnd w:id="1516"/>
      <w:r w:rsidR="00A17829">
        <w:rPr>
          <w:rStyle w:val="CommentReference"/>
        </w:rPr>
        <w:commentReference w:id="1516"/>
      </w:r>
      <w:r>
        <w:t>.</w:t>
      </w:r>
    </w:p>
    <w:p w:rsidR="005B23F0" w:rsidRDefault="005B23F0">
      <w:pPr>
        <w:pStyle w:val="Heading2"/>
      </w:pPr>
      <w:bookmarkStart w:id="1517" w:name="_Toc353177994"/>
      <w:r>
        <w:t>Reflexive Speed Limiting</w:t>
      </w:r>
      <w:bookmarkEnd w:id="1517"/>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1518" w:author="Ed" w:date="2013-04-01T14:14:00Z">
        <w:r w:rsidRPr="00241825" w:rsidDel="00C26887">
          <w:delText>ABBY</w:delText>
        </w:r>
      </w:del>
      <w:ins w:id="1519"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pPr>
        <w:pStyle w:val="Heading3"/>
        <w:pPrChange w:id="1520" w:author="Ed" w:date="2013-04-02T11:35:00Z">
          <w:pPr>
            <w:pStyle w:val="Heading2"/>
          </w:pPr>
        </w:pPrChange>
      </w:pPr>
      <w:bookmarkStart w:id="1521" w:name="_Toc351540617"/>
      <w:bookmarkStart w:id="1522" w:name="_Toc353177995"/>
      <w:r>
        <w:t>Reflexive Halt Methods for Mobile Bases</w:t>
      </w:r>
      <w:bookmarkEnd w:id="1521"/>
      <w:bookmarkEnd w:id="1522"/>
    </w:p>
    <w:p w:rsidR="005B23F0" w:rsidRDefault="00A17829" w:rsidP="00CA427F">
      <w:ins w:id="1523"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6B59B9">
        <w:t xml:space="preserve">Algorithm </w:t>
      </w:r>
      <w:r w:rsidR="006B59B9">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1524" w:name="_Ref351933155"/>
      <w:r>
        <w:t xml:space="preserve">Algorithm </w:t>
      </w:r>
      <w:r w:rsidR="003E70E3">
        <w:fldChar w:fldCharType="begin"/>
      </w:r>
      <w:r w:rsidR="003E70E3">
        <w:instrText xml:space="preserve"> SEQ Algorithm \* ARABIC </w:instrText>
      </w:r>
      <w:r w:rsidR="003E70E3">
        <w:fldChar w:fldCharType="separate"/>
      </w:r>
      <w:r w:rsidR="006B59B9">
        <w:rPr>
          <w:noProof/>
        </w:rPr>
        <w:t>3</w:t>
      </w:r>
      <w:r w:rsidR="003E70E3">
        <w:rPr>
          <w:noProof/>
        </w:rPr>
        <w:fldChar w:fldCharType="end"/>
      </w:r>
      <w:bookmarkEnd w:id="1524"/>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del w:id="1525" w:author="Ed" w:date="2013-04-02T10:28:00Z">
        <w:r w:rsidDel="002D6416">
          <w:delText>.</w:delText>
        </w:r>
      </w:del>
      <w:r w:rsidR="0087344B">
        <w:fldChar w:fldCharType="begin"/>
      </w:r>
      <w:ins w:id="1526" w:author="Ed" w:date="2013-04-08T09:52:00Z">
        <w:r w:rsidR="006B59B9">
          <w:instrText xml:space="preserve"> ADDIN ZOTERO_ITEM CSL_CITATION {"citationID":"3kks8pshm","properties":{"formattedCitation":"[31]","plainCitation":"[31]"},"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1527"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ins w:id="1528" w:author="Ed" w:date="2013-04-08T09:52:00Z">
        <w:r w:rsidR="006B59B9" w:rsidRPr="006B59B9">
          <w:rPr>
            <w:rPrChange w:id="1529" w:author="Ed" w:date="2013-04-08T09:52:00Z">
              <w:rPr/>
            </w:rPrChange>
          </w:rPr>
          <w:t>[31]</w:t>
        </w:r>
      </w:ins>
      <w:del w:id="1530" w:author="Ed" w:date="2013-04-03T15:41:00Z">
        <w:r w:rsidR="007A0A93" w:rsidRPr="006B59B9" w:rsidDel="00C23EE7">
          <w:rPr>
            <w:rPrChange w:id="1531" w:author="Ed" w:date="2013-04-08T09:52:00Z">
              <w:rPr/>
            </w:rPrChange>
          </w:rPr>
          <w:delText>[29]</w:delText>
        </w:r>
      </w:del>
      <w:r w:rsidR="0087344B">
        <w:fldChar w:fldCharType="end"/>
      </w:r>
      <w:ins w:id="1532"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1533" w:author="Ed" w:date="2013-04-01T14:14:00Z">
        <w:r w:rsidDel="00C26887">
          <w:delText>ABBY</w:delText>
        </w:r>
      </w:del>
      <w:ins w:id="1534" w:author="Ed" w:date="2013-04-01T14:14:00Z">
        <w:r w:rsidR="00C26887">
          <w:t>ABBY</w:t>
        </w:r>
      </w:ins>
      <w:r>
        <w:t>.</w:t>
      </w:r>
    </w:p>
    <w:p w:rsidR="005B23F0" w:rsidRDefault="005B23F0">
      <w:pPr>
        <w:pStyle w:val="Heading3"/>
        <w:pPrChange w:id="1535" w:author="Ed" w:date="2013-04-02T11:35:00Z">
          <w:pPr>
            <w:pStyle w:val="Heading2"/>
          </w:pPr>
        </w:pPrChange>
      </w:pPr>
      <w:bookmarkStart w:id="1536" w:name="_Toc351540618"/>
      <w:bookmarkStart w:id="1537" w:name="_Toc353177996"/>
      <w:r>
        <w:t>Reflexive Halting for Manipulators</w:t>
      </w:r>
      <w:bookmarkEnd w:id="1536"/>
      <w:bookmarkEnd w:id="1537"/>
    </w:p>
    <w:p w:rsidR="005B23F0" w:rsidRDefault="005B23F0" w:rsidP="00CA427F">
      <w:r>
        <w:t xml:space="preserve">In addition to the mobile base, </w:t>
      </w:r>
      <w:del w:id="1538" w:author="Ed" w:date="2013-04-01T14:14:00Z">
        <w:r w:rsidDel="00C26887">
          <w:delText>ABBY</w:delText>
        </w:r>
      </w:del>
      <w:ins w:id="1539"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del w:id="1540" w:author="Ed" w:date="2013-04-02T10:28:00Z">
        <w:r w:rsidR="00595217" w:rsidDel="002D6416">
          <w:delText xml:space="preserve">, </w:delText>
        </w:r>
      </w:del>
      <w:r w:rsidR="0087344B">
        <w:fldChar w:fldCharType="begin"/>
      </w:r>
      <w:ins w:id="1541" w:author="Ed" w:date="2013-04-08T09:52:00Z">
        <w:r w:rsidR="006B59B9">
          <w:instrText xml:space="preserve"> ADDIN ZOTERO_ITEM CSL_CITATION {"citationID":"5rpcoplug","properties":{"formattedCitation":"[32]","plainCitation":"[32]"},"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ins>
      <w:del w:id="1542" w:author="Ed" w:date="2013-04-03T15:41:00Z">
        <w:r w:rsidR="007A0A93" w:rsidDel="00C23EE7">
          <w:del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delInstrText>
        </w:r>
      </w:del>
      <w:r w:rsidR="0087344B">
        <w:fldChar w:fldCharType="separate"/>
      </w:r>
      <w:ins w:id="1543" w:author="Ed" w:date="2013-04-08T09:52:00Z">
        <w:r w:rsidR="006B59B9" w:rsidRPr="006B59B9">
          <w:rPr>
            <w:rPrChange w:id="1544" w:author="Ed" w:date="2013-04-08T09:52:00Z">
              <w:rPr/>
            </w:rPrChange>
          </w:rPr>
          <w:t>[32]</w:t>
        </w:r>
      </w:ins>
      <w:del w:id="1545" w:author="Ed" w:date="2013-04-03T15:41:00Z">
        <w:r w:rsidR="007A0A93" w:rsidRPr="006B59B9" w:rsidDel="00C23EE7">
          <w:rPr>
            <w:rPrChange w:id="1546" w:author="Ed" w:date="2013-04-08T09:52:00Z">
              <w:rPr/>
            </w:rPrChange>
          </w:rPr>
          <w:delText>[30]</w:delText>
        </w:r>
      </w:del>
      <w:r w:rsidR="0087344B">
        <w:fldChar w:fldCharType="end"/>
      </w:r>
      <w:ins w:id="1547"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del w:id="1548" w:author="Ed" w:date="2013-04-01T14:14:00Z">
        <w:r w:rsidDel="00C26887">
          <w:delText>ABBY</w:delText>
        </w:r>
      </w:del>
      <w:ins w:id="1549"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1550" w:author="Ed" w:date="2013-04-01T14:14:00Z">
        <w:r w:rsidDel="00C26887">
          <w:delText>ABBY</w:delText>
        </w:r>
      </w:del>
      <w:ins w:id="1551"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6B59B9">
        <w:t xml:space="preserve">Algorithm </w:t>
      </w:r>
      <w:r w:rsidR="006B59B9">
        <w:rPr>
          <w:noProof/>
        </w:rPr>
        <w:t>4</w:t>
      </w:r>
      <w:r w:rsidR="0087344B">
        <w:fldChar w:fldCharType="end"/>
      </w:r>
      <w:r>
        <w:t xml:space="preserve">. In this algorithm, the currently planned path is repeatedly checked for dangerously close </w:t>
      </w:r>
      <w:proofErr w:type="gramStart"/>
      <w:r>
        <w:t>object</w:t>
      </w:r>
      <w:ins w:id="1552" w:author="Ed" w:date="2013-04-01T15:23:00Z">
        <w:r w:rsidR="00A17829">
          <w:t>s</w:t>
        </w:r>
      </w:ins>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1553" w:name="__DdeLink__2_1481220653"/>
      <w:r>
        <w:br/>
      </w:r>
      <w:r>
        <w:tab/>
      </w:r>
      <w:r>
        <w:tab/>
      </w:r>
      <w:proofErr w:type="gramStart"/>
      <w:r>
        <w:t>if(</w:t>
      </w:r>
      <w:proofErr w:type="gramEnd"/>
      <w:r>
        <w:t>dangerous(m, s)):</w:t>
      </w:r>
      <w:bookmarkEnd w:id="1553"/>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1554" w:name="_Ref351933242"/>
      <w:r>
        <w:t xml:space="preserve">Algorithm </w:t>
      </w:r>
      <w:r w:rsidR="003E70E3">
        <w:fldChar w:fldCharType="begin"/>
      </w:r>
      <w:r w:rsidR="003E70E3">
        <w:instrText xml:space="preserve"> SEQ Algorithm \* ARABIC </w:instrText>
      </w:r>
      <w:r w:rsidR="003E70E3">
        <w:fldChar w:fldCharType="separate"/>
      </w:r>
      <w:r w:rsidR="006B59B9">
        <w:rPr>
          <w:noProof/>
        </w:rPr>
        <w:t>4</w:t>
      </w:r>
      <w:r w:rsidR="003E70E3">
        <w:rPr>
          <w:noProof/>
        </w:rPr>
        <w:fldChar w:fldCharType="end"/>
      </w:r>
      <w:bookmarkEnd w:id="1554"/>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del w:id="1555" w:author="Ed" w:date="2013-04-01T15:24:00Z">
        <w:r w:rsidDel="00A17829">
          <w:delText>The equation [EQUATION]</w:delText>
        </w:r>
      </w:del>
      <w:ins w:id="1556"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del w:id="1557" w:author="Ed" w:date="2013-04-02T10:28:00Z">
        <w:r w:rsidDel="002D6416">
          <w:delText>.</w:delText>
        </w:r>
        <w:r w:rsidRPr="00F234A5" w:rsidDel="002D6416">
          <w:delText xml:space="preserve"> </w:delText>
        </w:r>
      </w:del>
      <w:r w:rsidR="0087344B">
        <w:fldChar w:fldCharType="begin"/>
      </w:r>
      <w:ins w:id="1558" w:author="Ed" w:date="2013-04-08T09:52:00Z">
        <w:r w:rsidR="006B59B9">
          <w:instrText xml:space="preserve"> ADDIN ZOTERO_ITEM CSL_CITATION {"citationID":"gj1o83pi6","properties":{"formattedCitation":"[33]","plainCitation":"[33]"},"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ins>
      <w:del w:id="1559" w:author="Ed" w:date="2013-04-03T15:41:00Z">
        <w:r w:rsidR="007A0A93" w:rsidDel="00C23EE7">
          <w:del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delInstrText>
        </w:r>
      </w:del>
      <w:r w:rsidR="0087344B">
        <w:fldChar w:fldCharType="separate"/>
      </w:r>
      <w:ins w:id="1560" w:author="Ed" w:date="2013-04-08T09:52:00Z">
        <w:r w:rsidR="006B59B9" w:rsidRPr="006B59B9">
          <w:rPr>
            <w:rPrChange w:id="1561" w:author="Ed" w:date="2013-04-08T09:52:00Z">
              <w:rPr/>
            </w:rPrChange>
          </w:rPr>
          <w:t>[33]</w:t>
        </w:r>
      </w:ins>
      <w:del w:id="1562" w:author="Ed" w:date="2013-04-03T15:41:00Z">
        <w:r w:rsidR="007A0A93" w:rsidRPr="006B59B9" w:rsidDel="00C23EE7">
          <w:rPr>
            <w:rPrChange w:id="1563" w:author="Ed" w:date="2013-04-08T09:52:00Z">
              <w:rPr/>
            </w:rPrChange>
          </w:rPr>
          <w:delText>[31]</w:delText>
        </w:r>
      </w:del>
      <w:r w:rsidR="0087344B">
        <w:fldChar w:fldCharType="end"/>
      </w:r>
      <w:ins w:id="1564"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6B59B9">
        <w:t>3</w:t>
      </w:r>
      <w:r w:rsidR="0087344B">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6B59B9">
        <w:t xml:space="preserve">Algorithm </w:t>
      </w:r>
      <w:r w:rsidR="006B59B9">
        <w:rPr>
          <w:noProof/>
        </w:rPr>
        <w:t>4</w:t>
      </w:r>
      <w:r w:rsidR="0087344B">
        <w:fldChar w:fldCharType="end"/>
      </w:r>
      <w:r>
        <w:t xml:space="preserve"> by filling in the </w:t>
      </w:r>
      <w:proofErr w:type="gramStart"/>
      <w:r>
        <w:t>dangerous(</w:t>
      </w:r>
      <w:proofErr w:type="gramEnd"/>
      <w:r>
        <w:t xml:space="preserve">) function. In order to implement this algorithm on </w:t>
      </w:r>
      <w:del w:id="1565" w:author="Ed" w:date="2013-04-01T14:14:00Z">
        <w:r w:rsidDel="00C26887">
          <w:delText>ABBY</w:delText>
        </w:r>
      </w:del>
      <w:ins w:id="1566" w:author="Ed" w:date="2013-04-01T14:14:00Z">
        <w:r w:rsidR="00C26887">
          <w:t>ABBY</w:t>
        </w:r>
      </w:ins>
      <w:r>
        <w:t>, parameters B and C would first have to be determined for this platform. Then, the algorithm would have to be written as a ROS node and tested on this robot.</w:t>
      </w:r>
    </w:p>
    <w:p w:rsidR="005B23F0" w:rsidRDefault="005B23F0">
      <w:pPr>
        <w:pStyle w:val="Heading2"/>
      </w:pPr>
      <w:bookmarkStart w:id="1567" w:name="_Toc351540620"/>
      <w:bookmarkStart w:id="1568" w:name="_Ref351924510"/>
      <w:bookmarkStart w:id="1569" w:name="_Toc353177997"/>
      <w:r>
        <w:lastRenderedPageBreak/>
        <w:t>Emergency Stop System</w:t>
      </w:r>
      <w:bookmarkEnd w:id="1567"/>
      <w:bookmarkEnd w:id="1568"/>
      <w:bookmarkEnd w:id="1569"/>
    </w:p>
    <w:p w:rsidR="005B23F0" w:rsidRDefault="005B23F0">
      <w:pPr>
        <w:pStyle w:val="Heading3"/>
        <w:pPrChange w:id="1570" w:author="Ed" w:date="2013-04-02T11:36:00Z">
          <w:pPr>
            <w:pStyle w:val="Heading2"/>
          </w:pPr>
        </w:pPrChange>
      </w:pPr>
      <w:bookmarkStart w:id="1571" w:name="_Toc351540621"/>
      <w:bookmarkStart w:id="1572" w:name="_Toc353177998"/>
      <w:r>
        <w:t>E-Stop Systems Used in This Lab</w:t>
      </w:r>
      <w:bookmarkEnd w:id="1571"/>
      <w:bookmarkEnd w:id="1572"/>
    </w:p>
    <w:p w:rsidR="005B23F0" w:rsidRDefault="005B23F0" w:rsidP="00CA427F">
      <w:commentRangeStart w:id="1573"/>
      <w:r>
        <w:t>The</w:t>
      </w:r>
      <w:commentRangeEnd w:id="1573"/>
      <w:r w:rsidR="007E4599">
        <w:rPr>
          <w:rStyle w:val="CommentReference"/>
        </w:rPr>
        <w:commentReference w:id="1573"/>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1574" w:author="Ed" w:date="2013-04-01T15:25:00Z">
        <w:r w:rsidR="007E4599">
          <w:t xml:space="preserve">could operate in either autonomous or manual control modes, and </w:t>
        </w:r>
      </w:ins>
      <w:r>
        <w:t xml:space="preserve">used a custom remote </w:t>
      </w:r>
      <w:del w:id="1575" w:author="Ed" w:date="2013-04-01T15:25:00Z">
        <w:r w:rsidDel="007E4599">
          <w:delText xml:space="preserve">mode switching </w:delText>
        </w:r>
      </w:del>
      <w:r>
        <w:t xml:space="preserve">system </w:t>
      </w:r>
      <w:del w:id="1576" w:author="Ed" w:date="2013-04-01T15:25:00Z">
        <w:r w:rsidDel="007E4599">
          <w:delText>designed to interface with the Arduino-based control system used to control the wheelchair drivetrain</w:delText>
        </w:r>
      </w:del>
      <w:ins w:id="1577" w:author="Ed" w:date="2013-04-01T15:25:00Z">
        <w:r w:rsidR="007E4599">
          <w:t>to enable and disable autonomous mode</w:t>
        </w:r>
      </w:ins>
      <w:r>
        <w:t xml:space="preserve">. Using </w:t>
      </w:r>
      <w:ins w:id="1578" w:author="Ed" w:date="2013-04-01T15:26:00Z">
        <w:r w:rsidR="007E4599">
          <w:t xml:space="preserve">the GPIO mirroring function of </w:t>
        </w:r>
      </w:ins>
      <w:r>
        <w:t xml:space="preserve">a pair of </w:t>
      </w:r>
      <w:del w:id="1579" w:author="Ed" w:date="2013-04-02T09:32:00Z">
        <w:r w:rsidDel="00A15744">
          <w:delText>XBee</w:delText>
        </w:r>
      </w:del>
      <w:proofErr w:type="spellStart"/>
      <w:ins w:id="1580" w:author="Ed" w:date="2013-04-02T09:32:00Z">
        <w:r w:rsidR="00A15744">
          <w:t>XBee</w:t>
        </w:r>
      </w:ins>
      <w:proofErr w:type="spellEnd"/>
      <w:r>
        <w:t xml:space="preserve"> 2 Pro wireless network modules, a </w:t>
      </w:r>
      <w:del w:id="1581" w:author="Ed" w:date="2013-04-01T15:27:00Z">
        <w:r w:rsidDel="007E4599">
          <w:delText xml:space="preserve">GPIO </w:delText>
        </w:r>
      </w:del>
      <w:ins w:id="1582" w:author="Ed" w:date="2013-04-01T15:27:00Z">
        <w:r w:rsidR="007E4599">
          <w:t xml:space="preserve">digital </w:t>
        </w:r>
      </w:ins>
      <w:r>
        <w:t xml:space="preserve">signal </w:t>
      </w:r>
      <w:del w:id="1583" w:author="Ed" w:date="2013-04-01T15:26:00Z">
        <w:r w:rsidDel="007E4599">
          <w:delText xml:space="preserve">is </w:delText>
        </w:r>
      </w:del>
      <w:ins w:id="1584" w:author="Ed" w:date="2013-04-01T15:26:00Z">
        <w:r w:rsidR="007E4599">
          <w:t xml:space="preserve">was </w:t>
        </w:r>
      </w:ins>
      <w:r>
        <w:t xml:space="preserve">transmitted from a remote control unit to the input of </w:t>
      </w:r>
      <w:del w:id="1585" w:author="Ed" w:date="2013-04-01T15:26:00Z">
        <w:r w:rsidDel="007E4599">
          <w:delText xml:space="preserve">an </w:delText>
        </w:r>
      </w:del>
      <w:ins w:id="1586" w:author="Ed" w:date="2013-04-01T15:26:00Z">
        <w:r w:rsidR="007E4599">
          <w:t xml:space="preserve">the </w:t>
        </w:r>
      </w:ins>
      <w:proofErr w:type="spellStart"/>
      <w:r>
        <w:t>Arduino</w:t>
      </w:r>
      <w:proofErr w:type="spellEnd"/>
      <w:r>
        <w:t xml:space="preserve"> </w:t>
      </w:r>
      <w:del w:id="1587" w:author="Ed" w:date="2013-04-01T15:26:00Z">
        <w:r w:rsidDel="007E4599">
          <w:delText xml:space="preserve">on </w:delText>
        </w:r>
      </w:del>
      <w:ins w:id="1588" w:author="Ed" w:date="2013-04-01T15:26:00Z">
        <w:r w:rsidR="007E4599">
          <w:t xml:space="preserve">controlling </w:t>
        </w:r>
      </w:ins>
      <w:r>
        <w:t>the wheelchair</w:t>
      </w:r>
      <w:ins w:id="1589" w:author="Ed" w:date="2013-04-01T15:26:00Z">
        <w:r w:rsidR="007E4599">
          <w:t>’s motor controllers</w:t>
        </w:r>
      </w:ins>
      <w:r>
        <w:t xml:space="preserve">, disabling the autonomous functions of the wheelchair when a button </w:t>
      </w:r>
      <w:del w:id="1590" w:author="Ed" w:date="2013-04-01T15:26:00Z">
        <w:r w:rsidDel="007E4599">
          <w:delText xml:space="preserve">is </w:delText>
        </w:r>
      </w:del>
      <w:ins w:id="1591" w:author="Ed" w:date="2013-04-01T15:26:00Z">
        <w:r w:rsidR="007E4599">
          <w:t xml:space="preserve">was </w:t>
        </w:r>
      </w:ins>
      <w:r>
        <w:t xml:space="preserve">pushed on the remote. Because the </w:t>
      </w:r>
      <w:del w:id="1592" w:author="Ed" w:date="2013-04-02T09:32:00Z">
        <w:r w:rsidDel="00A15744">
          <w:delText>Xbee</w:delText>
        </w:r>
      </w:del>
      <w:proofErr w:type="spellStart"/>
      <w:ins w:id="1593" w:author="Ed" w:date="2013-04-02T09:32:00Z">
        <w:r w:rsidR="00A15744">
          <w:t>XBee</w:t>
        </w:r>
      </w:ins>
      <w:proofErr w:type="spellEnd"/>
      <w:r>
        <w:t xml:space="preserve"> wireless modules' GPIO mirroring has a programmable timeout and default output state, this system automatically </w:t>
      </w:r>
      <w:del w:id="1594" w:author="Ed" w:date="2013-04-01T15:27:00Z">
        <w:r w:rsidDel="007E4599">
          <w:delText xml:space="preserve">disables </w:delText>
        </w:r>
      </w:del>
      <w:ins w:id="1595" w:author="Ed" w:date="2013-04-01T15:27:00Z">
        <w:r w:rsidR="007E4599">
          <w:t xml:space="preserve">disabled </w:t>
        </w:r>
      </w:ins>
      <w:r>
        <w:t xml:space="preserve">autonomous functions if communication </w:t>
      </w:r>
      <w:del w:id="1596" w:author="Ed" w:date="2013-04-01T15:27:00Z">
        <w:r w:rsidDel="007E4599">
          <w:delText xml:space="preserve">is </w:delText>
        </w:r>
      </w:del>
      <w:ins w:id="1597" w:author="Ed" w:date="2013-04-01T15:27:00Z">
        <w:r w:rsidR="007E4599">
          <w:t xml:space="preserve">was </w:t>
        </w:r>
      </w:ins>
      <w:r>
        <w:t xml:space="preserve">lost between the remote and the robot. However, this system </w:t>
      </w:r>
      <w:del w:id="1598" w:author="Ed" w:date="2013-04-01T15:27:00Z">
        <w:r w:rsidDel="007E4599">
          <w:delText>does rely</w:delText>
        </w:r>
      </w:del>
      <w:ins w:id="1599" w:author="Ed" w:date="2013-04-01T15:27:00Z">
        <w:r w:rsidR="007E4599">
          <w:t>relied</w:t>
        </w:r>
      </w:ins>
      <w:r>
        <w:t xml:space="preserve"> on an </w:t>
      </w:r>
      <w:proofErr w:type="spellStart"/>
      <w:r>
        <w:t>Arduino</w:t>
      </w:r>
      <w:proofErr w:type="spellEnd"/>
      <w:r>
        <w:t xml:space="preserve"> microcontroller and was not designed </w:t>
      </w:r>
      <w:r>
        <w:lastRenderedPageBreak/>
        <w:t>as an emergency stop system, but as a switch between autonomous operation and normal (joystick) operation of a wheelchair.</w:t>
      </w:r>
    </w:p>
    <w:p w:rsidR="005B23F0" w:rsidRDefault="005B23F0">
      <w:pPr>
        <w:pStyle w:val="Heading3"/>
        <w:pPrChange w:id="1600" w:author="Ed" w:date="2013-04-02T11:36:00Z">
          <w:pPr>
            <w:pStyle w:val="Heading2"/>
          </w:pPr>
        </w:pPrChange>
      </w:pPr>
      <w:bookmarkStart w:id="1601" w:name="_Toc351540622"/>
      <w:bookmarkStart w:id="1602" w:name="_Toc353177999"/>
      <w:r>
        <w:t>E-Stop Requirements for This Robot</w:t>
      </w:r>
      <w:bookmarkEnd w:id="1601"/>
      <w:bookmarkEnd w:id="1602"/>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pPr>
        <w:pStyle w:val="ListParagraph"/>
        <w:numPr>
          <w:ilvl w:val="0"/>
          <w:numId w:val="10"/>
        </w:numPr>
        <w:pPrChange w:id="1603" w:author="Ed" w:date="2013-04-01T15:25:00Z">
          <w:pPr/>
        </w:pPrChange>
      </w:pPr>
      <w:r>
        <w:t>5 volt active-high enable signal from the cRIO, which is controlled by the ROS software</w:t>
      </w:r>
    </w:p>
    <w:p w:rsidR="005B23F0" w:rsidRDefault="005B23F0">
      <w:pPr>
        <w:pStyle w:val="ListParagraph"/>
        <w:numPr>
          <w:ilvl w:val="0"/>
          <w:numId w:val="10"/>
        </w:numPr>
        <w:pPrChange w:id="1604" w:author="Ed" w:date="2013-04-01T15:25:00Z">
          <w:pPr/>
        </w:pPrChange>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pPr>
        <w:pStyle w:val="ListParagraph"/>
        <w:numPr>
          <w:ilvl w:val="0"/>
          <w:numId w:val="10"/>
        </w:numPr>
        <w:pPrChange w:id="1605" w:author="Ed" w:date="2013-04-01T15:25:00Z">
          <w:pPr/>
        </w:pPrChange>
      </w:pPr>
      <w:r>
        <w:t>Twist-lock stop switch mounted on the robot (The robot is disabled if the switch is opened or disconnected.)</w:t>
      </w:r>
    </w:p>
    <w:p w:rsidR="005B23F0" w:rsidRDefault="005B23F0">
      <w:pPr>
        <w:pStyle w:val="ListParagraph"/>
        <w:numPr>
          <w:ilvl w:val="0"/>
          <w:numId w:val="10"/>
        </w:numPr>
        <w:pPrChange w:id="1606"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5B23F0" w:rsidRDefault="005B23F0">
      <w:pPr>
        <w:pStyle w:val="Heading3"/>
        <w:pPrChange w:id="1607" w:author="Ed" w:date="2013-04-02T11:36:00Z">
          <w:pPr>
            <w:pStyle w:val="Heading2"/>
          </w:pPr>
        </w:pPrChange>
      </w:pPr>
      <w:bookmarkStart w:id="1608" w:name="_Toc351540623"/>
      <w:bookmarkStart w:id="1609" w:name="_Toc353178000"/>
      <w:r>
        <w:t>Version 1 Prototype</w:t>
      </w:r>
      <w:bookmarkEnd w:id="1608"/>
      <w:bookmarkEnd w:id="1609"/>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ins w:id="1610" w:author="Ed" w:date="2013-04-08T09:50:00Z">
        <w:r w:rsidR="006B59B9">
          <w:t xml:space="preserve">Figure </w:t>
        </w:r>
        <w:r w:rsidR="006B59B9">
          <w:rPr>
            <w:noProof/>
          </w:rPr>
          <w:t>15</w:t>
        </w:r>
      </w:ins>
      <w:del w:id="1611" w:author="Ed" w:date="2013-04-08T09:46:00Z">
        <w:r w:rsidR="008F4491" w:rsidDel="00DE35D6">
          <w:delText xml:space="preserve">Figure </w:delText>
        </w:r>
        <w:r w:rsidR="008F4491" w:rsidDel="00DE35D6">
          <w:rPr>
            <w:noProof/>
          </w:rPr>
          <w:delText>15</w:delText>
        </w:r>
      </w:del>
      <w:r w:rsidR="0087344B">
        <w:fldChar w:fldCharType="end"/>
      </w:r>
      <w:r w:rsidR="00534635">
        <w:t xml:space="preserve"> and </w:t>
      </w:r>
      <w:r w:rsidR="0087344B">
        <w:fldChar w:fldCharType="begin"/>
      </w:r>
      <w:r w:rsidR="00610622">
        <w:instrText xml:space="preserve"> REF _Ref351934011 \h </w:instrText>
      </w:r>
      <w:r w:rsidR="0087344B">
        <w:fldChar w:fldCharType="separate"/>
      </w:r>
      <w:ins w:id="1612" w:author="Ed" w:date="2013-04-08T09:50:00Z">
        <w:r w:rsidR="006B59B9">
          <w:t xml:space="preserve">Figure </w:t>
        </w:r>
        <w:r w:rsidR="006B59B9">
          <w:rPr>
            <w:noProof/>
          </w:rPr>
          <w:t>16</w:t>
        </w:r>
      </w:ins>
      <w:del w:id="1613" w:author="Ed" w:date="2013-04-08T09:46:00Z">
        <w:r w:rsidR="008F4491" w:rsidDel="00DE35D6">
          <w:delText xml:space="preserve">Figure </w:delText>
        </w:r>
        <w:r w:rsidR="008F4491" w:rsidDel="00DE35D6">
          <w:rPr>
            <w:noProof/>
          </w:rPr>
          <w:delText>16</w:delText>
        </w:r>
      </w:del>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549D9879" wp14:editId="3CEF361F">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614" w:name="_Ref351933999"/>
      <w:bookmarkStart w:id="1615" w:name="_Toc351997949"/>
      <w:bookmarkStart w:id="1616" w:name="_Toc353178064"/>
      <w:r>
        <w:t xml:space="preserve">Figure </w:t>
      </w:r>
      <w:ins w:id="1617" w:author="Ed" w:date="2013-04-08T09:44:00Z">
        <w:r w:rsidR="00851713">
          <w:fldChar w:fldCharType="begin"/>
        </w:r>
        <w:r w:rsidR="00851713">
          <w:instrText xml:space="preserve"> SEQ Figure \* ARABIC </w:instrText>
        </w:r>
      </w:ins>
      <w:r w:rsidR="00851713">
        <w:fldChar w:fldCharType="separate"/>
      </w:r>
      <w:ins w:id="1618" w:author="Ed" w:date="2013-04-08T09:50:00Z">
        <w:r w:rsidR="006B59B9">
          <w:rPr>
            <w:noProof/>
          </w:rPr>
          <w:t>15</w:t>
        </w:r>
      </w:ins>
      <w:ins w:id="1619" w:author="Ed" w:date="2013-04-08T09:44:00Z">
        <w:r w:rsidR="00851713">
          <w:fldChar w:fldCharType="end"/>
        </w:r>
      </w:ins>
      <w:del w:id="1620"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621" w:author="Ed" w:date="2013-04-08T09:42:00Z">
        <w:r w:rsidR="008F4491" w:rsidDel="00B60E2F">
          <w:rPr>
            <w:noProof/>
          </w:rPr>
          <w:delText>15</w:delText>
        </w:r>
      </w:del>
      <w:del w:id="1622" w:author="Ed" w:date="2013-04-08T09:44:00Z">
        <w:r w:rsidR="00DB619F" w:rsidDel="00851713">
          <w:rPr>
            <w:noProof/>
          </w:rPr>
          <w:fldChar w:fldCharType="end"/>
        </w:r>
      </w:del>
      <w:bookmarkEnd w:id="1614"/>
      <w:r>
        <w:t>: A design for an emergency stop remote.</w:t>
      </w:r>
      <w:bookmarkEnd w:id="1615"/>
      <w:bookmarkEnd w:id="1616"/>
    </w:p>
    <w:p w:rsidR="00534635" w:rsidRDefault="00534635" w:rsidP="00CA427F">
      <w:r>
        <w:rPr>
          <w:noProof/>
          <w:lang w:bidi="ar-SA"/>
        </w:rPr>
        <w:lastRenderedPageBreak/>
        <w:drawing>
          <wp:inline distT="0" distB="0" distL="0" distR="0" wp14:anchorId="3FFC06C6" wp14:editId="429CA6A8">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623" w:name="_Ref351934011"/>
      <w:bookmarkStart w:id="1624" w:name="_Toc351997950"/>
      <w:bookmarkStart w:id="1625" w:name="_Toc353178065"/>
      <w:r>
        <w:t xml:space="preserve">Figure </w:t>
      </w:r>
      <w:ins w:id="1626" w:author="Ed" w:date="2013-04-08T09:44:00Z">
        <w:r w:rsidR="00851713">
          <w:fldChar w:fldCharType="begin"/>
        </w:r>
        <w:r w:rsidR="00851713">
          <w:instrText xml:space="preserve"> SEQ Figure \* ARABIC </w:instrText>
        </w:r>
      </w:ins>
      <w:r w:rsidR="00851713">
        <w:fldChar w:fldCharType="separate"/>
      </w:r>
      <w:ins w:id="1627" w:author="Ed" w:date="2013-04-08T09:50:00Z">
        <w:r w:rsidR="006B59B9">
          <w:rPr>
            <w:noProof/>
          </w:rPr>
          <w:t>16</w:t>
        </w:r>
      </w:ins>
      <w:ins w:id="1628" w:author="Ed" w:date="2013-04-08T09:44:00Z">
        <w:r w:rsidR="00851713">
          <w:fldChar w:fldCharType="end"/>
        </w:r>
      </w:ins>
      <w:del w:id="1629"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630" w:author="Ed" w:date="2013-04-08T09:42:00Z">
        <w:r w:rsidR="008F4491" w:rsidDel="00B60E2F">
          <w:rPr>
            <w:noProof/>
          </w:rPr>
          <w:delText>16</w:delText>
        </w:r>
      </w:del>
      <w:del w:id="1631" w:author="Ed" w:date="2013-04-08T09:44:00Z">
        <w:r w:rsidR="00DB619F" w:rsidDel="00851713">
          <w:rPr>
            <w:noProof/>
          </w:rPr>
          <w:fldChar w:fldCharType="end"/>
        </w:r>
      </w:del>
      <w:bookmarkEnd w:id="1623"/>
      <w:r>
        <w:t>: A design for an emergency stop receiver and aggregator.</w:t>
      </w:r>
      <w:bookmarkEnd w:id="1624"/>
      <w:bookmarkEnd w:id="1625"/>
    </w:p>
    <w:p w:rsidR="005B23F0" w:rsidRDefault="005B23F0" w:rsidP="00CA427F">
      <w:r>
        <w:t xml:space="preserve">The remote circuit uses an </w:t>
      </w:r>
      <w:del w:id="1632" w:author="Ed" w:date="2013-04-02T09:32:00Z">
        <w:r w:rsidDel="00A15744">
          <w:delText>XBee</w:delText>
        </w:r>
      </w:del>
      <w:proofErr w:type="spellStart"/>
      <w:ins w:id="1633" w:author="Ed" w:date="2013-04-02T09:32:00Z">
        <w:r w:rsidR="00A15744">
          <w:t>XBee</w:t>
        </w:r>
      </w:ins>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1634" w:author="Ed" w:date="2013-04-02T09:28:00Z">
        <w:r w:rsidDel="00A15744">
          <w:delText xml:space="preserve">other </w:delText>
        </w:r>
      </w:del>
      <w:ins w:id="1635"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1636" w:author="Ed" w:date="2013-04-02T09:28:00Z">
        <w:r w:rsidR="00A15744">
          <w:t xml:space="preserve"> If communication between the </w:t>
        </w:r>
      </w:ins>
      <w:ins w:id="1637" w:author="Ed" w:date="2013-04-02T09:32:00Z">
        <w:r w:rsidR="00A15744">
          <w:t>XBEE</w:t>
        </w:r>
      </w:ins>
      <w:ins w:id="1638" w:author="Ed" w:date="2013-04-02T09:28:00Z">
        <w:r w:rsidR="00A15744">
          <w:t xml:space="preserve"> modems in interrupted for any </w:t>
        </w:r>
        <w:proofErr w:type="spellStart"/>
        <w:r w:rsidR="00A15744">
          <w:t>rason</w:t>
        </w:r>
        <w:proofErr w:type="spellEnd"/>
        <w:r w:rsidR="00A15744">
          <w:t>, DIO3 in the emergency stop circuit goes low, disabling the robot.</w:t>
        </w:r>
      </w:ins>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ins w:id="1639"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1640"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1641" w:author="Ed" w:date="2013-04-08T09:50:00Z">
        <w:r w:rsidR="006B59B9">
          <w:t xml:space="preserve">Figure </w:t>
        </w:r>
        <w:r w:rsidR="006B59B9">
          <w:rPr>
            <w:noProof/>
          </w:rPr>
          <w:t>16</w:t>
        </w:r>
      </w:ins>
      <w:ins w:id="1642" w:author="Ed" w:date="2013-04-02T09:29:00Z">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1643" w:author="Ed" w:date="2013-04-08T09:50:00Z">
        <w:r w:rsidR="006B59B9">
          <w:t xml:space="preserve">Figure </w:t>
        </w:r>
        <w:r w:rsidR="006B59B9">
          <w:rPr>
            <w:noProof/>
          </w:rPr>
          <w:t>4</w:t>
        </w:r>
      </w:ins>
      <w:ins w:id="1644" w:author="Ed" w:date="2013-04-02T09:29:00Z">
        <w:r w:rsidR="00A15744">
          <w:fldChar w:fldCharType="end"/>
        </w:r>
        <w:r w:rsidR="00A15744">
          <w:t>)</w:t>
        </w:r>
      </w:ins>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ins w:id="1645" w:author="Ed" w:date="2013-04-02T09:30:00Z">
        <w:r w:rsidR="00A15744">
          <w:t>Because the RAPID software running on the IRC5 was not configured to output the emergency stop state, t</w:t>
        </w:r>
      </w:ins>
      <w:del w:id="1646" w:author="Ed" w:date="2013-04-02T09:30:00Z">
        <w:r w:rsidDel="00A15744">
          <w:delText>T</w:delText>
        </w:r>
      </w:del>
      <w:r>
        <w:t>he input from the IRC5's emergency stop was defeated by installing jumper J1</w:t>
      </w:r>
      <w:del w:id="1647" w:author="Ed" w:date="2013-04-02T09:30:00Z">
        <w:r w:rsidDel="00A15744">
          <w:delText xml:space="preserve"> because the output had not been configured in RAPID software</w:delText>
        </w:r>
      </w:del>
      <w:r>
        <w:t xml:space="preserv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del w:id="1648" w:author="Ed" w:date="2013-04-02T09:30:00Z">
        <w:r w:rsidDel="00A15744">
          <w:delText>This function</w:delText>
        </w:r>
      </w:del>
      <w:ins w:id="1649" w:author="Ed" w:date="2013-04-02T09:30:00Z">
        <w:r w:rsidR="00A15744">
          <w:t>The ability to control the IRC5</w:t>
        </w:r>
      </w:ins>
      <w:ins w:id="1650"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1651" w:author="Ed" w:date="2013-04-02T09:31:00Z">
        <w:r w:rsidDel="00A15744">
          <w:delText xml:space="preserve">of </w:delText>
        </w:r>
      </w:del>
      <w:ins w:id="1652"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1653" w:author="Ed" w:date="2013-04-02T09:32:00Z">
        <w:r w:rsidDel="00A15744">
          <w:delText>XBee</w:delText>
        </w:r>
      </w:del>
      <w:proofErr w:type="spellStart"/>
      <w:ins w:id="1654" w:author="Ed" w:date="2013-04-02T09:32:00Z">
        <w:r w:rsidR="00A15744">
          <w:t>XBee</w:t>
        </w:r>
      </w:ins>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1655" w:author="Ed" w:date="2013-04-02T09:32:00Z">
        <w:r w:rsidDel="00A15744">
          <w:delText>XBee</w:delText>
        </w:r>
      </w:del>
      <w:proofErr w:type="spellStart"/>
      <w:ins w:id="1656" w:author="Ed" w:date="2013-04-02T09:32:00Z">
        <w:r w:rsidR="00A15744">
          <w:t>XBee</w:t>
        </w:r>
      </w:ins>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B23F0" w:rsidRDefault="005B23F0">
      <w:pPr>
        <w:pStyle w:val="Heading3"/>
        <w:pPrChange w:id="1657" w:author="Ed" w:date="2013-04-02T11:36:00Z">
          <w:pPr>
            <w:pStyle w:val="Heading2"/>
          </w:pPr>
        </w:pPrChange>
      </w:pPr>
      <w:bookmarkStart w:id="1658" w:name="_Toc351540624"/>
      <w:bookmarkStart w:id="1659" w:name="_Toc353178001"/>
      <w:r>
        <w:t>Version 2 Design</w:t>
      </w:r>
      <w:bookmarkEnd w:id="1658"/>
      <w:bookmarkEnd w:id="1659"/>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0EB254E0" wp14:editId="6A6EC0AE">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660" w:name="_Toc351997951"/>
      <w:bookmarkStart w:id="1661" w:name="_Toc353178066"/>
      <w:r>
        <w:t xml:space="preserve">Figure </w:t>
      </w:r>
      <w:ins w:id="1662" w:author="Ed" w:date="2013-04-08T09:44:00Z">
        <w:r w:rsidR="00851713">
          <w:fldChar w:fldCharType="begin"/>
        </w:r>
        <w:r w:rsidR="00851713">
          <w:instrText xml:space="preserve"> SEQ Figure \* ARABIC </w:instrText>
        </w:r>
      </w:ins>
      <w:r w:rsidR="00851713">
        <w:fldChar w:fldCharType="separate"/>
      </w:r>
      <w:ins w:id="1663" w:author="Ed" w:date="2013-04-08T09:50:00Z">
        <w:r w:rsidR="006B59B9">
          <w:rPr>
            <w:noProof/>
          </w:rPr>
          <w:t>17</w:t>
        </w:r>
      </w:ins>
      <w:ins w:id="1664" w:author="Ed" w:date="2013-04-08T09:44:00Z">
        <w:r w:rsidR="00851713">
          <w:fldChar w:fldCharType="end"/>
        </w:r>
      </w:ins>
      <w:del w:id="1665"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666" w:author="Ed" w:date="2013-04-08T09:42:00Z">
        <w:r w:rsidR="008F4491" w:rsidDel="00B60E2F">
          <w:rPr>
            <w:noProof/>
          </w:rPr>
          <w:delText>17</w:delText>
        </w:r>
      </w:del>
      <w:del w:id="1667" w:author="Ed" w:date="2013-04-08T09:44:00Z">
        <w:r w:rsidR="00DB619F" w:rsidDel="00851713">
          <w:rPr>
            <w:noProof/>
          </w:rPr>
          <w:fldChar w:fldCharType="end"/>
        </w:r>
      </w:del>
      <w:r>
        <w:t xml:space="preserve">: Revised emergency stop remote </w:t>
      </w:r>
      <w:proofErr w:type="spellStart"/>
      <w:r>
        <w:t>ciruit</w:t>
      </w:r>
      <w:proofErr w:type="spellEnd"/>
      <w:r>
        <w:t>.</w:t>
      </w:r>
      <w:bookmarkEnd w:id="1660"/>
      <w:bookmarkEnd w:id="1661"/>
    </w:p>
    <w:p w:rsidR="00F31439" w:rsidRDefault="00F31439" w:rsidP="00CA427F">
      <w:r>
        <w:rPr>
          <w:noProof/>
          <w:lang w:bidi="ar-SA"/>
        </w:rPr>
        <w:lastRenderedPageBreak/>
        <w:drawing>
          <wp:inline distT="0" distB="0" distL="0" distR="0" wp14:anchorId="35E2D2F7" wp14:editId="59C41BF4">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668" w:name="_Toc351997952"/>
      <w:bookmarkStart w:id="1669" w:name="_Toc353178067"/>
      <w:r>
        <w:t xml:space="preserve">Figure </w:t>
      </w:r>
      <w:ins w:id="1670" w:author="Ed" w:date="2013-04-08T09:44:00Z">
        <w:r w:rsidR="00851713">
          <w:fldChar w:fldCharType="begin"/>
        </w:r>
        <w:r w:rsidR="00851713">
          <w:instrText xml:space="preserve"> SEQ Figure \* ARABIC </w:instrText>
        </w:r>
      </w:ins>
      <w:r w:rsidR="00851713">
        <w:fldChar w:fldCharType="separate"/>
      </w:r>
      <w:ins w:id="1671" w:author="Ed" w:date="2013-04-08T09:50:00Z">
        <w:r w:rsidR="006B59B9">
          <w:rPr>
            <w:noProof/>
          </w:rPr>
          <w:t>18</w:t>
        </w:r>
      </w:ins>
      <w:ins w:id="1672" w:author="Ed" w:date="2013-04-08T09:44:00Z">
        <w:r w:rsidR="00851713">
          <w:fldChar w:fldCharType="end"/>
        </w:r>
      </w:ins>
      <w:del w:id="1673"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674" w:author="Ed" w:date="2013-04-08T09:42:00Z">
        <w:r w:rsidR="008F4491" w:rsidDel="00B60E2F">
          <w:rPr>
            <w:noProof/>
          </w:rPr>
          <w:delText>18</w:delText>
        </w:r>
      </w:del>
      <w:del w:id="1675" w:author="Ed" w:date="2013-04-08T09:44:00Z">
        <w:r w:rsidR="00DB619F" w:rsidDel="00851713">
          <w:rPr>
            <w:noProof/>
          </w:rPr>
          <w:fldChar w:fldCharType="end"/>
        </w:r>
      </w:del>
      <w:r>
        <w:t>: Revised emergency stop receiver/aggregator circuit.</w:t>
      </w:r>
      <w:bookmarkEnd w:id="1668"/>
      <w:bookmarkEnd w:id="1669"/>
    </w:p>
    <w:p w:rsidR="005B23F0" w:rsidRDefault="005B23F0" w:rsidP="00CA427F">
      <w:r>
        <w:t xml:space="preserve">To </w:t>
      </w:r>
      <w:del w:id="1676" w:author="Ed" w:date="2013-04-02T09:31:00Z">
        <w:r w:rsidDel="00A15744">
          <w:delText>integrate the system with</w:delText>
        </w:r>
      </w:del>
      <w:ins w:id="1677" w:author="Ed" w:date="2013-04-02T09:31:00Z">
        <w:r w:rsidR="00A15744">
          <w:t>allow the system to stop</w:t>
        </w:r>
      </w:ins>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1678" w:author="Ed" w:date="2013-04-02T09:32:00Z">
        <w:r w:rsidDel="00A15744">
          <w:delText xml:space="preserve">must </w:delText>
        </w:r>
      </w:del>
      <w:ins w:id="1679"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1680" w:author="Ed" w:date="2013-04-02T09:32:00Z">
        <w:r w:rsidR="00A15744">
          <w:t xml:space="preserve">regulated </w:t>
        </w:r>
      </w:ins>
      <w:r>
        <w:t xml:space="preserve">boost supply, which should be much more reliable, and bypass capacitors were added to the power rails of the </w:t>
      </w:r>
      <w:del w:id="1681" w:author="Ed" w:date="2013-04-02T09:32:00Z">
        <w:r w:rsidDel="00A15744">
          <w:delText>XBee</w:delText>
        </w:r>
      </w:del>
      <w:proofErr w:type="spellStart"/>
      <w:ins w:id="1682" w:author="Ed" w:date="2013-04-02T09:32:00Z">
        <w:r w:rsidR="00A15744">
          <w:t>XBee</w:t>
        </w:r>
      </w:ins>
      <w:proofErr w:type="spellEnd"/>
      <w:r>
        <w:t xml:space="preserve"> modules on both the remote and the emergency stop circuit. Testing has shown that the </w:t>
      </w:r>
      <w:del w:id="1683" w:author="Ed" w:date="2013-04-02T09:32:00Z">
        <w:r w:rsidDel="00A15744">
          <w:delText>XBee</w:delText>
        </w:r>
      </w:del>
      <w:proofErr w:type="spellStart"/>
      <w:ins w:id="1684" w:author="Ed" w:date="2013-04-02T09:32:00Z">
        <w:r w:rsidR="00A15744">
          <w:t>XBee</w:t>
        </w:r>
      </w:ins>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4B32C0" w:rsidRDefault="005B23F0">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pPr>
        <w:pStyle w:val="Heading1"/>
      </w:pPr>
      <w:bookmarkStart w:id="1685" w:name="_Toc353178002"/>
      <w:del w:id="1686" w:author="Ed" w:date="2013-04-08T09:54:00Z">
        <w:r w:rsidDel="006B59B9">
          <w:lastRenderedPageBreak/>
          <w:delText xml:space="preserve">Experimental </w:delText>
        </w:r>
      </w:del>
      <w:ins w:id="1687" w:author="Ed" w:date="2013-04-08T09:54:00Z">
        <w:r w:rsidR="006B59B9">
          <w:t>Validation</w:t>
        </w:r>
        <w:r w:rsidR="006B59B9">
          <w:t xml:space="preserve"> </w:t>
        </w:r>
      </w:ins>
      <w:r>
        <w:t>Results</w:t>
      </w:r>
      <w:bookmarkEnd w:id="1685"/>
    </w:p>
    <w:p w:rsidR="00AF0BEB" w:rsidRDefault="00AF0BEB">
      <w:pPr>
        <w:pStyle w:val="Heading2"/>
      </w:pPr>
      <w:bookmarkStart w:id="1688" w:name="_Toc353178003"/>
      <w:r>
        <w:t>The Validation Task</w:t>
      </w:r>
      <w:bookmarkEnd w:id="1688"/>
    </w:p>
    <w:p w:rsidR="00AF0BEB" w:rsidRDefault="00AF0BEB" w:rsidP="00CA427F">
      <w:r>
        <w:t xml:space="preserve">In order to validate the basic functionality of the robot, a simple task was devised </w:t>
      </w:r>
      <w:del w:id="1689" w:author="Ed" w:date="2013-04-08T09:54:00Z">
        <w:r w:rsidDel="008976FA">
          <w:delText xml:space="preserve">to </w:delText>
        </w:r>
      </w:del>
      <w:ins w:id="1690" w:author="Ed" w:date="2013-04-08T09:54:00Z">
        <w:r w:rsidR="008976FA">
          <w:t>that</w:t>
        </w:r>
        <w:r w:rsidR="008976FA">
          <w:t xml:space="preserve"> </w:t>
        </w:r>
      </w:ins>
      <w:r>
        <w:t>simulate</w:t>
      </w:r>
      <w:ins w:id="1691" w:author="Ed" w:date="2013-04-08T09:55:00Z">
        <w:r w:rsidR="008976FA">
          <w:t>s</w:t>
        </w:r>
      </w:ins>
      <w:r>
        <w:t xml:space="preserve"> part of the task of retrieving an assembly kit from factory inventory. </w:t>
      </w:r>
      <w:del w:id="1692" w:author="Ed" w:date="2013-04-08T09:59:00Z">
        <w:r w:rsidDel="008976FA">
          <w:delText xml:space="preserve">The task </w:delText>
        </w:r>
      </w:del>
      <w:del w:id="1693" w:author="Ed" w:date="2013-04-08T09:56:00Z">
        <w:r w:rsidDel="008976FA">
          <w:delText>is designed to test the</w:delText>
        </w:r>
      </w:del>
      <w:del w:id="1694" w:author="Ed" w:date="2013-04-08T09:59:00Z">
        <w:r w:rsidDel="008976FA">
          <w:delText xml:space="preserve"> localization and navigation systems</w:delText>
        </w:r>
      </w:del>
      <w:del w:id="1695" w:author="Ed" w:date="2013-04-08T09:55:00Z">
        <w:r w:rsidDel="008976FA">
          <w:delText>,</w:delText>
        </w:r>
      </w:del>
      <w:del w:id="1696" w:author="Ed" w:date="2013-04-08T09:59:00Z">
        <w:r w:rsidDel="008976FA">
          <w:delText xml:space="preserve"> the arm </w:delText>
        </w:r>
      </w:del>
      <w:del w:id="1697" w:author="Ed" w:date="2013-04-08T09:56:00Z">
        <w:r w:rsidDel="008976FA">
          <w:delText>navigation</w:delText>
        </w:r>
      </w:del>
      <w:del w:id="1698" w:author="Ed" w:date="2013-04-08T09:59:00Z">
        <w:r w:rsidDel="008976FA">
          <w:delText xml:space="preserve"> system, and the object recognition and obstacle avoidance using the Kinect. </w:delText>
        </w:r>
      </w:del>
      <w:r>
        <w:t>The task is as follows</w:t>
      </w:r>
      <w:ins w:id="1699" w:author="Ed" w:date="2013-04-08T09:59:00Z">
        <w:r w:rsidR="008976FA">
          <w:t>:</w:t>
        </w:r>
      </w:ins>
    </w:p>
    <w:p w:rsidR="00AF0BEB" w:rsidRDefault="00AF0BEB" w:rsidP="00CA427F">
      <w:pPr>
        <w:pStyle w:val="ListParagraph"/>
        <w:numPr>
          <w:ilvl w:val="1"/>
          <w:numId w:val="9"/>
        </w:numPr>
      </w:pPr>
      <w:r>
        <w:t xml:space="preserve">Beginning at </w:t>
      </w:r>
      <w:del w:id="1700" w:author="Ed" w:date="2013-04-08T09:56:00Z">
        <w:r w:rsidDel="008976FA">
          <w:delText>the operator’s station</w:delText>
        </w:r>
      </w:del>
      <w:ins w:id="1701" w:author="Ed" w:date="2013-04-08T09:56:00Z">
        <w:r w:rsidR="008976FA">
          <w:t>one of two starting locations</w:t>
        </w:r>
      </w:ins>
      <w:r>
        <w:t>, drive to a predetermined location near a table a few meters away.</w:t>
      </w:r>
      <w:del w:id="1702" w:author="Ed" w:date="2013-04-08T09:57:00Z">
        <w:r w:rsidDel="008976FA">
          <w:delText xml:space="preserve"> This validates the performance of the drive base hardware and the localization and base navigation systems.</w:delText>
        </w:r>
      </w:del>
    </w:p>
    <w:p w:rsidR="00AF0BEB" w:rsidRDefault="00AF0BEB" w:rsidP="00CA427F">
      <w:pPr>
        <w:pStyle w:val="ListParagraph"/>
        <w:numPr>
          <w:ilvl w:val="1"/>
          <w:numId w:val="9"/>
        </w:numPr>
      </w:pPr>
      <w:del w:id="1703" w:author="Ed" w:date="2013-04-08T09:57:00Z">
        <w:r w:rsidDel="008976FA">
          <w:delText>Once at the table, l</w:delText>
        </w:r>
      </w:del>
      <w:ins w:id="1704" w:author="Ed" w:date="2013-04-08T09:57:00Z">
        <w:r w:rsidR="008976FA">
          <w:t>L</w:t>
        </w:r>
      </w:ins>
      <w:r>
        <w:t xml:space="preserve">ocate </w:t>
      </w:r>
      <w:ins w:id="1705" w:author="Ed" w:date="2013-04-02T09:33:00Z">
        <w:r w:rsidR="00A15744">
          <w:t xml:space="preserve">at least one of </w:t>
        </w:r>
      </w:ins>
      <w:del w:id="1706" w:author="Ed" w:date="2013-04-08T09:57:00Z">
        <w:r w:rsidDel="008976FA">
          <w:delText xml:space="preserve">the </w:delText>
        </w:r>
      </w:del>
      <w:ins w:id="1707" w:author="Ed" w:date="2013-04-08T09:57:00Z">
        <w:r w:rsidR="008976FA">
          <w:t>three</w:t>
        </w:r>
      </w:ins>
      <w:ins w:id="1708" w:author="Ed" w:date="2013-04-02T09:33:00Z">
        <w:r w:rsidR="00A15744">
          <w:t xml:space="preserve"> </w:t>
        </w:r>
      </w:ins>
      <w:r>
        <w:t xml:space="preserve">small manipulable </w:t>
      </w:r>
      <w:del w:id="1709" w:author="Ed" w:date="2013-04-08T09:57:00Z">
        <w:r w:rsidDel="008976FA">
          <w:delText xml:space="preserve">box </w:delText>
        </w:r>
      </w:del>
      <w:ins w:id="1710" w:author="Ed" w:date="2013-04-08T09:57:00Z">
        <w:r w:rsidR="008976FA">
          <w:t>objects</w:t>
        </w:r>
        <w:r w:rsidR="008976FA">
          <w:t xml:space="preserve"> </w:t>
        </w:r>
      </w:ins>
      <w:r>
        <w:t>on the table</w:t>
      </w:r>
      <w:ins w:id="1711" w:author="Ed" w:date="2013-04-08T09:57:00Z">
        <w:r w:rsidR="008976FA">
          <w:t xml:space="preserve"> using the Kinect.</w:t>
        </w:r>
      </w:ins>
      <w:del w:id="1712" w:author="Ed" w:date="2013-04-08T09:57:00Z">
        <w:r w:rsidDel="008976FA">
          <w:delText>. This validates the Kinect and the tabletop object recognition system.</w:delText>
        </w:r>
      </w:del>
    </w:p>
    <w:p w:rsidR="00AF0BEB" w:rsidRDefault="00AF0BEB" w:rsidP="00CA427F">
      <w:pPr>
        <w:pStyle w:val="ListParagraph"/>
        <w:numPr>
          <w:ilvl w:val="1"/>
          <w:numId w:val="9"/>
        </w:numPr>
      </w:pPr>
      <w:del w:id="1713" w:author="Ed" w:date="2013-04-08T09:57:00Z">
        <w:r w:rsidDel="008976FA">
          <w:delText xml:space="preserve">Perform the pick() operation on the box to lift it from the table. This operation is described in </w:delText>
        </w:r>
        <w:r w:rsidR="0087344B" w:rsidRPr="00A15744" w:rsidDel="008976FA">
          <w:rPr>
            <w:i/>
            <w:rPrChange w:id="1714" w:author="Ed" w:date="2013-04-02T09:33:00Z">
              <w:rPr/>
            </w:rPrChange>
          </w:rPr>
          <w:fldChar w:fldCharType="begin"/>
        </w:r>
        <w:r w:rsidR="00610622" w:rsidRPr="00A15744" w:rsidDel="008976FA">
          <w:rPr>
            <w:i/>
            <w:rPrChange w:id="1715" w:author="Ed" w:date="2013-04-02T09:33:00Z">
              <w:rPr/>
            </w:rPrChange>
          </w:rPr>
          <w:delInstrText xml:space="preserve"> REF _Ref351934904 \h </w:delInstrText>
        </w:r>
        <w:r w:rsidR="00A15744" w:rsidDel="008976FA">
          <w:rPr>
            <w:i/>
          </w:rPr>
          <w:delInstrText xml:space="preserve"> \* MERGEFORMAT </w:delInstrText>
        </w:r>
        <w:r w:rsidR="0087344B" w:rsidRPr="00A15744" w:rsidDel="008976FA">
          <w:rPr>
            <w:i/>
            <w:rPrChange w:id="1716" w:author="Ed" w:date="2013-04-02T09:33:00Z">
              <w:rPr>
                <w:i/>
              </w:rPr>
            </w:rPrChange>
          </w:rPr>
        </w:r>
        <w:r w:rsidR="0087344B" w:rsidRPr="00A15744" w:rsidDel="008976FA">
          <w:rPr>
            <w:i/>
            <w:rPrChange w:id="1717" w:author="Ed" w:date="2013-04-02T09:33:00Z">
              <w:rPr/>
            </w:rPrChange>
          </w:rPr>
          <w:fldChar w:fldCharType="separate"/>
        </w:r>
      </w:del>
      <w:del w:id="1718" w:author="Ed" w:date="2013-04-08T02:37:00Z">
        <w:r w:rsidR="003803BC" w:rsidRPr="003803BC" w:rsidDel="008F4491">
          <w:rPr>
            <w:i/>
          </w:rPr>
          <w:delText>Tabletop Box Manipulation</w:delText>
        </w:r>
      </w:del>
      <w:del w:id="1719" w:author="Ed" w:date="2013-04-08T09:57:00Z">
        <w:r w:rsidR="0087344B" w:rsidRPr="00A15744" w:rsidDel="008976FA">
          <w:rPr>
            <w:i/>
            <w:rPrChange w:id="1720" w:author="Ed" w:date="2013-04-02T09:33:00Z">
              <w:rPr/>
            </w:rPrChange>
          </w:rPr>
          <w:fldChar w:fldCharType="end"/>
        </w:r>
        <w:r w:rsidDel="008976FA">
          <w:delText xml:space="preserve"> above. This step validates the use of the Kinect to provide target poses for the arm, the arm and gripper hardware, and the box manipulation software.</w:delText>
        </w:r>
      </w:del>
      <w:ins w:id="1721" w:author="Ed" w:date="2013-04-08T09:57:00Z">
        <w:r w:rsidR="008976FA">
          <w:t>Lift one of the target objects from the table.</w:t>
        </w:r>
      </w:ins>
    </w:p>
    <w:p w:rsidR="00AF0BEB" w:rsidRDefault="008976FA" w:rsidP="00CA427F">
      <w:pPr>
        <w:pStyle w:val="ListParagraph"/>
        <w:numPr>
          <w:ilvl w:val="1"/>
          <w:numId w:val="9"/>
        </w:numPr>
      </w:pPr>
      <w:ins w:id="1722" w:author="Ed" w:date="2013-04-08T09:58:00Z">
        <w:r>
          <w:t>Place the target object in the onboard carrier bin.</w:t>
        </w:r>
      </w:ins>
      <w:del w:id="1723" w:author="Ed" w:date="2013-04-08T09:58:00Z">
        <w:r w:rsidR="00AF0BEB" w:rsidDel="008976FA">
          <w:delText xml:space="preserve">Perform the place() operation to place it in the bin. This operation is described in </w:delText>
        </w:r>
        <w:r w:rsidR="0087344B" w:rsidDel="008976FA">
          <w:fldChar w:fldCharType="begin"/>
        </w:r>
        <w:r w:rsidR="00610622" w:rsidDel="008976FA">
          <w:delInstrText xml:space="preserve"> REF _Ref351934912 \h </w:delInstrText>
        </w:r>
        <w:r w:rsidR="0087344B" w:rsidDel="008976FA">
          <w:fldChar w:fldCharType="separate"/>
        </w:r>
        <w:r w:rsidR="006B59B9" w:rsidDel="008976FA">
          <w:delText>Tabletop Box Manipulation</w:delText>
        </w:r>
        <w:r w:rsidR="0087344B" w:rsidDel="008976FA">
          <w:fldChar w:fldCharType="end"/>
        </w:r>
        <w:r w:rsidR="00AF0BEB" w:rsidDel="008976FA">
          <w:delText xml:space="preserve"> above. This step provides further validation of the arm, gripper, and manipulation software.</w:delText>
        </w:r>
      </w:del>
    </w:p>
    <w:p w:rsidR="00AF0BEB" w:rsidRDefault="00AF0BEB" w:rsidP="00CA427F">
      <w:pPr>
        <w:pStyle w:val="ListParagraph"/>
        <w:numPr>
          <w:ilvl w:val="1"/>
          <w:numId w:val="9"/>
        </w:numPr>
      </w:pPr>
      <w:del w:id="1724" w:author="Ed" w:date="2013-04-08T09:58:00Z">
        <w:r w:rsidDel="008976FA">
          <w:delText>Drive back to the operator with the box in the bin. This provides further validation of the drive base hardware and software.</w:delText>
        </w:r>
      </w:del>
      <w:ins w:id="1725" w:author="Ed" w:date="2013-04-08T09:58:00Z">
        <w:r w:rsidR="008976FA">
          <w:t>Drive to the final destination.</w:t>
        </w:r>
      </w:ins>
    </w:p>
    <w:p w:rsidR="00AF0BEB" w:rsidRDefault="00AF0BEB" w:rsidP="00CA427F">
      <w:pPr>
        <w:rPr>
          <w:ins w:id="1726" w:author="Ed" w:date="2013-04-08T09:59:00Z"/>
        </w:rPr>
      </w:pPr>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8976FA" w:rsidRPr="0004189D" w:rsidRDefault="008976FA" w:rsidP="00CA427F">
      <w:ins w:id="1727" w:author="Ed" w:date="2013-04-08T09:59:00Z">
        <w:r>
          <w:t xml:space="preserve">The driving portions of the task validate the drive base hardware and software, including the localization and navigation systems. The object recognition portion of the task validates the </w:t>
        </w:r>
      </w:ins>
      <w:ins w:id="1728" w:author="Ed" w:date="2013-04-08T10:01:00Z">
        <w:r w:rsidR="008C0AF2">
          <w:t>Kinect and the tabletop perception software. The manipulation portions of the task validate the</w:t>
        </w:r>
      </w:ins>
      <w:ins w:id="1729" w:author="Ed" w:date="2013-04-08T10:02:00Z">
        <w:r w:rsidR="008C0AF2">
          <w:t xml:space="preserve"> arm hardware and the</w:t>
        </w:r>
      </w:ins>
      <w:ins w:id="1730" w:author="Ed" w:date="2013-04-08T10:01:00Z">
        <w:r w:rsidR="008C0AF2">
          <w:t xml:space="preserve"> arm navigation stack, including the </w:t>
        </w:r>
      </w:ins>
      <w:ins w:id="1731" w:author="Ed" w:date="2013-04-08T10:02:00Z">
        <w:r w:rsidR="008C0AF2">
          <w:t>inverse kinematic solver, path planner, and collision environment monitor.</w:t>
        </w:r>
      </w:ins>
    </w:p>
    <w:p w:rsidR="00AF0BEB" w:rsidDel="008758EB" w:rsidRDefault="008758EB">
      <w:pPr>
        <w:pStyle w:val="Heading2"/>
        <w:rPr>
          <w:del w:id="1732" w:author="Ed" w:date="2013-04-08T10:03:00Z"/>
        </w:rPr>
      </w:pPr>
      <w:bookmarkStart w:id="1733" w:name="_Toc353178004"/>
      <w:ins w:id="1734" w:author="Ed" w:date="2013-04-08T10:03:00Z">
        <w:r w:rsidDel="008758EB">
          <w:t xml:space="preserve"> </w:t>
        </w:r>
      </w:ins>
      <w:del w:id="1735" w:author="Ed" w:date="2013-04-08T10:03:00Z">
        <w:r w:rsidR="00AF0BEB" w:rsidDel="008758EB">
          <w:delText>Validation Results</w:delText>
        </w:r>
        <w:bookmarkEnd w:id="1733"/>
      </w:del>
    </w:p>
    <w:p w:rsidR="00AF0BEB" w:rsidRPr="00801869" w:rsidRDefault="00801869" w:rsidP="00CA427F">
      <w:pPr>
        <w:rPr>
          <w:highlight w:val="yellow"/>
        </w:rPr>
      </w:pPr>
      <w:r w:rsidRPr="00801869">
        <w:rPr>
          <w:highlight w:val="yellow"/>
        </w:rPr>
        <w:t>[</w:t>
      </w:r>
      <w:proofErr w:type="gramStart"/>
      <w:r w:rsidRPr="00801869">
        <w:rPr>
          <w:highlight w:val="yellow"/>
        </w:rPr>
        <w:t>hey</w:t>
      </w:r>
      <w:proofErr w:type="gramEnd"/>
      <w:r w:rsidRPr="00801869">
        <w:rPr>
          <w:highlight w:val="yellow"/>
        </w:rPr>
        <w:t xml:space="preserve"> write some </w:t>
      </w:r>
      <w:del w:id="1736" w:author="Ed" w:date="2013-04-08T10:03:00Z">
        <w:r w:rsidRPr="00801869" w:rsidDel="008758EB">
          <w:rPr>
            <w:highlight w:val="yellow"/>
          </w:rPr>
          <w:delText>stuff</w:delText>
        </w:r>
      </w:del>
      <w:ins w:id="1737" w:author="Ed" w:date="2013-04-08T10:03:00Z">
        <w:r w:rsidR="008758EB">
          <w:rPr>
            <w:highlight w:val="yellow"/>
          </w:rPr>
          <w:t>results</w:t>
        </w:r>
      </w:ins>
      <w:r w:rsidRPr="00801869">
        <w:rPr>
          <w:highlight w:val="yellow"/>
        </w:rPr>
        <w:t>]</w:t>
      </w:r>
    </w:p>
    <w:p w:rsidR="00AF0BEB" w:rsidRPr="0001551D" w:rsidRDefault="00AF0BEB">
      <w:pPr>
        <w:pStyle w:val="Heading2"/>
      </w:pPr>
      <w:bookmarkStart w:id="1738" w:name="_Toc353178005"/>
      <w:r>
        <w:lastRenderedPageBreak/>
        <w:t>Mechanical and Electri</w:t>
      </w:r>
      <w:r w:rsidRPr="0001551D">
        <w:t>cal Systems</w:t>
      </w:r>
      <w:bookmarkEnd w:id="1738"/>
    </w:p>
    <w:p w:rsidR="008758EB" w:rsidRDefault="008758EB" w:rsidP="008758EB">
      <w:pPr>
        <w:rPr>
          <w:ins w:id="1739" w:author="Ed" w:date="2013-04-08T10:04:00Z"/>
        </w:rPr>
      </w:pPr>
      <w:bookmarkStart w:id="1740" w:name="_Toc353178006"/>
      <w:ins w:id="1741" w:author="Ed" w:date="2013-04-08T10:04:00Z">
        <w:r>
          <w:t xml:space="preserve">The odometry system was </w:t>
        </w:r>
        <w:r>
          <w:t xml:space="preserve">characterized by operating the robot using only the relative localization system and manually driving it along simple geometric paths.  When the robot is driven along a ten meter straight line with no observed wheel slip, the odometry error is 0.26 meters in the direction of travel and 0.90 meters perpendicular to the direction of travel. When the robot is driven in a circle with radius 1m for five laps with no observed wheel slip, the average odometry error over six trials is 1 meter in displacement and 26 degrees in heading.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w:t>
        </w:r>
      </w:ins>
    </w:p>
    <w:p w:rsidR="00AF0BEB" w:rsidRPr="0001551D" w:rsidDel="008758EB" w:rsidRDefault="00AF0BEB">
      <w:pPr>
        <w:pStyle w:val="Heading3"/>
        <w:rPr>
          <w:del w:id="1742" w:author="Ed" w:date="2013-04-08T10:04:00Z"/>
        </w:rPr>
        <w:pPrChange w:id="1743" w:author="Ed" w:date="2013-04-02T11:36:00Z">
          <w:pPr/>
        </w:pPrChange>
      </w:pPr>
      <w:del w:id="1744" w:author="Ed" w:date="2013-04-08T10:04:00Z">
        <w:r w:rsidRPr="0001551D" w:rsidDel="008758EB">
          <w:delText>Wheelchair Drivebase</w:delText>
        </w:r>
        <w:bookmarkEnd w:id="1740"/>
      </w:del>
    </w:p>
    <w:p w:rsidR="0001551D" w:rsidRPr="0001551D" w:rsidDel="008758EB" w:rsidRDefault="0001551D" w:rsidP="00CA427F">
      <w:pPr>
        <w:rPr>
          <w:del w:id="1745" w:author="Ed" w:date="2013-04-08T10:04:00Z"/>
        </w:rPr>
      </w:pPr>
      <w:del w:id="1746" w:author="Ed" w:date="2013-04-08T10:04:00Z">
        <w:r w:rsidRPr="0001551D" w:rsidDel="008758EB">
          <w:delTex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delText>
        </w:r>
      </w:del>
    </w:p>
    <w:p w:rsidR="00AF0BEB" w:rsidRPr="0001551D" w:rsidDel="008758EB" w:rsidRDefault="0001551D" w:rsidP="00CA427F">
      <w:pPr>
        <w:rPr>
          <w:del w:id="1747" w:author="Ed" w:date="2013-04-08T10:04:00Z"/>
        </w:rPr>
      </w:pPr>
      <w:del w:id="1748" w:author="Ed" w:date="2013-04-08T10:04:00Z">
        <w:r w:rsidRPr="0001551D" w:rsidDel="008758EB">
          <w:delText xml:space="preserve">The global planner works well for this drive base, generating a spline from the robot’s current position to the desired pose. </w:delText>
        </w:r>
      </w:del>
      <w:del w:id="1749" w:author="Ed" w:date="2013-04-02T09:39:00Z">
        <w:r w:rsidRPr="0001551D" w:rsidDel="00596370">
          <w:delText>However, the local planner has difficulty with the robot</w:delText>
        </w:r>
      </w:del>
      <w:del w:id="1750" w:author="Ed" w:date="2013-04-02T09:45:00Z">
        <w:r w:rsidRPr="0001551D" w:rsidDel="00596370">
          <w:delText xml:space="preserve">, probably due to its assumption of a circular robot, an assumption that does not hold at all for </w:delText>
        </w:r>
      </w:del>
      <w:del w:id="1751" w:author="Ed" w:date="2013-04-01T14:14:00Z">
        <w:r w:rsidRPr="0001551D" w:rsidDel="00C26887">
          <w:delText>ABBY</w:delText>
        </w:r>
      </w:del>
      <w:del w:id="1752" w:author="Ed" w:date="2013-04-02T09:45:00Z">
        <w:r w:rsidRPr="0001551D" w:rsidDel="00596370">
          <w:delText xml:space="preserve">. In fact, because </w:delText>
        </w:r>
      </w:del>
      <w:del w:id="1753" w:author="Ed" w:date="2013-04-01T14:14:00Z">
        <w:r w:rsidRPr="0001551D" w:rsidDel="00C26887">
          <w:delText>ABBY</w:delText>
        </w:r>
      </w:del>
      <w:del w:id="1754" w:author="Ed" w:date="2013-04-02T09:45:00Z">
        <w:r w:rsidRPr="0001551D" w:rsidDel="00596370">
          <w:delText xml:space="preserve">’s drive wheels are in the back and the manipulator is on the front, there is a long moment arm that swings around whenever </w:delText>
        </w:r>
      </w:del>
      <w:del w:id="1755" w:author="Ed" w:date="2013-04-01T14:14:00Z">
        <w:r w:rsidRPr="0001551D" w:rsidDel="00C26887">
          <w:delText>ABBY</w:delText>
        </w:r>
      </w:del>
      <w:del w:id="1756" w:author="Ed" w:date="2013-04-02T09:45:00Z">
        <w:r w:rsidRPr="0001551D" w:rsidDel="00596370">
          <w:delText xml:space="preserve"> turns.</w:delText>
        </w:r>
      </w:del>
      <w:del w:id="1757" w:author="Ed" w:date="2013-04-08T10:04:00Z">
        <w:r w:rsidRPr="0001551D" w:rsidDel="008758EB">
          <w:delText xml:space="preserve"> </w:delText>
        </w:r>
      </w:del>
      <w:del w:id="1758" w:author="Ed" w:date="2013-04-02T09:50:00Z">
        <w:r w:rsidRPr="0001551D" w:rsidDel="00D856A0">
          <w:delText>This</w:delText>
        </w:r>
      </w:del>
      <w:del w:id="1759" w:author="Ed" w:date="2013-04-08T10:04:00Z">
        <w:r w:rsidRPr="0001551D" w:rsidDel="008758EB">
          <w:delText xml:space="preserve"> complicates planning</w:delText>
        </w:r>
      </w:del>
      <w:del w:id="1760" w:author="Ed" w:date="2013-04-02T09:50:00Z">
        <w:r w:rsidRPr="0001551D" w:rsidDel="00D856A0">
          <w:delText>,</w:delText>
        </w:r>
      </w:del>
      <w:del w:id="1761" w:author="Ed" w:date="2013-04-08T10:04:00Z">
        <w:r w:rsidRPr="0001551D" w:rsidDel="008758EB">
          <w:delText xml:space="preserve"> because the planner must be able to maneuver through tight spaces, and the robot needs are large area in order to turn freely without hitting something with the arm. </w:delText>
        </w:r>
      </w:del>
      <w:del w:id="1762"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pPr>
        <w:pStyle w:val="Heading3"/>
        <w:pPrChange w:id="1763" w:author="Ed" w:date="2013-04-02T11:36:00Z">
          <w:pPr>
            <w:pStyle w:val="Heading2"/>
          </w:pPr>
        </w:pPrChange>
      </w:pPr>
      <w:bookmarkStart w:id="1764" w:name="_Toc353178007"/>
      <w:r>
        <w:t>Chassis Design</w:t>
      </w:r>
      <w:bookmarkEnd w:id="1764"/>
    </w:p>
    <w:p w:rsidR="00AF0BEB" w:rsidRDefault="008758EB" w:rsidP="008758EB">
      <w:pPr>
        <w:pPrChange w:id="1765" w:author="Ed" w:date="2013-04-08T10:05:00Z">
          <w:pPr/>
        </w:pPrChange>
      </w:pPr>
      <w:ins w:id="1766" w:author="Ed" w:date="2013-04-08T10:05:00Z">
        <w:r>
          <w:t xml:space="preserve">The frame design proved to be strong and reliable. The robot has been in operation for over six months, and there have been </w:t>
        </w:r>
      </w:ins>
      <w:ins w:id="1767" w:author="Ed" w:date="2013-04-08T10:06:00Z">
        <w:r>
          <w:t>few</w:t>
        </w:r>
      </w:ins>
      <w:ins w:id="1768" w:author="Ed" w:date="2013-04-08T10:05:00Z">
        <w:r>
          <w:t xml:space="preserve"> mechanical problems. On</w:t>
        </w:r>
      </w:ins>
      <w:ins w:id="1769" w:author="Ed" w:date="2013-04-08T10:06:00Z">
        <w:r>
          <w:t>e</w:t>
        </w:r>
      </w:ins>
      <w:ins w:id="1770" w:author="Ed" w:date="2013-04-08T10:05:00Z">
        <w:r>
          <w:t xml:space="preserve"> probl</w:t>
        </w:r>
      </w:ins>
      <w:ins w:id="1771" w:author="Ed" w:date="2013-04-08T10:06:00Z">
        <w:r>
          <w:t>em is that</w:t>
        </w:r>
      </w:ins>
      <w:del w:id="1772" w:author="Ed" w:date="2013-04-08T10:05:00Z">
        <w:r w:rsidR="00AF0BEB" w:rsidDel="008758EB">
          <w:delTex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w:delText>
        </w:r>
      </w:del>
      <w:r w:rsidR="00AF0BEB">
        <w:t xml:space="preserve"> over the months that the robot was operated, </w:t>
      </w:r>
      <w:del w:id="1773" w:author="Ed" w:date="2013-04-08T10:06:00Z">
        <w:r w:rsidR="00AF0BEB" w:rsidDel="008758EB">
          <w:delText xml:space="preserve">it </w:delText>
        </w:r>
      </w:del>
      <w:ins w:id="1774" w:author="Ed" w:date="2013-04-08T10:06:00Z">
        <w:r>
          <w:t>the arm</w:t>
        </w:r>
        <w:r>
          <w:t xml:space="preserve"> </w:t>
        </w:r>
      </w:ins>
      <w:r w:rsidR="00AF0BEB">
        <w:t xml:space="preserve">slipped down </w:t>
      </w:r>
      <w:ins w:id="1775" w:author="Ed" w:date="2013-04-08T10:06:00Z">
        <w:r>
          <w:t xml:space="preserve">the T-slot rails by </w:t>
        </w:r>
      </w:ins>
      <w:r w:rsidR="00AF0BEB">
        <w:t xml:space="preserve">a few centimeters, requiring </w:t>
      </w:r>
      <w:del w:id="1776" w:author="Ed" w:date="2013-04-02T09:53:00Z">
        <w:r w:rsidR="00AF0BEB" w:rsidDel="00B52883">
          <w:delText>the robot model be updated to reflect the new position</w:delText>
        </w:r>
      </w:del>
      <w:ins w:id="1777" w:author="Ed" w:date="2013-04-02T09:53:00Z">
        <w:r w:rsidR="00B52883">
          <w:t>it to be raised and retightened</w:t>
        </w:r>
      </w:ins>
      <w:ins w:id="1778" w:author="Ed" w:date="2013-04-08T10:06:00Z">
        <w:r>
          <w:t>.</w:t>
        </w:r>
      </w:ins>
      <w:del w:id="1779" w:author="Ed" w:date="2013-04-08T10:06:00Z">
        <w:r w:rsidR="00AF0BEB" w:rsidDel="008758EB">
          <w:delText xml:space="preserve">. Second, the placement of the arm itself is less than ideal for the task the robot must perform. The center of the arm’s work envelope is directly in front of the center of the point where the base is mounted to the robot. Since the base is mounted at about </w:delText>
        </w:r>
        <w:commentRangeStart w:id="1780"/>
        <w:r w:rsidR="00AF0BEB" w:rsidDel="008758EB">
          <w:delText xml:space="preserve">1 meter </w:delText>
        </w:r>
        <w:commentRangeEnd w:id="1780"/>
        <w:r w:rsidR="00B52883" w:rsidDel="008758EB">
          <w:rPr>
            <w:rStyle w:val="CommentReference"/>
          </w:rPr>
          <w:commentReference w:id="1780"/>
        </w:r>
        <w:r w:rsidR="00AF0BEB" w:rsidDel="008758EB">
          <w:delText>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delText>
        </w:r>
      </w:del>
    </w:p>
    <w:p w:rsidR="00AF0BEB" w:rsidRDefault="00AF0BEB">
      <w:pPr>
        <w:pStyle w:val="Heading3"/>
        <w:pPrChange w:id="1781" w:author="Ed" w:date="2013-04-02T11:37:00Z">
          <w:pPr>
            <w:pStyle w:val="Heading2"/>
          </w:pPr>
        </w:pPrChange>
      </w:pPr>
      <w:bookmarkStart w:id="1782" w:name="_Toc353178008"/>
      <w:r>
        <w:t>The ABB Arm System</w:t>
      </w:r>
      <w:bookmarkEnd w:id="1782"/>
    </w:p>
    <w:p w:rsidR="00AF0BEB" w:rsidRDefault="00AF0BEB" w:rsidP="00CA427F">
      <w:r>
        <w:t xml:space="preserve">This system performed well, but has a few drawbacks. </w:t>
      </w:r>
      <w:del w:id="1783" w:author="Ed" w:date="2013-04-08T10:07:00Z">
        <w:r w:rsidDel="008758EB">
          <w:delText>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w:delText>
        </w:r>
      </w:del>
      <w:ins w:id="1784" w:author="Ed" w:date="2013-04-08T10:07:00Z">
        <w:r w:rsidR="008758EB">
          <w:t>T</w:t>
        </w:r>
      </w:ins>
      <w:r>
        <w:t xml:space="preserve">he RAPID programming environment provided by ABB is antiquated, limited, and constricting. Although it performs excellently as a robot controller, it does not expose the lower level control of </w:t>
      </w:r>
      <w:r>
        <w:lastRenderedPageBreak/>
        <w:t xml:space="preserve">the arm, such as joint torques, which would be useful for performing more advanced control techniques than position control. </w:t>
      </w:r>
      <w:del w:id="1785" w:author="Ed" w:date="2013-04-08T10:07:00Z">
        <w:r w:rsidDel="008758EB">
          <w:delText>Fortunately</w:delText>
        </w:r>
      </w:del>
      <w:ins w:id="1786" w:author="Ed" w:date="2013-04-08T10:07:00Z">
        <w:r w:rsidR="008758EB">
          <w:t>Although these were major limiting factors on the project</w:t>
        </w:r>
      </w:ins>
      <w:r>
        <w:t>, this robot’s tasks are achievable using only position control, which the ABB system does very well.</w:t>
      </w:r>
    </w:p>
    <w:p w:rsidR="00AF0BEB" w:rsidRDefault="00AF0BEB">
      <w:pPr>
        <w:pStyle w:val="Heading3"/>
        <w:pPrChange w:id="1787" w:author="Ed" w:date="2013-04-02T11:37:00Z">
          <w:pPr>
            <w:pStyle w:val="Heading2"/>
          </w:pPr>
        </w:pPrChange>
      </w:pPr>
      <w:bookmarkStart w:id="1788" w:name="_Toc353178009"/>
      <w:r>
        <w:t>Gripper</w:t>
      </w:r>
      <w:bookmarkEnd w:id="1788"/>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w:t>
      </w:r>
      <w:del w:id="1789" w:author="Ed" w:date="2013-04-08T10:08:00Z">
        <w:r w:rsidDel="002E7AAE">
          <w:delText xml:space="preserve">boxes </w:delText>
        </w:r>
      </w:del>
      <w:ins w:id="1790" w:author="Ed" w:date="2013-04-08T10:08:00Z">
        <w:r w:rsidR="002E7AAE">
          <w:t>cylinders</w:t>
        </w:r>
        <w:r w:rsidR="002E7AAE">
          <w:t xml:space="preserve"> </w:t>
        </w:r>
      </w:ins>
      <w:r>
        <w:t xml:space="preserve">that were within the size range of the gripper. </w:t>
      </w:r>
      <w:del w:id="1791" w:author="Ed" w:date="2013-04-08T10:08:00Z">
        <w:r w:rsidDel="002E7AAE">
          <w:delText>Although t</w:delText>
        </w:r>
      </w:del>
      <w:ins w:id="1792" w:author="Ed" w:date="2013-04-08T10:08:00Z">
        <w:r w:rsidR="002E7AAE">
          <w:t>T</w:t>
        </w:r>
      </w:ins>
      <w:r>
        <w:t xml:space="preserve">he </w:t>
      </w:r>
      <w:del w:id="1793" w:author="Ed" w:date="2013-04-08T10:08:00Z">
        <w:r w:rsidDel="002E7AAE">
          <w:delText xml:space="preserve">gripper’s overall size is about right for the boxes that the robot must manipulate, the </w:delText>
        </w:r>
      </w:del>
      <w:r>
        <w:t xml:space="preserve">difference between </w:t>
      </w:r>
      <w:del w:id="1794" w:author="Ed" w:date="2013-04-08T10:08:00Z">
        <w:r w:rsidDel="002E7AAE">
          <w:delText xml:space="preserve">its </w:delText>
        </w:r>
      </w:del>
      <w:ins w:id="1795" w:author="Ed" w:date="2013-04-08T10:08:00Z">
        <w:r w:rsidR="002E7AAE">
          <w:t>the gripper-</w:t>
        </w:r>
        <w:r w:rsidR="002E7AAE">
          <w:t xml:space="preserve">s </w:t>
        </w:r>
      </w:ins>
      <w:r>
        <w:t>open size (6 cm) and its closed size (7.8 cm) is only 1.8 cm. This makes picking up objects difficult because the gripper must be very precisely placed</w:t>
      </w:r>
      <w:del w:id="1796" w:author="Ed" w:date="2013-04-08T10:08:00Z">
        <w:r w:rsidDel="002E7AAE">
          <w:delText>. Unfortunately, t</w:delText>
        </w:r>
      </w:del>
      <w:ins w:id="1797" w:author="Ed" w:date="2013-04-08T10:08:00Z">
        <w:r w:rsidR="002E7AAE">
          <w:t>. T</w:t>
        </w:r>
      </w:ins>
      <w:r>
        <w:t xml:space="preserve">his is difficult </w:t>
      </w:r>
      <w:del w:id="1798" w:author="Ed" w:date="2013-04-08T10:09:00Z">
        <w:r w:rsidDel="002E7AAE">
          <w:delText xml:space="preserve">or impossible </w:delText>
        </w:r>
      </w:del>
      <w:ins w:id="1799" w:author="Ed" w:date="2013-04-08T10:09:00Z">
        <w:r w:rsidR="002E7AAE">
          <w:t xml:space="preserve">to achieve </w:t>
        </w:r>
      </w:ins>
      <w:r>
        <w:t>using the Kinect. A gripper with a longer throw between its open and closed positions would have been able to pick up a wider range of objects sizes and also pick up objects that are not precisely centered in the jaws</w:t>
      </w:r>
      <w:del w:id="1800" w:author="Ed" w:date="2013-04-08T10:09:00Z">
        <w:r w:rsidDel="002E7AAE">
          <w:delText>. Finally, the gripping force of the gripper was only somewhat adjustable. The solenoid valve used to open and close it only works at above 210 kPa of pressure, which set the</w:delText>
        </w:r>
        <w:r w:rsidR="00961E9C" w:rsidDel="002E7AAE">
          <w:delText xml:space="preserve"> lower bound for gripping force</w:delText>
        </w:r>
        <w:r w:rsidDel="002E7AAE">
          <w:delText xml:space="preserve">. This means that the robot cannot pick up delicate objects without crushing them. The </w:delText>
        </w:r>
      </w:del>
      <w:del w:id="1801" w:author="Ed" w:date="2013-04-02T09:54:00Z">
        <w:r w:rsidDel="006A20FF">
          <w:delText>corrugated cardboard</w:delText>
        </w:r>
      </w:del>
      <w:del w:id="1802" w:author="Ed" w:date="2013-04-08T10:09:00Z">
        <w:r w:rsidDel="002E7AAE">
          <w:delText xml:space="preserve"> boxes used in the validation task were only barely stiff enough to withstand this force.</w:delText>
        </w:r>
      </w:del>
    </w:p>
    <w:p w:rsidR="00AF0BEB" w:rsidRDefault="00AF0BEB">
      <w:pPr>
        <w:pStyle w:val="Heading3"/>
        <w:pPrChange w:id="1803" w:author="Ed" w:date="2013-04-02T11:37:00Z">
          <w:pPr>
            <w:pStyle w:val="Heading2"/>
          </w:pPr>
        </w:pPrChange>
      </w:pPr>
      <w:bookmarkStart w:id="1804" w:name="_Toc353178010"/>
      <w:r>
        <w:t>Battery Life</w:t>
      </w:r>
      <w:bookmarkEnd w:id="1804"/>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14:anchorId="537151C1" wp14:editId="3D5A4B74">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805" w:name="_Toc351997953"/>
      <w:bookmarkStart w:id="1806" w:name="_Toc353178068"/>
      <w:r>
        <w:t xml:space="preserve">Figure </w:t>
      </w:r>
      <w:ins w:id="1807" w:author="Ed" w:date="2013-04-08T09:44:00Z">
        <w:r w:rsidR="00851713">
          <w:fldChar w:fldCharType="begin"/>
        </w:r>
        <w:r w:rsidR="00851713">
          <w:instrText xml:space="preserve"> SEQ Figure \* ARABIC </w:instrText>
        </w:r>
      </w:ins>
      <w:r w:rsidR="00851713">
        <w:fldChar w:fldCharType="separate"/>
      </w:r>
      <w:ins w:id="1808" w:author="Ed" w:date="2013-04-08T09:50:00Z">
        <w:r w:rsidR="006B59B9">
          <w:rPr>
            <w:noProof/>
          </w:rPr>
          <w:t>19</w:t>
        </w:r>
      </w:ins>
      <w:ins w:id="1809" w:author="Ed" w:date="2013-04-08T09:44:00Z">
        <w:r w:rsidR="00851713">
          <w:fldChar w:fldCharType="end"/>
        </w:r>
      </w:ins>
      <w:del w:id="1810"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811" w:author="Ed" w:date="2013-04-08T09:42:00Z">
        <w:r w:rsidR="008F4491" w:rsidDel="00B60E2F">
          <w:rPr>
            <w:noProof/>
          </w:rPr>
          <w:delText>19</w:delText>
        </w:r>
      </w:del>
      <w:del w:id="1812" w:author="Ed" w:date="2013-04-08T09:44:00Z">
        <w:r w:rsidR="00DB619F" w:rsidDel="00851713">
          <w:rPr>
            <w:noProof/>
          </w:rPr>
          <w:fldChar w:fldCharType="end"/>
        </w:r>
      </w:del>
      <w:r>
        <w:t>: Voltage curve during discharge test with actuators idle.</w:t>
      </w:r>
      <w:bookmarkEnd w:id="1805"/>
      <w:bookmarkEnd w:id="1806"/>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14:anchorId="4C0D8206" wp14:editId="3D41F4B3">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813" w:name="_Toc351997954"/>
      <w:bookmarkStart w:id="1814" w:name="_Toc353178069"/>
      <w:r>
        <w:t xml:space="preserve">Figure </w:t>
      </w:r>
      <w:ins w:id="1815" w:author="Ed" w:date="2013-04-08T09:44:00Z">
        <w:r w:rsidR="00851713">
          <w:fldChar w:fldCharType="begin"/>
        </w:r>
        <w:r w:rsidR="00851713">
          <w:instrText xml:space="preserve"> SEQ Figure \* ARABIC </w:instrText>
        </w:r>
      </w:ins>
      <w:r w:rsidR="00851713">
        <w:fldChar w:fldCharType="separate"/>
      </w:r>
      <w:ins w:id="1816" w:author="Ed" w:date="2013-04-08T09:50:00Z">
        <w:r w:rsidR="006B59B9">
          <w:rPr>
            <w:noProof/>
          </w:rPr>
          <w:t>20</w:t>
        </w:r>
      </w:ins>
      <w:ins w:id="1817" w:author="Ed" w:date="2013-04-08T09:44:00Z">
        <w:r w:rsidR="00851713">
          <w:fldChar w:fldCharType="end"/>
        </w:r>
      </w:ins>
      <w:del w:id="1818" w:author="Ed" w:date="2013-04-08T09:44:00Z">
        <w:r w:rsidR="00DB619F" w:rsidDel="00851713">
          <w:fldChar w:fldCharType="begin"/>
        </w:r>
        <w:r w:rsidR="00DB619F" w:rsidDel="00851713">
          <w:delInstrText xml:space="preserve"> SEQ Figure \* ARABIC </w:delInstrText>
        </w:r>
        <w:r w:rsidR="00DB619F" w:rsidDel="00851713">
          <w:fldChar w:fldCharType="separate"/>
        </w:r>
      </w:del>
      <w:del w:id="1819" w:author="Ed" w:date="2013-04-08T09:42:00Z">
        <w:r w:rsidR="008F4491" w:rsidDel="00B60E2F">
          <w:rPr>
            <w:noProof/>
          </w:rPr>
          <w:delText>20</w:delText>
        </w:r>
      </w:del>
      <w:del w:id="1820" w:author="Ed" w:date="2013-04-08T09:44:00Z">
        <w:r w:rsidR="00DB619F" w:rsidDel="00851713">
          <w:rPr>
            <w:noProof/>
          </w:rPr>
          <w:fldChar w:fldCharType="end"/>
        </w:r>
      </w:del>
      <w:r>
        <w:t>: Voltage curve during discharge test with drivetrain exercised.</w:t>
      </w:r>
      <w:bookmarkEnd w:id="1813"/>
      <w:bookmarkEnd w:id="1814"/>
    </w:p>
    <w:p w:rsidR="00AF0BEB" w:rsidRDefault="00AF0BEB" w:rsidP="00CA427F">
      <w:r>
        <w:lastRenderedPageBreak/>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w:t>
      </w:r>
      <w:bookmarkStart w:id="1821" w:name="_GoBack"/>
      <w:bookmarkEnd w:id="1821"/>
      <w:r>
        <w:t>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pPr>
        <w:pStyle w:val="Heading2"/>
      </w:pPr>
      <w:bookmarkStart w:id="1822" w:name="_Toc353178011"/>
      <w:r>
        <w:t>The Kinect</w:t>
      </w:r>
      <w:bookmarkEnd w:id="1822"/>
    </w:p>
    <w:p w:rsidR="00AF0BEB" w:rsidRDefault="00AF0BEB">
      <w:pPr>
        <w:pStyle w:val="Heading3"/>
        <w:pPrChange w:id="1823" w:author="Ed" w:date="2013-04-02T11:37:00Z">
          <w:pPr>
            <w:pStyle w:val="Heading2"/>
          </w:pPr>
        </w:pPrChange>
      </w:pPr>
      <w:bookmarkStart w:id="1824" w:name="_Toc353178012"/>
      <w:r>
        <w:t>For Object Localization and Arm Planning</w:t>
      </w:r>
      <w:bookmarkEnd w:id="1824"/>
    </w:p>
    <w:p w:rsidR="00AF0BEB" w:rsidRDefault="00AF0BEB" w:rsidP="00CA427F">
      <w:r>
        <w:t>A major part of the validation task depended on the Kinect as a sensor for object segmentation and recognition.</w:t>
      </w:r>
      <w:del w:id="1825" w:author="Ed" w:date="2013-04-08T11:25:00Z">
        <w:r w:rsidDel="008A5227">
          <w:delText xml:space="preserve"> Unfortunately, the data from the Kinect proved to be unreliable.</w:delText>
        </w:r>
      </w:del>
      <w:r>
        <w:t xml:space="preserve"> </w:t>
      </w:r>
      <w:ins w:id="1826" w:author="Ed" w:date="2013-04-08T11:25:00Z">
        <w:r w:rsidR="008A5227">
          <w:t xml:space="preserve">The Kinect point cloud was used as the input to segmentation and localization nodes to determine the location of manipulable objects on a table. </w:t>
        </w:r>
      </w:ins>
      <w:ins w:id="1827" w:author="Ed" w:date="2013-04-08T11:30:00Z">
        <w:r w:rsidR="008A5227">
          <w:t>The Kinect’s accuracy was the largest obstacle to successfully completing the validation task. [</w:t>
        </w:r>
        <w:r w:rsidR="008A5227" w:rsidRPr="008A5227">
          <w:rPr>
            <w:highlight w:val="yellow"/>
            <w:rPrChange w:id="1828" w:author="Ed" w:date="2013-04-08T11:31:00Z">
              <w:rPr/>
            </w:rPrChange>
          </w:rPr>
          <w:t>MORE AS THE STORY DEVELOPS. DETAILS AT 11]</w:t>
        </w:r>
      </w:ins>
    </w:p>
    <w:p w:rsidR="00AF0BEB" w:rsidRDefault="00AF0BEB">
      <w:pPr>
        <w:pStyle w:val="Heading3"/>
        <w:pPrChange w:id="1829" w:author="Ed" w:date="2013-04-02T11:37:00Z">
          <w:pPr>
            <w:pStyle w:val="Heading2"/>
          </w:pPr>
        </w:pPrChange>
      </w:pPr>
      <w:bookmarkStart w:id="1830" w:name="_Toc353178013"/>
      <w:r>
        <w:t>For Reading QR Codes</w:t>
      </w:r>
      <w:bookmarkEnd w:id="1830"/>
    </w:p>
    <w:p w:rsidR="00AF0BEB" w:rsidRDefault="00AF0BEB" w:rsidP="00CA427F">
      <w:r>
        <w:lastRenderedPageBreak/>
        <w:t xml:space="preserve">The Kinect’s RGB camera captures video at VGA resolution (640 by 480 pixels). Experiments with reading QR codes showed that a Kinect did not have sufficient resolution to read a tag, even when the tag filled the entire field of view of the Kinect. </w:t>
      </w:r>
      <w:del w:id="1831" w:author="Ed" w:date="2013-04-08T11:26:00Z">
        <w:r w:rsidDel="008A5227">
          <w:delText>Unfortunately, t</w:delText>
        </w:r>
      </w:del>
      <w:ins w:id="1832" w:author="Ed" w:date="2013-04-08T11:26:00Z">
        <w:r w:rsidR="008A5227">
          <w:t>T</w:t>
        </w:r>
      </w:ins>
      <w:r>
        <w:t>his means that in order for the Kinect to be useful for recognition of tagged “smart” payloads, it must be paired with (and calibrated to) an external camera with a higher resolution sensor.</w:t>
      </w:r>
    </w:p>
    <w:p w:rsidR="00AF0BEB" w:rsidDel="00F2098B" w:rsidRDefault="00AF0BEB" w:rsidP="00DE35D6">
      <w:pPr>
        <w:pStyle w:val="Heading2"/>
        <w:numPr>
          <w:ilvl w:val="0"/>
          <w:numId w:val="0"/>
        </w:numPr>
        <w:rPr>
          <w:del w:id="1833" w:author="Ed" w:date="2013-04-08T02:38:00Z"/>
        </w:rPr>
      </w:pPr>
      <w:del w:id="1834" w:author="Ed" w:date="2013-04-08T02:38:00Z">
        <w:r w:rsidDel="00F2098B">
          <w:delText>Open Source Software</w:delText>
        </w:r>
      </w:del>
    </w:p>
    <w:p w:rsidR="00AF0BEB" w:rsidDel="00F2098B" w:rsidRDefault="00AF0BEB">
      <w:pPr>
        <w:ind w:left="0"/>
        <w:rPr>
          <w:del w:id="1835" w:author="Ed" w:date="2013-04-08T02:38:00Z"/>
        </w:rPr>
        <w:pPrChange w:id="1836" w:author="Ed" w:date="2013-04-08T02:38:00Z">
          <w:pPr/>
        </w:pPrChange>
      </w:pPr>
      <w:del w:id="1837" w:author="Ed" w:date="2013-04-08T02:38:00Z">
        <w:r w:rsidDel="00F2098B">
          <w:delTex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delText>
        </w:r>
      </w:del>
    </w:p>
    <w:p w:rsidR="00AF0BEB" w:rsidRPr="00A135DC" w:rsidDel="00F2098B" w:rsidRDefault="00AF0BEB">
      <w:pPr>
        <w:ind w:left="0"/>
        <w:rPr>
          <w:del w:id="1838" w:author="Ed" w:date="2013-04-08T02:38:00Z"/>
        </w:rPr>
        <w:pPrChange w:id="1839" w:author="Ed" w:date="2013-04-08T02:38:00Z">
          <w:pPr/>
        </w:pPrChange>
      </w:pPr>
      <w:del w:id="1840" w:author="Ed" w:date="2013-04-08T02:38:00Z">
        <w:r w:rsidDel="00F2098B">
          <w:delTex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delText>
        </w:r>
      </w:del>
    </w:p>
    <w:p w:rsidR="00AF0BEB" w:rsidDel="00F2098B" w:rsidRDefault="00AF0BEB">
      <w:pPr>
        <w:pStyle w:val="Heading3"/>
        <w:rPr>
          <w:del w:id="1841" w:author="Ed" w:date="2013-04-08T02:38:00Z"/>
        </w:rPr>
        <w:pPrChange w:id="1842" w:author="Ed" w:date="2013-04-08T02:38:00Z">
          <w:pPr>
            <w:pStyle w:val="Heading2"/>
          </w:pPr>
        </w:pPrChange>
      </w:pPr>
      <w:del w:id="1843" w:author="Ed" w:date="2013-04-08T02:38:00Z">
        <w:r w:rsidDel="00F2098B">
          <w:delText>API Stability</w:delText>
        </w:r>
      </w:del>
    </w:p>
    <w:p w:rsidR="00AF0BEB" w:rsidDel="00F2098B" w:rsidRDefault="00AF0BEB">
      <w:pPr>
        <w:ind w:left="0"/>
        <w:rPr>
          <w:del w:id="1844" w:author="Ed" w:date="2013-04-08T02:38:00Z"/>
        </w:rPr>
        <w:pPrChange w:id="1845" w:author="Ed" w:date="2013-04-08T02:38:00Z">
          <w:pPr/>
        </w:pPrChange>
      </w:pPr>
      <w:del w:id="1846" w:author="Ed" w:date="2013-04-08T02:38:00Z">
        <w:r w:rsidDel="00F2098B">
          <w:delTex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delText>
        </w:r>
      </w:del>
      <w:del w:id="1847" w:author="Ed" w:date="2013-04-01T14:14:00Z">
        <w:r w:rsidDel="00C26887">
          <w:delText>ABBY</w:delText>
        </w:r>
      </w:del>
      <w:del w:id="1848" w:author="Ed" w:date="2013-04-08T02:38:00Z">
        <w:r w:rsidDel="00F2098B">
          <w:delText xml:space="preserve"> is the first Case robot to use the Fuerte distribution of ROS, which was released in Spring 2012. At the time, </w:delText>
        </w:r>
      </w:del>
      <w:del w:id="1849" w:author="Ed" w:date="2013-04-02T09:57:00Z">
        <w:r w:rsidDel="00A22D11">
          <w:delText xml:space="preserve">it </w:delText>
        </w:r>
      </w:del>
      <w:del w:id="1850" w:author="Ed" w:date="2013-04-08T02:38:00Z">
        <w:r w:rsidDel="00F2098B">
          <w:delText>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delText>
        </w:r>
        <w:r w:rsidRPr="007556EA" w:rsidDel="00F2098B">
          <w:delText xml:space="preserve"> </w:delText>
        </w:r>
      </w:del>
    </w:p>
    <w:p w:rsidR="00AF0BEB" w:rsidDel="00F2098B" w:rsidRDefault="00AF0BEB">
      <w:pPr>
        <w:ind w:left="0"/>
        <w:rPr>
          <w:del w:id="1851" w:author="Ed" w:date="2013-04-08T02:38:00Z"/>
        </w:rPr>
        <w:pPrChange w:id="1852" w:author="Ed" w:date="2013-04-08T02:38:00Z">
          <w:pPr/>
        </w:pPrChange>
      </w:pPr>
      <w:del w:id="1853" w:author="Ed" w:date="2013-04-08T02:38:00Z">
        <w:r w:rsidDel="00F2098B">
          <w:delTex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delText>
        </w:r>
      </w:del>
      <w:del w:id="1854" w:author="Ed" w:date="2013-04-01T14:14:00Z">
        <w:r w:rsidDel="00C26887">
          <w:delText>ABBY</w:delText>
        </w:r>
      </w:del>
      <w:del w:id="1855" w:author="Ed" w:date="2013-04-08T02:38:00Z">
        <w:r w:rsidDel="00F2098B">
          <w:delText xml:space="preserve"> uses a custom-written fork of ROS Serial that properly supports ROS services. The Groovy release of ROS serial includes </w:delText>
        </w:r>
      </w:del>
      <w:del w:id="1856" w:author="Ed" w:date="2013-04-02T09:57:00Z">
        <w:r w:rsidDel="00A22D11">
          <w:delText xml:space="preserve">and </w:delText>
        </w:r>
      </w:del>
      <w:del w:id="1857" w:author="Ed" w:date="2013-04-08T02:38:00Z">
        <w:r w:rsidDel="00F2098B">
          <w:delText xml:space="preserve">complete rewrite of the code in question, but </w:delText>
        </w:r>
      </w:del>
      <w:del w:id="1858" w:author="Ed" w:date="2013-04-02T09:57:00Z">
        <w:r w:rsidDel="00A22D11">
          <w:delText xml:space="preserve">this was not discovered until after the changes were made, and </w:delText>
        </w:r>
      </w:del>
      <w:del w:id="1859" w:author="Ed" w:date="2013-04-08T02:38:00Z">
        <w:r w:rsidDel="00F2098B">
          <w:delText xml:space="preserve">the rewrite was not backported to </w:delText>
        </w:r>
        <w:r w:rsidR="007B1D78" w:rsidDel="00F2098B">
          <w:delText>ROS F</w:delText>
        </w:r>
        <w:r w:rsidDel="00F2098B">
          <w:delText>uerte.</w:delText>
        </w:r>
      </w:del>
    </w:p>
    <w:p w:rsidR="00AF0BEB" w:rsidDel="00F2098B" w:rsidRDefault="00AF0BEB">
      <w:pPr>
        <w:pStyle w:val="Heading3"/>
        <w:rPr>
          <w:del w:id="1860" w:author="Ed" w:date="2013-04-08T02:38:00Z"/>
        </w:rPr>
        <w:pPrChange w:id="1861" w:author="Ed" w:date="2013-04-08T02:38:00Z">
          <w:pPr>
            <w:pStyle w:val="Heading2"/>
          </w:pPr>
        </w:pPrChange>
      </w:pPr>
      <w:del w:id="1862" w:author="Ed" w:date="2013-04-08T02:38:00Z">
        <w:r w:rsidDel="00F2098B">
          <w:delText>Documentation</w:delText>
        </w:r>
      </w:del>
    </w:p>
    <w:p w:rsidR="00AF0BEB" w:rsidDel="00F2098B" w:rsidRDefault="00AF0BEB">
      <w:pPr>
        <w:ind w:left="0"/>
        <w:rPr>
          <w:del w:id="1863" w:author="Ed" w:date="2013-04-08T02:38:00Z"/>
        </w:rPr>
        <w:pPrChange w:id="1864" w:author="Ed" w:date="2013-04-08T02:38:00Z">
          <w:pPr/>
        </w:pPrChange>
      </w:pPr>
      <w:del w:id="1865" w:author="Ed" w:date="2013-04-08T02:38:00Z">
        <w:r w:rsidDel="00F2098B">
          <w:delText xml:space="preserve">ROS documentation is a mix of a wiki system, a question and answer forum, and autogenerated documentation </w:delText>
        </w:r>
      </w:del>
      <w:del w:id="1866" w:author="Ed" w:date="2013-04-02T09:57:00Z">
        <w:r w:rsidDel="00604510">
          <w:delText xml:space="preserve">for </w:delText>
        </w:r>
      </w:del>
      <w:del w:id="1867" w:author="Ed" w:date="2013-04-08T02:38:00Z">
        <w:r w:rsidDel="00F2098B">
          <w:delText xml:space="preserve">the code. Unfortunately, because the documentation is in the form of a wiki, it is often incomplete and out of date. The autogenerated documentation is up to date, but not often very helpful because the code itself is not </w:delText>
        </w:r>
      </w:del>
      <w:del w:id="1868" w:author="Ed" w:date="2013-04-02T09:58:00Z">
        <w:r w:rsidDel="00604510">
          <w:delText>documented</w:delText>
        </w:r>
      </w:del>
      <w:del w:id="1869" w:author="Ed" w:date="2013-04-08T02:38:00Z">
        <w:r w:rsidDel="00F2098B">
          <w:delText>. As a result, much of the autogenerated documentation is little more than a list of available methods and a link to the source code. The lack of documentation means that reading and understanding the source code is a must before using most ROS packages.</w:delText>
        </w:r>
      </w:del>
    </w:p>
    <w:p w:rsidR="00AF0BEB" w:rsidDel="00F2098B" w:rsidRDefault="00AF0BEB">
      <w:pPr>
        <w:pStyle w:val="Heading3"/>
        <w:rPr>
          <w:del w:id="1870" w:author="Ed" w:date="2013-04-08T02:38:00Z"/>
        </w:rPr>
        <w:pPrChange w:id="1871" w:author="Ed" w:date="2013-04-08T02:38:00Z">
          <w:pPr>
            <w:pStyle w:val="Heading2"/>
          </w:pPr>
        </w:pPrChange>
      </w:pPr>
      <w:del w:id="1872" w:author="Ed" w:date="2013-04-08T02:38:00Z">
        <w:r w:rsidDel="00F2098B">
          <w:delText>Reusability of PR2 Software</w:delText>
        </w:r>
      </w:del>
    </w:p>
    <w:p w:rsidR="00AF0BEB" w:rsidDel="00F2098B" w:rsidRDefault="00AF0BEB">
      <w:pPr>
        <w:ind w:left="0"/>
        <w:rPr>
          <w:del w:id="1873" w:author="Ed" w:date="2013-04-08T02:38:00Z"/>
        </w:rPr>
        <w:pPrChange w:id="1874" w:author="Ed" w:date="2013-04-08T02:38:00Z">
          <w:pPr/>
        </w:pPrChange>
      </w:pPr>
      <w:del w:id="1875" w:author="Ed" w:date="2013-04-08T02:38:00Z">
        <w:r w:rsidDel="00F2098B">
          <w:delTex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w:delText>
        </w:r>
      </w:del>
      <w:del w:id="1876" w:author="Ed" w:date="2013-04-01T14:14:00Z">
        <w:r w:rsidDel="00C26887">
          <w:delText>ABBY</w:delText>
        </w:r>
      </w:del>
      <w:del w:id="1877" w:author="Ed" w:date="2013-04-08T02:38:00Z">
        <w:r w:rsidDel="00F2098B">
          <w:delText xml:space="preserve">, as it would open up a large library of abilities for </w:delText>
        </w:r>
      </w:del>
      <w:del w:id="1878" w:author="Ed" w:date="2013-04-01T14:14:00Z">
        <w:r w:rsidDel="00C26887">
          <w:delText>ABBY</w:delText>
        </w:r>
      </w:del>
      <w:del w:id="1879" w:author="Ed" w:date="2013-04-08T02:38:00Z">
        <w:r w:rsidDel="00F2098B">
          <w:delTex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delText>
        </w:r>
      </w:del>
      <w:del w:id="1880" w:author="Ed" w:date="2013-04-01T14:14:00Z">
        <w:r w:rsidDel="00C26887">
          <w:delText>ABBY</w:delText>
        </w:r>
      </w:del>
      <w:del w:id="1881" w:author="Ed" w:date="2013-04-08T02:38:00Z">
        <w:r w:rsidDel="00F2098B">
          <w:delText xml:space="preserve"> are the tabletop object segmentation node and the object bounding box server, which are a very small part of a tabletop object manipulation pipeline written for the PR2. The rest of </w:delText>
        </w:r>
      </w:del>
      <w:del w:id="1882" w:author="Ed" w:date="2013-04-01T14:14:00Z">
        <w:r w:rsidDel="00C26887">
          <w:delText>ABBY</w:delText>
        </w:r>
      </w:del>
      <w:del w:id="1883" w:author="Ed" w:date="2013-04-08T02:38:00Z">
        <w:r w:rsidDel="00F2098B">
          <w:delText>’s software is either from more general ROS stacks or custom-written.</w:delText>
        </w:r>
      </w:del>
    </w:p>
    <w:p w:rsidR="00AF0BEB" w:rsidDel="00F2098B" w:rsidRDefault="00AF0BEB">
      <w:pPr>
        <w:pStyle w:val="Heading3"/>
        <w:rPr>
          <w:del w:id="1884" w:author="Ed" w:date="2013-04-08T02:38:00Z"/>
        </w:rPr>
        <w:pPrChange w:id="1885" w:author="Ed" w:date="2013-04-08T02:38:00Z">
          <w:pPr>
            <w:pStyle w:val="Heading2"/>
          </w:pPr>
        </w:pPrChange>
      </w:pPr>
      <w:del w:id="1886" w:author="Ed" w:date="2013-04-08T02:38:00Z">
        <w:r w:rsidDel="00F2098B">
          <w:delText>Safety and Reliability</w:delText>
        </w:r>
      </w:del>
    </w:p>
    <w:p w:rsidR="00AF0BEB" w:rsidDel="00F2098B" w:rsidRDefault="00AF0BEB">
      <w:pPr>
        <w:ind w:left="0"/>
        <w:rPr>
          <w:del w:id="1887" w:author="Ed" w:date="2013-04-08T02:38:00Z"/>
        </w:rPr>
        <w:pPrChange w:id="1888" w:author="Ed" w:date="2013-04-08T02:38:00Z">
          <w:pPr/>
        </w:pPrChange>
      </w:pPr>
      <w:del w:id="1889" w:author="Ed" w:date="2013-04-08T02:38:00Z">
        <w:r w:rsidDel="00F2098B">
          <w:delText>There are many standards and standard practices for writing software for industrial machines. These standards were created to ensure that the software runs safely and reliably, is robust, and fails gracefully and safely. ROS does not conform to these standards.</w:delText>
        </w:r>
      </w:del>
    </w:p>
    <w:p w:rsidR="00AF0BEB" w:rsidDel="00F2098B" w:rsidRDefault="00AF0BEB">
      <w:pPr>
        <w:ind w:left="0"/>
        <w:rPr>
          <w:del w:id="1890" w:author="Ed" w:date="2013-04-08T02:38:00Z"/>
        </w:rPr>
        <w:pPrChange w:id="1891" w:author="Ed" w:date="2013-04-08T02:38:00Z">
          <w:pPr/>
        </w:pPrChange>
      </w:pPr>
      <w:del w:id="1892" w:author="Ed" w:date="2013-04-08T02:38:00Z">
        <w:r w:rsidDel="00F2098B">
          <w:delTex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delText>
        </w:r>
      </w:del>
    </w:p>
    <w:p w:rsidR="00AF0BEB" w:rsidDel="00F2098B" w:rsidRDefault="00AF0BEB">
      <w:pPr>
        <w:ind w:left="0"/>
        <w:rPr>
          <w:del w:id="1893" w:author="Ed" w:date="2013-04-08T02:38:00Z"/>
        </w:rPr>
        <w:pPrChange w:id="1894" w:author="Ed" w:date="2013-04-08T02:38:00Z">
          <w:pPr/>
        </w:pPrChange>
      </w:pPr>
      <w:del w:id="1895" w:author="Ed" w:date="2013-04-08T02:38:00Z">
        <w:r w:rsidDel="00F2098B">
          <w:delTex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delText>
        </w:r>
      </w:del>
    </w:p>
    <w:p w:rsidR="00AF0BEB" w:rsidDel="00F2098B" w:rsidRDefault="00AF0BEB">
      <w:pPr>
        <w:ind w:left="0"/>
        <w:rPr>
          <w:del w:id="1896" w:author="Ed" w:date="2013-04-08T02:38:00Z"/>
        </w:rPr>
        <w:pPrChange w:id="1897" w:author="Ed" w:date="2013-04-08T02:38:00Z">
          <w:pPr/>
        </w:pPrChange>
      </w:pPr>
      <w:del w:id="1898" w:author="Ed" w:date="2013-04-08T02:38:00Z">
        <w:r w:rsidDel="00F2098B">
          <w:delText xml:space="preserve">In fact, most ROS software will crash easily due to memory allocation errors when </w:delText>
        </w:r>
      </w:del>
      <w:del w:id="1899" w:author="Ed" w:date="2013-04-02T09:58:00Z">
        <w:r w:rsidDel="00AC7E88">
          <w:delText xml:space="preserve">receiving </w:delText>
        </w:r>
      </w:del>
      <w:del w:id="1900" w:author="Ed" w:date="2013-04-08T02:38:00Z">
        <w:r w:rsidDel="00F2098B">
          <w:delText xml:space="preserve">a </w:delText>
        </w:r>
      </w:del>
      <w:del w:id="1901" w:author="Ed" w:date="2013-04-02T09:58:00Z">
        <w:r w:rsidDel="00AC7E88">
          <w:delText>memory allocation error</w:delText>
        </w:r>
      </w:del>
      <w:del w:id="1902" w:author="Ed" w:date="2013-04-08T02:38:00Z">
        <w:r w:rsidDel="00F2098B">
          <w:delText xml:space="preserve">. This behavior was observed in the </w:delText>
        </w:r>
      </w:del>
      <w:del w:id="1903" w:author="Ed" w:date="2013-04-01T15:09:00Z">
        <w:r w:rsidDel="002A42A1">
          <w:delText>inverse kinematic</w:delText>
        </w:r>
      </w:del>
      <w:del w:id="1904" w:author="Ed" w:date="2013-04-08T02:38:00Z">
        <w:r w:rsidDel="00F2098B">
          <w:delTex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delText>
        </w:r>
      </w:del>
    </w:p>
    <w:p w:rsidR="00D23F78" w:rsidRDefault="00D23F78" w:rsidP="00DE35D6">
      <w:pPr>
        <w:pStyle w:val="Heading1"/>
        <w:numPr>
          <w:ilvl w:val="0"/>
          <w:numId w:val="0"/>
        </w:numPr>
        <w:rPr>
          <w:ins w:id="1905" w:author="Ed" w:date="2013-04-08T02:34:00Z"/>
        </w:rPr>
      </w:pPr>
      <w:bookmarkStart w:id="1906" w:name="_Toc353178014"/>
      <w:ins w:id="1907" w:author="Ed" w:date="2013-04-08T02:34:00Z">
        <w:r>
          <w:lastRenderedPageBreak/>
          <w:t>Discussion</w:t>
        </w:r>
        <w:bookmarkEnd w:id="1906"/>
      </w:ins>
    </w:p>
    <w:p w:rsidR="00D23F78" w:rsidRDefault="00D23F78" w:rsidP="00D23F78">
      <w:pPr>
        <w:rPr>
          <w:ins w:id="1908" w:author="Ed" w:date="2013-04-08T02:34:00Z"/>
        </w:rPr>
      </w:pPr>
      <w:ins w:id="1909" w:author="Ed" w:date="2013-04-08T02:34:00Z">
        <w:r>
          <w:t>This robot was 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ins>
    </w:p>
    <w:p w:rsidR="00D23F78" w:rsidRDefault="00D23F78" w:rsidP="00D23F78">
      <w:pPr>
        <w:rPr>
          <w:ins w:id="1910" w:author="Ed" w:date="2013-04-08T02:34:00Z"/>
        </w:rPr>
      </w:pPr>
      <w:ins w:id="1911" w:author="Ed" w:date="2013-04-08T02:34:00Z">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 or in space.</w:t>
        </w:r>
      </w:ins>
    </w:p>
    <w:p w:rsidR="00D23F78" w:rsidRDefault="00D23F78" w:rsidP="00D23F78">
      <w:pPr>
        <w:pStyle w:val="Heading1"/>
        <w:rPr>
          <w:ins w:id="1912" w:author="Ed" w:date="2013-04-08T02:34:00Z"/>
        </w:rPr>
      </w:pPr>
      <w:bookmarkStart w:id="1913" w:name="_Toc353178015"/>
      <w:ins w:id="1914" w:author="Ed" w:date="2013-04-08T02:34:00Z">
        <w:r>
          <w:lastRenderedPageBreak/>
          <w:t>Conclusion and Future Work</w:t>
        </w:r>
        <w:bookmarkEnd w:id="1913"/>
      </w:ins>
    </w:p>
    <w:p w:rsidR="00D23F78" w:rsidRDefault="00D23F78" w:rsidP="00D23F78">
      <w:pPr>
        <w:rPr>
          <w:ins w:id="1915" w:author="Ed" w:date="2013-04-08T02:34:00Z"/>
        </w:rPr>
      </w:pPr>
      <w:ins w:id="1916" w:author="Ed" w:date="2013-04-08T02:34:00Z">
        <w:r>
          <w:t>As demonstrated by the validation task, ABBY has proved to be a usable mobile manipulation platform. The rapid development of this platform was facilitated by leveraging the existing resources of the open source community, particularly ROS.</w:t>
        </w:r>
      </w:ins>
    </w:p>
    <w:p w:rsidR="00D23F78" w:rsidRDefault="00D23F78" w:rsidP="00D23F78">
      <w:pPr>
        <w:rPr>
          <w:ins w:id="1917" w:author="Ed" w:date="2013-04-08T02:34:00Z"/>
        </w:rPr>
      </w:pPr>
      <w:ins w:id="1918" w:author="Ed" w:date="2013-04-08T02:34:00Z">
        <w:r>
          <w:t xml:space="preserve">ABBY is both cheap and robust. With a total component cost less than $40,000, this platform is significantly cheaper than </w:t>
        </w:r>
        <w:proofErr w:type="gramStart"/>
        <w:r>
          <w:t>existing</w:t>
        </w:r>
        <w:proofErr w:type="gramEnd"/>
        <w:r>
          <w:t xml:space="preserve"> mobile manipulation platforms. This savings in cost was in large part due to the use of mass-produced hardware components. The hardware platform is constructed of industrial and commercial components. These components have been rigorously tested by their manufacturers and in the field. As a result, the hardware is more durable than experimental “research-grade” hardware, which is not subject to the quality controls of mass-produced products. These hardware components were successfully integrated into a system capable of traversing indoor environments and manipulating small objects.</w:t>
        </w:r>
      </w:ins>
    </w:p>
    <w:p w:rsidR="00D23F78" w:rsidRDefault="00D23F78" w:rsidP="00D23F78">
      <w:pPr>
        <w:rPr>
          <w:ins w:id="1919" w:author="Ed" w:date="2013-04-08T02:34:00Z"/>
        </w:rPr>
      </w:pPr>
      <w:ins w:id="1920" w:author="Ed" w:date="2013-04-08T02:34:00Z">
        <w:r>
          <w:t xml:space="preserve">In addition to a robust hardware platform, existing software from the ROS community was integrated to create a capable robot. ABBY is able to navigate indoor environments with </w:t>
        </w:r>
        <w:r w:rsidRPr="0011366F">
          <w:rPr>
            <w:i/>
          </w:rPr>
          <w:t>a priori</w:t>
        </w:r>
        <w:r>
          <w:t xml:space="preserve"> maps using a combination of relative and global localization and a ROS-standard planner. Using ROS software adapted to this platform, ABBY can locate objects on a table using a Kinect camera. Using a software driver developed specifically for this project, ABBY can pick up recognized objects and store them in an onboard carrying bin. This software is modular, using existing ROS frameworks and APIs wherever possible. The use of a modular software system will enable future researchers to easily augment the system with new experimental software.</w:t>
        </w:r>
      </w:ins>
    </w:p>
    <w:p w:rsidR="00D23F78" w:rsidRDefault="00D23F78" w:rsidP="00D23F78">
      <w:pPr>
        <w:rPr>
          <w:ins w:id="1921" w:author="Ed" w:date="2013-04-08T02:34:00Z"/>
        </w:rPr>
      </w:pPr>
      <w:ins w:id="1922" w:author="Ed" w:date="2013-04-08T02:34:00Z">
        <w:r>
          <w:lastRenderedPageBreak/>
          <w:t>Although this platform is nominally functional, there are several areas in which future researchers could improve it.</w:t>
        </w:r>
      </w:ins>
    </w:p>
    <w:p w:rsidR="00D23F78" w:rsidRDefault="00D23F78">
      <w:pPr>
        <w:pStyle w:val="ListParagraph"/>
        <w:rPr>
          <w:ins w:id="1923" w:author="Ed" w:date="2013-04-08T02:34:00Z"/>
        </w:rPr>
        <w:pPrChange w:id="1924" w:author="Ed" w:date="2013-04-08T02:35:00Z">
          <w:pPr>
            <w:pStyle w:val="ListParagraph"/>
            <w:numPr>
              <w:numId w:val="20"/>
            </w:numPr>
            <w:spacing w:after="200" w:line="276" w:lineRule="auto"/>
            <w:ind w:hanging="360"/>
            <w:jc w:val="left"/>
          </w:pPr>
        </w:pPrChange>
      </w:pPr>
      <w:ins w:id="1925" w:author="Ed" w:date="2013-04-08T02:34:00Z">
        <w:r>
          <w:t xml:space="preserve">The ROS arm navigation stack will soon be deprecated in favor of the new </w:t>
        </w:r>
        <w:proofErr w:type="spellStart"/>
        <w:r>
          <w:t>MoveIt</w:t>
        </w:r>
        <w:proofErr w:type="spellEnd"/>
        <w:r>
          <w:t xml:space="preserve"> system, which promises several benefits over the older arm navigation stack. </w:t>
        </w:r>
        <w:proofErr w:type="spellStart"/>
        <w:r>
          <w:t>MoveIt</w:t>
        </w:r>
        <w:proofErr w:type="spellEnd"/>
        <w:r>
          <w:t xml:space="preserve"> was not yet stable during the development of this platform, but it shows great </w:t>
        </w:r>
        <w:r w:rsidRPr="00D23F78">
          <w:t>promise</w:t>
        </w:r>
        <w:r>
          <w:t xml:space="preserve"> for improving and simplifying the integration of the mobility and manipulation systems of the robot.</w:t>
        </w:r>
      </w:ins>
    </w:p>
    <w:p w:rsidR="00D23F78" w:rsidRPr="00D23F78" w:rsidRDefault="00D23F78">
      <w:pPr>
        <w:pStyle w:val="ListParagraph"/>
        <w:rPr>
          <w:ins w:id="1926" w:author="Ed" w:date="2013-04-08T02:34:00Z"/>
        </w:rPr>
        <w:pPrChange w:id="1927" w:author="Ed" w:date="2013-04-08T02:37:00Z">
          <w:pPr>
            <w:pStyle w:val="ListParagraph"/>
            <w:numPr>
              <w:numId w:val="20"/>
            </w:numPr>
            <w:spacing w:after="200" w:line="276" w:lineRule="auto"/>
            <w:ind w:hanging="360"/>
            <w:jc w:val="left"/>
          </w:pPr>
        </w:pPrChange>
      </w:pPr>
      <w:ins w:id="1928" w:author="Ed" w:date="2013-04-08T02:34:00Z">
        <w:r>
          <w:t xml:space="preserve">The cRIO </w:t>
        </w:r>
        <w:r w:rsidRPr="00D23F78">
          <w:t>and auxiliary hardware used to control the mobile base (breakout boards and speed controllers) are costly. Replacing these with newer, more affordable alternatives would reduce the cost of the system and may outperform the existing hardware.</w:t>
        </w:r>
      </w:ins>
    </w:p>
    <w:p w:rsidR="00D23F78" w:rsidRPr="00D23F78" w:rsidRDefault="00D23F78">
      <w:pPr>
        <w:pStyle w:val="ListParagraph"/>
        <w:rPr>
          <w:ins w:id="1929" w:author="Ed" w:date="2013-04-08T02:34:00Z"/>
        </w:rPr>
        <w:pPrChange w:id="1930" w:author="Ed" w:date="2013-04-08T02:37:00Z">
          <w:pPr>
            <w:pStyle w:val="ListParagraph"/>
            <w:numPr>
              <w:numId w:val="20"/>
            </w:numPr>
            <w:spacing w:after="200" w:line="276" w:lineRule="auto"/>
            <w:ind w:hanging="360"/>
            <w:jc w:val="left"/>
          </w:pPr>
        </w:pPrChange>
      </w:pPr>
      <w:ins w:id="1931" w:author="Ed" w:date="2013-04-08T02:34:00Z">
        <w:r w:rsidRPr="00D23F78">
          <w:t>The SICK LIDAR was one of the major expenses on this robot. It may be possible to replace it with a cheaper sensor without adversely affecting the performance of the platform. This would further the cost goals of the project.</w:t>
        </w:r>
      </w:ins>
    </w:p>
    <w:p w:rsidR="00D23F78" w:rsidRPr="00D23F78" w:rsidRDefault="00D23F78">
      <w:pPr>
        <w:pStyle w:val="ListParagraph"/>
        <w:rPr>
          <w:ins w:id="1932" w:author="Ed" w:date="2013-04-08T02:34:00Z"/>
        </w:rPr>
        <w:pPrChange w:id="1933" w:author="Ed" w:date="2013-04-08T02:37:00Z">
          <w:pPr>
            <w:pStyle w:val="ListParagraph"/>
            <w:numPr>
              <w:numId w:val="20"/>
            </w:numPr>
            <w:spacing w:after="200" w:line="276" w:lineRule="auto"/>
            <w:ind w:hanging="360"/>
            <w:jc w:val="left"/>
          </w:pPr>
        </w:pPrChange>
      </w:pPr>
      <w:ins w:id="1934" w:author="Ed" w:date="2013-04-08T02:34:00Z">
        <w:r w:rsidRPr="00D23F78">
          <w:t>Adding rear-facing sensors such as a second Kinect or a second LIDAR would allow the robot to safely back up, which it currently cannot do. A rear-facing LIDAR might also solve the problems that prevented the use of SLAM for absolute localization.</w:t>
        </w:r>
      </w:ins>
    </w:p>
    <w:p w:rsidR="00D23F78" w:rsidRPr="00D23F78" w:rsidRDefault="00D23F78">
      <w:pPr>
        <w:pStyle w:val="ListParagraph"/>
        <w:rPr>
          <w:ins w:id="1935" w:author="Ed" w:date="2013-04-08T02:34:00Z"/>
        </w:rPr>
        <w:pPrChange w:id="1936" w:author="Ed" w:date="2013-04-08T02:37:00Z">
          <w:pPr>
            <w:pStyle w:val="ListParagraph"/>
            <w:numPr>
              <w:numId w:val="20"/>
            </w:numPr>
            <w:spacing w:after="200" w:line="276" w:lineRule="auto"/>
            <w:ind w:hanging="360"/>
            <w:jc w:val="left"/>
          </w:pPr>
        </w:pPrChange>
      </w:pPr>
      <w:ins w:id="1937" w:author="Ed" w:date="2013-04-08T02:34:00Z">
        <w:r w:rsidRPr="00D23F78">
          <w:t>T</w:t>
        </w:r>
        <w:r w:rsidR="008F4491">
          <w:t xml:space="preserve">he Kinect </w:t>
        </w:r>
        <w:r w:rsidRPr="00D23F78">
          <w:t>is a low-resolution (VGA) camera. One of the key future goals of this project is to be able to identify manipulable objects from bar codes or QR codes on the objects themselves. In order to do this, a higher resolution camera (perhaps mounted on the robot's manipulator) could be used to examine objects to be picked up.</w:t>
        </w:r>
      </w:ins>
    </w:p>
    <w:p w:rsidR="00D23F78" w:rsidRPr="00D23F78" w:rsidRDefault="00D23F78">
      <w:pPr>
        <w:pStyle w:val="ListParagraph"/>
        <w:rPr>
          <w:ins w:id="1938" w:author="Ed" w:date="2013-04-08T02:34:00Z"/>
        </w:rPr>
        <w:pPrChange w:id="1939" w:author="Ed" w:date="2013-04-08T02:37:00Z">
          <w:pPr>
            <w:pStyle w:val="ListParagraph"/>
            <w:numPr>
              <w:numId w:val="20"/>
            </w:numPr>
            <w:spacing w:after="200" w:line="276" w:lineRule="auto"/>
            <w:ind w:hanging="360"/>
            <w:jc w:val="left"/>
          </w:pPr>
        </w:pPrChange>
      </w:pPr>
      <w:ins w:id="1940" w:author="Ed" w:date="2013-04-08T02:34:00Z">
        <w:r w:rsidRPr="00D23F78">
          <w:lastRenderedPageBreak/>
          <w:t>The two-position parallel plate gripper used for this project was simple and readily available, but it limits the robot to being able to manipulate boxes in a limited range of sizes. Replacing the gripper with a more dexterous hand</w:t>
        </w:r>
      </w:ins>
      <w:ins w:id="1941" w:author="Ed" w:date="2013-04-08T02:42:00Z">
        <w:r w:rsidR="000951D8">
          <w:t xml:space="preserve"> or a vacuum gripper</w:t>
        </w:r>
      </w:ins>
      <w:ins w:id="1942" w:author="Ed" w:date="2013-04-08T02:34:00Z">
        <w:r w:rsidRPr="00D23F78">
          <w:t xml:space="preserve"> would allow the robot to pick up a wider variety of objects and to grasp objects more securely.</w:t>
        </w:r>
      </w:ins>
    </w:p>
    <w:p w:rsidR="00D23F78" w:rsidRPr="00D23F78" w:rsidRDefault="00D23F78">
      <w:pPr>
        <w:pStyle w:val="ListParagraph"/>
        <w:rPr>
          <w:ins w:id="1943" w:author="Ed" w:date="2013-04-08T02:34:00Z"/>
        </w:rPr>
        <w:pPrChange w:id="1944" w:author="Ed" w:date="2013-04-08T02:37:00Z">
          <w:pPr>
            <w:pStyle w:val="ListParagraph"/>
            <w:numPr>
              <w:numId w:val="20"/>
            </w:numPr>
            <w:spacing w:after="200" w:line="276" w:lineRule="auto"/>
            <w:ind w:hanging="360"/>
            <w:jc w:val="left"/>
          </w:pPr>
        </w:pPrChange>
      </w:pPr>
      <w:ins w:id="1945" w:author="Ed" w:date="2013-04-08T02:34:00Z">
        <w:r w:rsidRPr="00D23F78">
          <w:t>Over the course of the project, several problems were identified with ROS stability. For ROS software to be a viable option in an industrial environment, it must be meticulously tested and shown to be robust, secure, and safe. Currently, most software outside of the ROS core does not meet these requirements. Testing more ROS packages and improving their stability would be a boon to the open source robotics community and to the industrial robotics industry.</w:t>
        </w:r>
      </w:ins>
    </w:p>
    <w:p w:rsidR="00021F0A" w:rsidDel="00D23F78" w:rsidRDefault="00D23F78">
      <w:pPr>
        <w:pStyle w:val="ListParagraph"/>
        <w:rPr>
          <w:del w:id="1946" w:author="Ed" w:date="2013-04-08T02:34:00Z"/>
        </w:rPr>
        <w:pPrChange w:id="1947" w:author="Ed" w:date="2013-04-08T02:37:00Z">
          <w:pPr>
            <w:pStyle w:val="Heading1"/>
          </w:pPr>
        </w:pPrChange>
      </w:pPr>
      <w:ins w:id="1948" w:author="Ed" w:date="2013-04-08T02:34:00Z">
        <w:r w:rsidRPr="00DE35D6">
          <w:t>As described above, the current emergency stop system is i</w:t>
        </w:r>
        <w:r w:rsidRPr="00D23F78">
          <w:rPr>
            <w:rPrChange w:id="1949" w:author="Ed" w:date="2013-04-08T02:37:00Z">
              <w:rPr>
                <w:b w:val="0"/>
                <w:bCs w:val="0"/>
              </w:rPr>
            </w:rPrChange>
          </w:rPr>
          <w:t>ncomplete and relies on a tethered emergency stop button. A revised emergency stop design was cre</w:t>
        </w:r>
        <w:r>
          <w:t>ated as part of this thesis, but has not yet been constructed and installed on the platform.</w:t>
        </w:r>
      </w:ins>
      <w:del w:id="1950" w:author="Ed" w:date="2013-04-08T02:34:00Z">
        <w:r w:rsidR="000C39CF" w:rsidDel="00D23F78">
          <w:delText>Conclusions</w:delText>
        </w:r>
        <w:r w:rsidR="00021F0A" w:rsidDel="00D23F78">
          <w:delText xml:space="preserve"> and Future Work</w:delText>
        </w:r>
      </w:del>
    </w:p>
    <w:p w:rsidR="000C39CF" w:rsidDel="00D23F78" w:rsidRDefault="000C39CF">
      <w:pPr>
        <w:pStyle w:val="ListParagraph"/>
        <w:rPr>
          <w:del w:id="1951" w:author="Ed" w:date="2013-04-08T02:34:00Z"/>
        </w:rPr>
        <w:pPrChange w:id="1952" w:author="Ed" w:date="2013-04-08T02:37:00Z">
          <w:pPr>
            <w:pStyle w:val="Heading2"/>
          </w:pPr>
        </w:pPrChange>
      </w:pPr>
      <w:bookmarkStart w:id="1953" w:name="_Toc351997928"/>
      <w:del w:id="1954" w:author="Ed" w:date="2013-04-08T02:34:00Z">
        <w:r w:rsidDel="00D23F78">
          <w:delText>Conclusions on ROS and Open Source Software</w:delText>
        </w:r>
        <w:bookmarkEnd w:id="1953"/>
      </w:del>
    </w:p>
    <w:p w:rsidR="000C39CF" w:rsidDel="00D23F78" w:rsidRDefault="000C39CF">
      <w:pPr>
        <w:pStyle w:val="ListParagraph"/>
        <w:rPr>
          <w:del w:id="1955" w:author="Ed" w:date="2013-04-08T02:34:00Z"/>
        </w:rPr>
        <w:pPrChange w:id="1956" w:author="Ed" w:date="2013-04-08T02:37:00Z">
          <w:pPr/>
        </w:pPrChange>
      </w:pPr>
      <w:del w:id="1957" w:author="Ed" w:date="2013-04-08T02:34:00Z">
        <w:r w:rsidDel="00D23F78">
          <w:delTex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delText>
        </w:r>
      </w:del>
    </w:p>
    <w:p w:rsidR="000C39CF" w:rsidRPr="000C39CF" w:rsidDel="00D23F78" w:rsidRDefault="000C39CF">
      <w:pPr>
        <w:pStyle w:val="ListParagraph"/>
        <w:rPr>
          <w:del w:id="1958" w:author="Ed" w:date="2013-04-08T02:34:00Z"/>
        </w:rPr>
        <w:pPrChange w:id="1959" w:author="Ed" w:date="2013-04-08T02:37:00Z">
          <w:pPr>
            <w:pStyle w:val="Heading2"/>
          </w:pPr>
        </w:pPrChange>
      </w:pPr>
      <w:del w:id="1960" w:author="Ed" w:date="2013-04-08T02:34:00Z">
        <w:r w:rsidDel="00D23F78">
          <w:delText>Future Work</w:delText>
        </w:r>
      </w:del>
    </w:p>
    <w:p w:rsidR="00B767F7" w:rsidDel="00D23F78" w:rsidRDefault="00DA4DD7">
      <w:pPr>
        <w:pStyle w:val="ListParagraph"/>
        <w:rPr>
          <w:del w:id="1961" w:author="Ed" w:date="2013-04-08T02:34:00Z"/>
        </w:rPr>
        <w:pPrChange w:id="1962" w:author="Ed" w:date="2013-04-08T02:37:00Z">
          <w:pPr/>
        </w:pPrChange>
      </w:pPr>
      <w:del w:id="1963" w:author="Ed" w:date="2013-04-08T02:34:00Z">
        <w:r w:rsidDel="00D23F78">
          <w:delText>This platform is nominally functional, but there is a lot of room for future work.</w:delText>
        </w:r>
      </w:del>
    </w:p>
    <w:p w:rsidR="005E38AC" w:rsidDel="005E38AC" w:rsidRDefault="005E38AC">
      <w:pPr>
        <w:pStyle w:val="ListParagraph"/>
        <w:rPr>
          <w:del w:id="1964" w:author="Ed" w:date="2013-04-03T16:53:00Z"/>
        </w:rPr>
        <w:pPrChange w:id="1965" w:author="Ed" w:date="2013-04-08T02:37:00Z">
          <w:pPr/>
        </w:pPrChange>
      </w:pPr>
      <w:moveToRangeStart w:id="1966" w:author="Ed" w:date="2013-04-03T16:51:00Z" w:name="move352771211"/>
      <w:moveTo w:id="1967" w:author="Ed" w:date="2013-04-03T16:51:00Z">
        <w:del w:id="1968" w:author="Ed" w:date="2013-04-08T02:34:00Z">
          <w:r w:rsidDel="00D23F78">
            <w:delTex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w:delText>
          </w:r>
        </w:del>
        <w:del w:id="1969" w:author="Ed" w:date="2013-04-03T16:52:00Z">
          <w:r w:rsidDel="005E38AC">
            <w:delText xml:space="preserve"> </w:delText>
          </w:r>
        </w:del>
        <w:del w:id="1970" w:author="Ed" w:date="2013-04-08T02:34:00Z">
          <w:r w:rsidDel="00D23F78">
            <w:delText>It would be useful to start examining other planning methods, perhaps building upon Eric Perko's work on precision navigation. Since most industrial environments are somewhat structured, it may be possible to use this structure to simplify the planning problem.</w:delText>
          </w:r>
        </w:del>
      </w:moveTo>
    </w:p>
    <w:moveToRangeEnd w:id="1966"/>
    <w:p w:rsidR="00750253" w:rsidDel="00D23F78" w:rsidRDefault="00DA4DD7">
      <w:pPr>
        <w:pStyle w:val="ListParagraph"/>
        <w:rPr>
          <w:del w:id="1971" w:author="Ed" w:date="2013-04-08T02:34:00Z"/>
        </w:rPr>
        <w:pPrChange w:id="1972" w:author="Ed" w:date="2013-04-08T02:37:00Z">
          <w:pPr/>
        </w:pPrChange>
      </w:pPr>
      <w:del w:id="1973" w:author="Ed" w:date="2013-04-03T16:51:00Z">
        <w:r w:rsidDel="005E38AC">
          <w:delText xml:space="preserve">As described above, the mobile base </w:delText>
        </w:r>
        <w:r w:rsidR="00750253" w:rsidDel="005E38AC">
          <w:delText xml:space="preserve">is not capable of precision navigation. There are </w:delText>
        </w:r>
      </w:del>
      <w:del w:id="1974" w:author="Ed" w:date="2013-04-02T10:04:00Z">
        <w:r w:rsidR="00750253" w:rsidDel="00AC7E88">
          <w:delText xml:space="preserve">several </w:delText>
        </w:r>
      </w:del>
      <w:del w:id="1975" w:author="Ed" w:date="2013-04-03T16:51:00Z">
        <w:r w:rsidR="00750253" w:rsidDel="005E38AC">
          <w:delText>ways to approach this problem.</w:delText>
        </w:r>
      </w:del>
      <w:del w:id="1976" w:author="Ed" w:date="2013-04-02T10:00:00Z">
        <w:r w:rsidR="00750253" w:rsidDel="00AC7E88">
          <w:delText xml:space="preserve"> </w:delText>
        </w:r>
      </w:del>
      <w:del w:id="1977"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Del="00D23F78" w:rsidRDefault="00DF415F">
      <w:pPr>
        <w:pStyle w:val="ListParagraph"/>
        <w:rPr>
          <w:del w:id="1978" w:author="Ed" w:date="2013-04-08T02:34:00Z"/>
        </w:rPr>
        <w:pPrChange w:id="1979" w:author="Ed" w:date="2013-04-08T02:37:00Z">
          <w:pPr/>
        </w:pPrChange>
      </w:pPr>
      <w:moveFromRangeStart w:id="1980" w:author="Ed" w:date="2013-04-03T16:51:00Z" w:name="move352771211"/>
      <w:moveFrom w:id="1981" w:author="Ed" w:date="2013-04-03T16:51:00Z">
        <w:del w:id="1982" w:author="Ed" w:date="2013-04-08T02:34:00Z">
          <w:r w:rsidDel="00D23F78">
            <w:delTex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 It would be useful to start examining other planning methods, perhaps building upon Eric Perko's work on precision navigation</w:delText>
          </w:r>
          <w:r w:rsidR="00DA4DD7" w:rsidDel="00D23F78">
            <w:delText>. Since most industrial environments are somewhat structured, it may be possible to use this structure to simplify the planning problem.</w:delText>
          </w:r>
        </w:del>
      </w:moveFrom>
    </w:p>
    <w:moveFromRangeEnd w:id="1980"/>
    <w:p w:rsidR="00DA4DD7" w:rsidDel="00D23F78" w:rsidRDefault="00DA4DD7">
      <w:pPr>
        <w:pStyle w:val="ListParagraph"/>
        <w:rPr>
          <w:del w:id="1983" w:author="Ed" w:date="2013-04-08T02:34:00Z"/>
        </w:rPr>
        <w:pPrChange w:id="1984" w:author="Ed" w:date="2013-04-08T02:37:00Z">
          <w:pPr/>
        </w:pPrChange>
      </w:pPr>
      <w:del w:id="1985" w:author="Ed" w:date="2013-04-08T02:34:00Z">
        <w:r w:rsidDel="00D23F78">
          <w:delTex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delText>
        </w:r>
      </w:del>
    </w:p>
    <w:p w:rsidR="00DA4DD7" w:rsidDel="00D23F78" w:rsidRDefault="00DA4DD7">
      <w:pPr>
        <w:pStyle w:val="ListParagraph"/>
        <w:rPr>
          <w:del w:id="1986" w:author="Ed" w:date="2013-04-08T02:34:00Z"/>
        </w:rPr>
        <w:pPrChange w:id="1987" w:author="Ed" w:date="2013-04-08T02:37:00Z">
          <w:pPr/>
        </w:pPrChange>
      </w:pPr>
      <w:del w:id="1988" w:author="Ed" w:date="2013-04-08T02:34:00Z">
        <w:r w:rsidDel="00D23F78">
          <w:delTex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delText>
        </w:r>
        <w:r w:rsidR="00817427" w:rsidDel="00D23F78">
          <w:delText>could</w:delText>
        </w:r>
        <w:r w:rsidDel="00D23F78">
          <w:delText xml:space="preserve"> be used to examine objects to be picked up. Adding </w:delText>
        </w:r>
        <w:r w:rsidR="00817427" w:rsidDel="00D23F78">
          <w:delText>such a</w:delText>
        </w:r>
        <w:r w:rsidDel="00D23F78">
          <w:delText xml:space="preserve"> camera </w:delText>
        </w:r>
        <w:r w:rsidR="00817427" w:rsidDel="00D23F78">
          <w:delText>would</w:delText>
        </w:r>
        <w:r w:rsidDel="00D23F78">
          <w:delText xml:space="preserve"> open many avenues for research and software development; the robot will have to identify objects to examine and determine how to position the manipulator to examine the objects with its high resolution camera.</w:delText>
        </w:r>
      </w:del>
    </w:p>
    <w:p w:rsidR="00DA4DD7" w:rsidDel="00D23F78" w:rsidRDefault="00817427">
      <w:pPr>
        <w:pStyle w:val="ListParagraph"/>
        <w:rPr>
          <w:del w:id="1989" w:author="Ed" w:date="2013-04-08T02:34:00Z"/>
        </w:rPr>
        <w:pPrChange w:id="1990" w:author="Ed" w:date="2013-04-08T02:37:00Z">
          <w:pPr/>
        </w:pPrChange>
      </w:pPr>
      <w:del w:id="1991" w:author="Ed" w:date="2013-04-08T02:34:00Z">
        <w:r w:rsidDel="00D23F78">
          <w:delText>The two-position parallel plate gripper</w:delText>
        </w:r>
      </w:del>
      <w:del w:id="1992" w:author="Ed" w:date="2013-04-02T10:11:00Z">
        <w:r w:rsidDel="009E09EB">
          <w:delText>s</w:delText>
        </w:r>
      </w:del>
      <w:del w:id="1993" w:author="Ed" w:date="2013-04-08T02:34:00Z">
        <w:r w:rsidDel="00D23F78">
          <w:delText xml:space="preserve"> used for this project was </w:delText>
        </w:r>
        <w:r w:rsidR="00DA4DD7" w:rsidDel="00D23F78">
          <w:delText xml:space="preserve">simple and readily available, but it limits the robot to being able to manipulate boxes in a limited range of sizes. Replacing the gripper with a more </w:delText>
        </w:r>
        <w:r w:rsidR="00F422CA" w:rsidDel="00D23F78">
          <w:delText>dexterous</w:delText>
        </w:r>
        <w:r w:rsidR="00DA4DD7" w:rsidDel="00D23F78">
          <w:delText xml:space="preserve"> hand would allow the robot to pick up a wider variety of objects and to grasp objects more securely.</w:delText>
        </w:r>
      </w:del>
    </w:p>
    <w:p w:rsidR="00F422CA" w:rsidDel="00D23F78" w:rsidRDefault="008E25F2">
      <w:pPr>
        <w:pStyle w:val="ListParagraph"/>
        <w:rPr>
          <w:del w:id="1994" w:author="Ed" w:date="2013-04-08T02:34:00Z"/>
        </w:rPr>
        <w:pPrChange w:id="1995" w:author="Ed" w:date="2013-04-08T02:37:00Z">
          <w:pPr/>
        </w:pPrChange>
      </w:pPr>
      <w:del w:id="1996" w:author="Ed" w:date="2013-04-08T02:34:00Z">
        <w:r w:rsidDel="00D23F78">
          <w:delText>A major undertaking would be to do a full stability analysis of all ROS software used on this robot. Over the course of the project, several problems were identified with ROS stability, a few of which are described above.</w:delText>
        </w:r>
        <w:r w:rsidR="00121178" w:rsidDel="00D23F78">
          <w:delText xml:space="preserve"> For ROS software to be a viable option in an industrial environment, it must be meticulously tested and shown to be robust, secure, and safe. Currently, most software outside of the ROS core does not meet these requirements. Testing more ROS packages </w:delText>
        </w:r>
        <w:r w:rsidR="000476E8" w:rsidDel="00D23F78">
          <w:delText>and improving their stability would be a boon to the open source robotics community and to the industrial robotics industry.</w:delText>
        </w:r>
      </w:del>
    </w:p>
    <w:p w:rsidR="00DA4DD7" w:rsidDel="00D23F78" w:rsidRDefault="0088127F">
      <w:pPr>
        <w:pStyle w:val="ListParagraph"/>
        <w:rPr>
          <w:del w:id="1997" w:author="Ed" w:date="2013-04-08T02:34:00Z"/>
        </w:rPr>
        <w:pPrChange w:id="1998" w:author="Ed" w:date="2013-04-08T02:37:00Z">
          <w:pPr/>
        </w:pPrChange>
      </w:pPr>
      <w:del w:id="1999" w:author="Ed" w:date="2013-04-08T02:34:00Z">
        <w:r w:rsidDel="00D23F78">
          <w:delText>B</w:delText>
        </w:r>
        <w:r w:rsidR="00DA4DD7" w:rsidDel="00D23F78">
          <w:delText xml:space="preserve">efore the robot can safely operate alongside humans, the </w:delText>
        </w:r>
        <w:r w:rsidR="00750253" w:rsidDel="00D23F78">
          <w:delText>safety</w:delText>
        </w:r>
        <w:r w:rsidR="00DA4DD7" w:rsidDel="00D23F78">
          <w:delText xml:space="preserve"> features, both hardware and software, must be improved. </w:delText>
        </w:r>
        <w:r w:rsidR="000476E8" w:rsidDel="00D23F78">
          <w:delText xml:space="preserve">As described above, the current emergency stop system is incomplete and relies on a tethered emergency stop button. The tether is inconvenient for testing and would be impossible to use in industry. The second </w:delText>
        </w:r>
        <w:r w:rsidR="008B75AF" w:rsidDel="00D23F78">
          <w:delText xml:space="preserve">iteration of the emergency stop, as described above, solves this problem and also adds several safety features, also described above. </w:delText>
        </w:r>
        <w:r w:rsidR="00DA4DD7" w:rsidDel="00D23F78">
          <w:delText xml:space="preserve">In addition to this hardware stop, </w:delText>
        </w:r>
        <w:r w:rsidR="008B75AF" w:rsidDel="00D23F78">
          <w:delText>the robot requires the reflexive stopping abilities described above</w:delText>
        </w:r>
        <w:r w:rsidR="00DA4DD7" w:rsidDel="00D23F78">
          <w:delText xml:space="preserve">. </w:delText>
        </w:r>
        <w:r w:rsidR="008B75AF" w:rsidDel="00D23F78">
          <w:delText>These safety features will be a necessary prerequisite for the robot to be usable in an industrial setting</w:delText>
        </w:r>
        <w:r w:rsidR="00DA4DD7" w:rsidDel="00D23F78">
          <w:delText>.</w:delText>
        </w:r>
      </w:del>
    </w:p>
    <w:p w:rsidR="00021F0A" w:rsidRPr="000C39CF" w:rsidDel="00D23F78" w:rsidRDefault="000C39CF">
      <w:pPr>
        <w:pStyle w:val="ListParagraph"/>
        <w:rPr>
          <w:del w:id="2000" w:author="Ed" w:date="2013-04-08T02:34:00Z"/>
        </w:rPr>
        <w:pPrChange w:id="2001" w:author="Ed" w:date="2013-04-08T02:37:00Z">
          <w:pPr>
            <w:pStyle w:val="Heading2"/>
          </w:pPr>
        </w:pPrChange>
      </w:pPr>
      <w:bookmarkStart w:id="2002" w:name="_Toc351997929"/>
      <w:del w:id="2003" w:author="Ed" w:date="2013-04-08T02:34:00Z">
        <w:r w:rsidRPr="000C39CF" w:rsidDel="00D23F78">
          <w:delText xml:space="preserve">Applications </w:delText>
        </w:r>
        <w:bookmarkEnd w:id="2002"/>
        <w:r w:rsidRPr="000C39CF" w:rsidDel="00D23F78">
          <w:delText>of this Robot</w:delText>
        </w:r>
      </w:del>
    </w:p>
    <w:p w:rsidR="000C39CF" w:rsidDel="00D23F78" w:rsidRDefault="000C39CF">
      <w:pPr>
        <w:pStyle w:val="ListParagraph"/>
        <w:rPr>
          <w:del w:id="2004" w:author="Ed" w:date="2013-04-08T02:34:00Z"/>
        </w:rPr>
        <w:pPrChange w:id="2005" w:author="Ed" w:date="2013-04-08T02:37:00Z">
          <w:pPr/>
        </w:pPrChange>
      </w:pPr>
      <w:del w:id="2006" w:author="Ed" w:date="2013-04-08T02:34:00Z">
        <w:r w:rsidDel="00D23F78">
          <w:delText xml:space="preserve">This robot was </w:delText>
        </w:r>
        <w:r w:rsidR="00156DEB" w:rsidDel="00D23F78">
          <w:delTex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delText>
        </w:r>
      </w:del>
    </w:p>
    <w:p w:rsidR="00156DEB" w:rsidDel="00D23F78" w:rsidRDefault="00156DEB">
      <w:pPr>
        <w:pStyle w:val="ListParagraph"/>
        <w:rPr>
          <w:del w:id="2007" w:author="Ed" w:date="2013-04-08T02:34:00Z"/>
        </w:rPr>
        <w:pPrChange w:id="2008" w:author="Ed" w:date="2013-04-08T02:37:00Z">
          <w:pPr/>
        </w:pPrChange>
      </w:pPr>
      <w:del w:id="2009" w:author="Ed" w:date="2013-04-08T02:34:00Z">
        <w:r w:rsidDel="00D23F78">
          <w:delTex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delText>
        </w:r>
      </w:del>
    </w:p>
    <w:p w:rsidR="00156DEB" w:rsidDel="00D23F78" w:rsidRDefault="00156DEB">
      <w:pPr>
        <w:pStyle w:val="ListParagraph"/>
        <w:rPr>
          <w:del w:id="2010" w:author="Ed" w:date="2013-04-08T02:34:00Z"/>
        </w:rPr>
        <w:pPrChange w:id="2011" w:author="Ed" w:date="2013-04-08T02:37:00Z">
          <w:pPr>
            <w:pStyle w:val="Heading2"/>
          </w:pPr>
        </w:pPrChange>
      </w:pPr>
      <w:bookmarkStart w:id="2012" w:name="_Toc351997930"/>
      <w:del w:id="2013" w:author="Ed" w:date="2013-04-08T02:34:00Z">
        <w:r w:rsidDel="00D23F78">
          <w:delText>Conclusion</w:delText>
        </w:r>
        <w:bookmarkEnd w:id="2012"/>
      </w:del>
    </w:p>
    <w:p w:rsidR="00156DEB" w:rsidRPr="000C39CF" w:rsidRDefault="001B6819">
      <w:pPr>
        <w:pStyle w:val="ListParagraph"/>
        <w:pPrChange w:id="2014" w:author="Ed" w:date="2013-04-08T02:37:00Z">
          <w:pPr/>
        </w:pPrChange>
      </w:pPr>
      <w:del w:id="2015" w:author="Ed" w:date="2013-04-08T02:34:00Z">
        <w:r w:rsidDel="00D23F78">
          <w:delText xml:space="preserve">This thesis describes a mobile industrial manipulator designed and built from commercially available parts at minimal cost. Open source software was used to facilitate rapid implementation of advanced perception and motion planning </w:delText>
        </w:r>
        <w:r w:rsidR="00B326C5" w:rsidDel="00D23F78">
          <w:delText>capabilities</w:delText>
        </w:r>
        <w:r w:rsidDel="00D23F78">
          <w:delText xml:space="preserve">. </w:delText>
        </w:r>
        <w:r w:rsidR="00B326C5" w:rsidDel="00D23F78">
          <w:delText xml:space="preserve">The capabilities of the off the shelf hardware and open source software were tested with a simple validation task, and recommendations were made for future work. </w:delText>
        </w:r>
        <w:r w:rsidDel="00D23F78">
          <w:delText xml:space="preserve">Although this </w:delText>
        </w:r>
        <w:r w:rsidR="00B326C5" w:rsidDel="00D23F78">
          <w:delText>platform was designed specifically for kitting operations, other applications of the robot were discussed.</w:delText>
        </w:r>
      </w:del>
    </w:p>
    <w:p w:rsidR="00697DB7" w:rsidRPr="00697DB7" w:rsidRDefault="00697DB7">
      <w:pPr>
        <w:pStyle w:val="Heading1"/>
      </w:pPr>
      <w:bookmarkStart w:id="2016" w:name="_Toc351997931"/>
      <w:bookmarkStart w:id="2017" w:name="_Toc353178016"/>
      <w:r>
        <w:lastRenderedPageBreak/>
        <w:t>Bibliography</w:t>
      </w:r>
      <w:bookmarkEnd w:id="2016"/>
      <w:bookmarkEnd w:id="2017"/>
    </w:p>
    <w:p w:rsidR="003E136B" w:rsidRDefault="0087344B">
      <w:pPr>
        <w:pStyle w:val="Bibliography"/>
        <w:rPr>
          <w:ins w:id="2018" w:author="Ed" w:date="2013-04-03T16:24:00Z"/>
        </w:rPr>
        <w:pPrChange w:id="2019" w:author="Ed" w:date="2013-04-03T16:24:00Z">
          <w:pPr>
            <w:widowControl w:val="0"/>
            <w:autoSpaceDE w:val="0"/>
            <w:autoSpaceDN w:val="0"/>
            <w:adjustRightInd w:val="0"/>
            <w:spacing w:after="0" w:line="240" w:lineRule="auto"/>
          </w:pPr>
        </w:pPrChange>
      </w:pPr>
      <w:r>
        <w:rPr>
          <w:rFonts w:ascii="Calibri" w:hAnsi="Calibri"/>
          <w:sz w:val="22"/>
        </w:rPr>
        <w:fldChar w:fldCharType="begin"/>
      </w:r>
      <w:ins w:id="2020" w:author="Ed" w:date="2013-04-03T15:41:00Z">
        <w:r w:rsidR="00C23EE7">
          <w:instrText xml:space="preserve"> ADDIN ZOTERO_BIBL {"custom":[]} CSL_BIBLIOGRAPHY </w:instrText>
        </w:r>
      </w:ins>
      <w:del w:id="2021" w:author="Ed" w:date="2013-04-02T10:19:00Z">
        <w:r w:rsidR="00697DB7" w:rsidDel="00B97924">
          <w:delInstrText xml:space="preserve"> ADDIN ZOTERO_BIBL {"custom":[]} CSL_BIBLIOGRAPHY </w:delInstrText>
        </w:r>
      </w:del>
      <w:r>
        <w:rPr>
          <w:rFonts w:ascii="Calibri" w:hAnsi="Calibri"/>
          <w:sz w:val="22"/>
        </w:rPr>
        <w:fldChar w:fldCharType="separate"/>
      </w:r>
      <w:ins w:id="2022" w:author="Ed" w:date="2013-04-03T16:24:00Z">
        <w:r w:rsidR="003E136B">
          <w:t>[1]</w:t>
        </w:r>
        <w:r w:rsidR="003E136B">
          <w:tab/>
          <w:t xml:space="preserve">H. M. </w:t>
        </w:r>
        <w:proofErr w:type="spellStart"/>
        <w:r w:rsidR="003E136B">
          <w:t>Barbera</w:t>
        </w:r>
        <w:proofErr w:type="spellEnd"/>
        <w:r w:rsidR="003E136B">
          <w:t xml:space="preserve">, J. P. C. </w:t>
        </w:r>
        <w:proofErr w:type="spellStart"/>
        <w:r w:rsidR="003E136B">
          <w:t>Quinonero</w:t>
        </w:r>
        <w:proofErr w:type="spellEnd"/>
        <w:r w:rsidR="003E136B">
          <w:t xml:space="preserve">, M. A. Z. </w:t>
        </w:r>
        <w:proofErr w:type="spellStart"/>
        <w:r w:rsidR="003E136B">
          <w:t>Izquierdo</w:t>
        </w:r>
        <w:proofErr w:type="spellEnd"/>
        <w:r w:rsidR="003E136B">
          <w:t xml:space="preserve">, and A. G. </w:t>
        </w:r>
        <w:proofErr w:type="spellStart"/>
        <w:r w:rsidR="003E136B">
          <w:t>Skarmeta</w:t>
        </w:r>
        <w:proofErr w:type="spellEnd"/>
        <w:r w:rsidR="003E136B">
          <w:t>, “</w:t>
        </w:r>
        <w:proofErr w:type="spellStart"/>
        <w:r w:rsidR="003E136B">
          <w:t>i</w:t>
        </w:r>
        <w:proofErr w:type="spellEnd"/>
        <w:r w:rsidR="003E136B">
          <w:t xml:space="preserve">-Fork: a flexible AGV system using topological and grid maps,” in </w:t>
        </w:r>
        <w:r w:rsidR="003E136B">
          <w:rPr>
            <w:i/>
            <w:iCs/>
          </w:rPr>
          <w:t>IEEE International Conference on Robotics and Automation (ICRA)</w:t>
        </w:r>
        <w:r w:rsidR="003E136B">
          <w:t>, 2003, vol. 2, pp. 2147–2152 vol.2.</w:t>
        </w:r>
      </w:ins>
    </w:p>
    <w:p w:rsidR="003E136B" w:rsidRDefault="003E136B">
      <w:pPr>
        <w:pStyle w:val="Bibliography"/>
        <w:rPr>
          <w:ins w:id="2023" w:author="Ed" w:date="2013-04-03T16:24:00Z"/>
        </w:rPr>
        <w:pPrChange w:id="2024" w:author="Ed" w:date="2013-04-03T16:24:00Z">
          <w:pPr>
            <w:widowControl w:val="0"/>
            <w:autoSpaceDE w:val="0"/>
            <w:autoSpaceDN w:val="0"/>
            <w:adjustRightInd w:val="0"/>
            <w:spacing w:after="0" w:line="240" w:lineRule="auto"/>
          </w:pPr>
        </w:pPrChange>
      </w:pPr>
      <w:ins w:id="2025" w:author="Ed" w:date="2013-04-03T16:24:00Z">
        <w:r>
          <w:t>[2]</w:t>
        </w:r>
        <w:r>
          <w:tab/>
          <w:t xml:space="preserve">K. C. T. </w:t>
        </w:r>
        <w:proofErr w:type="spellStart"/>
        <w:r>
          <w:t>Vivaldini</w:t>
        </w:r>
        <w:proofErr w:type="spellEnd"/>
        <w:r>
          <w:t xml:space="preserve">, J. P. M. </w:t>
        </w:r>
        <w:proofErr w:type="spellStart"/>
        <w:r>
          <w:t>Galdames</w:t>
        </w:r>
        <w:proofErr w:type="spellEnd"/>
        <w:r>
          <w:t xml:space="preserve">, T. S. </w:t>
        </w:r>
        <w:proofErr w:type="spellStart"/>
        <w:r>
          <w:t>Bueno</w:t>
        </w:r>
        <w:proofErr w:type="spellEnd"/>
        <w:r>
          <w:t xml:space="preserve">, R. C. </w:t>
        </w:r>
        <w:proofErr w:type="spellStart"/>
        <w:r>
          <w:t>Araújo</w:t>
        </w:r>
        <w:proofErr w:type="spellEnd"/>
        <w:r>
          <w:t xml:space="preserve">, R. M. </w:t>
        </w:r>
        <w:proofErr w:type="spellStart"/>
        <w:r>
          <w:t>Sobral</w:t>
        </w:r>
        <w:proofErr w:type="spellEnd"/>
        <w:r>
          <w:t xml:space="preserve">, M. Becker, and G. A. P. </w:t>
        </w:r>
        <w:proofErr w:type="spellStart"/>
        <w:r>
          <w:t>Caurin</w:t>
        </w:r>
        <w:proofErr w:type="spellEnd"/>
        <w:r>
          <w:t xml:space="preserve">, “Robotic forklifts for intelligent warehouses: Routing, path planning, and auto-localization,” in </w:t>
        </w:r>
        <w:r>
          <w:rPr>
            <w:i/>
            <w:iCs/>
          </w:rPr>
          <w:t>2010 IEEE International Conference on Industrial Technology (ICIT)</w:t>
        </w:r>
        <w:r>
          <w:t>, 2010, pp. 1463–1468.</w:t>
        </w:r>
      </w:ins>
    </w:p>
    <w:p w:rsidR="003E136B" w:rsidRDefault="003E136B">
      <w:pPr>
        <w:pStyle w:val="Bibliography"/>
        <w:rPr>
          <w:ins w:id="2026" w:author="Ed" w:date="2013-04-03T16:24:00Z"/>
        </w:rPr>
        <w:pPrChange w:id="2027" w:author="Ed" w:date="2013-04-03T16:24:00Z">
          <w:pPr>
            <w:widowControl w:val="0"/>
            <w:autoSpaceDE w:val="0"/>
            <w:autoSpaceDN w:val="0"/>
            <w:adjustRightInd w:val="0"/>
            <w:spacing w:after="0" w:line="240" w:lineRule="auto"/>
          </w:pPr>
        </w:pPrChange>
      </w:pPr>
      <w:ins w:id="2028" w:author="Ed" w:date="2013-04-03T16:24:00Z">
        <w:r>
          <w:t>[3]</w:t>
        </w:r>
        <w:r>
          <w:tab/>
          <w:t xml:space="preserve">G. </w:t>
        </w:r>
        <w:proofErr w:type="spellStart"/>
        <w:r>
          <w:t>Garibotto</w:t>
        </w:r>
        <w:proofErr w:type="spellEnd"/>
        <w:r>
          <w:t xml:space="preserve">, S. </w:t>
        </w:r>
        <w:proofErr w:type="spellStart"/>
        <w:r>
          <w:t>Masciangelo</w:t>
        </w:r>
        <w:proofErr w:type="spellEnd"/>
        <w:r>
          <w:t xml:space="preserve">, P. </w:t>
        </w:r>
        <w:proofErr w:type="spellStart"/>
        <w:r>
          <w:t>Bassino</w:t>
        </w:r>
        <w:proofErr w:type="spellEnd"/>
        <w:r>
          <w:t xml:space="preserve">, C. Coelho, A. </w:t>
        </w:r>
        <w:proofErr w:type="spellStart"/>
        <w:r>
          <w:t>Pavan</w:t>
        </w:r>
        <w:proofErr w:type="spellEnd"/>
        <w:r>
          <w:t xml:space="preserve">, and M. </w:t>
        </w:r>
        <w:proofErr w:type="spellStart"/>
        <w:r>
          <w:t>Marson</w:t>
        </w:r>
        <w:proofErr w:type="spellEnd"/>
        <w:r>
          <w:t xml:space="preserve">, “Industrial exploitation of computer vision in logistic automation: autonomous control of an intelligent forklift truck,” in </w:t>
        </w:r>
        <w:r>
          <w:rPr>
            <w:i/>
            <w:iCs/>
          </w:rPr>
          <w:t>1998 IEEE International Conference on Robotics and Automation</w:t>
        </w:r>
        <w:r>
          <w:t>, 1998, vol. 2, pp. 1459–1464 vol.2.</w:t>
        </w:r>
      </w:ins>
    </w:p>
    <w:p w:rsidR="003E136B" w:rsidRDefault="003E136B">
      <w:pPr>
        <w:pStyle w:val="Bibliography"/>
        <w:rPr>
          <w:ins w:id="2029" w:author="Ed" w:date="2013-04-03T16:24:00Z"/>
        </w:rPr>
        <w:pPrChange w:id="2030" w:author="Ed" w:date="2013-04-03T16:24:00Z">
          <w:pPr>
            <w:widowControl w:val="0"/>
            <w:autoSpaceDE w:val="0"/>
            <w:autoSpaceDN w:val="0"/>
            <w:adjustRightInd w:val="0"/>
            <w:spacing w:after="0" w:line="240" w:lineRule="auto"/>
          </w:pPr>
        </w:pPrChange>
      </w:pPr>
      <w:ins w:id="2031" w:author="Ed" w:date="2013-04-03T16:24:00Z">
        <w:r>
          <w:t>[4]</w:t>
        </w:r>
        <w:r>
          <w:tab/>
          <w:t xml:space="preserve">“Kiva vs. Automated Guided Vehicles.” </w:t>
        </w:r>
        <w:proofErr w:type="gramStart"/>
        <w:r>
          <w:t>[Online].</w:t>
        </w:r>
        <w:proofErr w:type="gramEnd"/>
        <w:r>
          <w:t xml:space="preserve"> Available: http://www.kivasystems.com/solutions/kiva-vs-traditional/solutionskiva-vs-traditionalkiva-vs-agvs/. </w:t>
        </w:r>
        <w:proofErr w:type="gramStart"/>
        <w:r>
          <w:t>[Accessed: 22-Mar-2013].</w:t>
        </w:r>
        <w:proofErr w:type="gramEnd"/>
      </w:ins>
    </w:p>
    <w:p w:rsidR="003E136B" w:rsidRDefault="003E136B">
      <w:pPr>
        <w:pStyle w:val="Bibliography"/>
        <w:rPr>
          <w:ins w:id="2032" w:author="Ed" w:date="2013-04-03T16:24:00Z"/>
        </w:rPr>
        <w:pPrChange w:id="2033" w:author="Ed" w:date="2013-04-03T16:24:00Z">
          <w:pPr>
            <w:widowControl w:val="0"/>
            <w:autoSpaceDE w:val="0"/>
            <w:autoSpaceDN w:val="0"/>
            <w:adjustRightInd w:val="0"/>
            <w:spacing w:after="0" w:line="240" w:lineRule="auto"/>
          </w:pPr>
        </w:pPrChange>
      </w:pPr>
      <w:ins w:id="2034" w:author="Ed" w:date="2013-04-03T16:24:00Z">
        <w:r>
          <w:t>[5]</w:t>
        </w:r>
        <w:r>
          <w:tab/>
          <w:t xml:space="preserve">R. </w:t>
        </w:r>
        <w:proofErr w:type="spellStart"/>
        <w:r>
          <w:t>D’Andrea</w:t>
        </w:r>
        <w:proofErr w:type="spellEnd"/>
        <w:r>
          <w:t xml:space="preserve"> and P. </w:t>
        </w:r>
        <w:proofErr w:type="spellStart"/>
        <w:r>
          <w:t>Wurman</w:t>
        </w:r>
        <w:proofErr w:type="spellEnd"/>
        <w:r>
          <w:t xml:space="preserve">, “Future challenges of coordinating hundreds of autonomous vehicles in distribution facilities,” in </w:t>
        </w:r>
        <w:r>
          <w:rPr>
            <w:i/>
            <w:iCs/>
          </w:rPr>
          <w:t>IEEE International Conference on Technologies for Practical Robot Applications (</w:t>
        </w:r>
        <w:proofErr w:type="spellStart"/>
        <w:r>
          <w:rPr>
            <w:i/>
            <w:iCs/>
          </w:rPr>
          <w:t>TePRA</w:t>
        </w:r>
        <w:proofErr w:type="spellEnd"/>
        <w:r>
          <w:rPr>
            <w:i/>
            <w:iCs/>
          </w:rPr>
          <w:t>)</w:t>
        </w:r>
        <w:r>
          <w:t>, Nov., pp. 80–83.</w:t>
        </w:r>
      </w:ins>
    </w:p>
    <w:p w:rsidR="003E136B" w:rsidRDefault="003E136B">
      <w:pPr>
        <w:pStyle w:val="Bibliography"/>
        <w:rPr>
          <w:ins w:id="2035" w:author="Ed" w:date="2013-04-03T16:24:00Z"/>
        </w:rPr>
        <w:pPrChange w:id="2036" w:author="Ed" w:date="2013-04-03T16:24:00Z">
          <w:pPr>
            <w:widowControl w:val="0"/>
            <w:autoSpaceDE w:val="0"/>
            <w:autoSpaceDN w:val="0"/>
            <w:adjustRightInd w:val="0"/>
            <w:spacing w:after="0" w:line="240" w:lineRule="auto"/>
          </w:pPr>
        </w:pPrChange>
      </w:pPr>
      <w:ins w:id="2037" w:author="Ed" w:date="2013-04-03T16:24:00Z">
        <w:r>
          <w:t>[6]</w:t>
        </w:r>
        <w:r>
          <w:tab/>
          <w:t xml:space="preserve">R. Bischoff, U. </w:t>
        </w:r>
        <w:proofErr w:type="spellStart"/>
        <w:r>
          <w:t>Huggenberger</w:t>
        </w:r>
        <w:proofErr w:type="spellEnd"/>
        <w:r>
          <w:t xml:space="preserve">, and E. </w:t>
        </w:r>
        <w:proofErr w:type="spellStart"/>
        <w:r>
          <w:t>Prassler</w:t>
        </w:r>
        <w:proofErr w:type="spellEnd"/>
        <w:r>
          <w:t xml:space="preserve">, “KUKA </w:t>
        </w:r>
        <w:proofErr w:type="spellStart"/>
        <w:r>
          <w:t>youBot</w:t>
        </w:r>
        <w:proofErr w:type="spellEnd"/>
        <w:r>
          <w:t xml:space="preserve"> - a mobile manipulator for research and education,” in </w:t>
        </w:r>
        <w:r>
          <w:rPr>
            <w:i/>
            <w:iCs/>
          </w:rPr>
          <w:t>2011 IEEE International Conference on Robotics and Automation (ICRA)</w:t>
        </w:r>
        <w:r>
          <w:t>, May, pp. 1–4.</w:t>
        </w:r>
      </w:ins>
    </w:p>
    <w:p w:rsidR="003E136B" w:rsidRDefault="003E136B">
      <w:pPr>
        <w:pStyle w:val="Bibliography"/>
        <w:rPr>
          <w:ins w:id="2038" w:author="Ed" w:date="2013-04-03T16:24:00Z"/>
        </w:rPr>
        <w:pPrChange w:id="2039" w:author="Ed" w:date="2013-04-03T16:24:00Z">
          <w:pPr>
            <w:widowControl w:val="0"/>
            <w:autoSpaceDE w:val="0"/>
            <w:autoSpaceDN w:val="0"/>
            <w:adjustRightInd w:val="0"/>
            <w:spacing w:after="0" w:line="240" w:lineRule="auto"/>
          </w:pPr>
        </w:pPrChange>
      </w:pPr>
      <w:proofErr w:type="gramStart"/>
      <w:ins w:id="2040" w:author="Ed" w:date="2013-04-03T16:24:00Z">
        <w:r>
          <w:t>[7]</w:t>
        </w:r>
        <w:r>
          <w:tab/>
          <w:t xml:space="preserve">C. </w:t>
        </w:r>
        <w:proofErr w:type="spellStart"/>
        <w:r>
          <w:t>Cosma</w:t>
        </w:r>
        <w:proofErr w:type="spellEnd"/>
        <w:r>
          <w:t xml:space="preserve">, M. </w:t>
        </w:r>
        <w:proofErr w:type="spellStart"/>
        <w:r>
          <w:t>Confente</w:t>
        </w:r>
        <w:proofErr w:type="spellEnd"/>
        <w:r>
          <w:t xml:space="preserve">, M. </w:t>
        </w:r>
        <w:proofErr w:type="spellStart"/>
        <w:r>
          <w:t>Governo</w:t>
        </w:r>
        <w:proofErr w:type="spellEnd"/>
        <w:r>
          <w:t xml:space="preserve">, and P. </w:t>
        </w:r>
        <w:proofErr w:type="spellStart"/>
        <w:r>
          <w:t>Fiorini</w:t>
        </w:r>
        <w:proofErr w:type="spellEnd"/>
        <w:r>
          <w:t xml:space="preserve">, “An autonomous robot for indoor light logistics,” in </w:t>
        </w:r>
        <w:r>
          <w:rPr>
            <w:i/>
            <w:iCs/>
          </w:rPr>
          <w:t>2004 IEEE/RSJ International Conference on Intelligent Robots and Systems, 2004.</w:t>
        </w:r>
        <w:proofErr w:type="gramEnd"/>
        <w:r>
          <w:rPr>
            <w:i/>
            <w:iCs/>
          </w:rPr>
          <w:t xml:space="preserve"> </w:t>
        </w:r>
        <w:proofErr w:type="gramStart"/>
        <w:r>
          <w:rPr>
            <w:i/>
            <w:iCs/>
          </w:rPr>
          <w:t>(IROS 2004).</w:t>
        </w:r>
        <w:proofErr w:type="gramEnd"/>
        <w:r>
          <w:rPr>
            <w:i/>
            <w:iCs/>
          </w:rPr>
          <w:t xml:space="preserve"> </w:t>
        </w:r>
        <w:proofErr w:type="gramStart"/>
        <w:r>
          <w:rPr>
            <w:i/>
            <w:iCs/>
          </w:rPr>
          <w:t>Proceedings</w:t>
        </w:r>
        <w:r>
          <w:t>, Sept.-2 Oct., vol. 3, pp. 3003–3008 vol.3.</w:t>
        </w:r>
        <w:proofErr w:type="gramEnd"/>
      </w:ins>
    </w:p>
    <w:p w:rsidR="003E136B" w:rsidRDefault="003E136B">
      <w:pPr>
        <w:pStyle w:val="Bibliography"/>
        <w:rPr>
          <w:ins w:id="2041" w:author="Ed" w:date="2013-04-03T16:24:00Z"/>
        </w:rPr>
        <w:pPrChange w:id="2042" w:author="Ed" w:date="2013-04-03T16:24:00Z">
          <w:pPr>
            <w:widowControl w:val="0"/>
            <w:autoSpaceDE w:val="0"/>
            <w:autoSpaceDN w:val="0"/>
            <w:adjustRightInd w:val="0"/>
            <w:spacing w:after="0" w:line="240" w:lineRule="auto"/>
          </w:pPr>
        </w:pPrChange>
      </w:pPr>
      <w:proofErr w:type="gramStart"/>
      <w:ins w:id="2043" w:author="Ed" w:date="2013-04-03T16:24:00Z">
        <w:r>
          <w:t>[8]</w:t>
        </w:r>
        <w:r>
          <w:tab/>
          <w:t xml:space="preserve">A. Hermann, Z. </w:t>
        </w:r>
        <w:proofErr w:type="spellStart"/>
        <w:r>
          <w:t>Xue</w:t>
        </w:r>
        <w:proofErr w:type="spellEnd"/>
        <w:r>
          <w:t xml:space="preserve">, S. W. </w:t>
        </w:r>
        <w:proofErr w:type="spellStart"/>
        <w:r>
          <w:t>Ruhl</w:t>
        </w:r>
        <w:proofErr w:type="spellEnd"/>
        <w:r>
          <w:t xml:space="preserve">, and R. </w:t>
        </w:r>
        <w:proofErr w:type="spellStart"/>
        <w:r>
          <w:t>Dillmann</w:t>
        </w:r>
        <w:proofErr w:type="spellEnd"/>
        <w:r>
          <w:t xml:space="preserve">, “Hardware and software architecture of a bimanual mobile manipulator for industrial application,” in </w:t>
        </w:r>
        <w:r>
          <w:rPr>
            <w:i/>
            <w:iCs/>
          </w:rPr>
          <w:t xml:space="preserve">2011 IEEE International Conference on Robotics and </w:t>
        </w:r>
        <w:proofErr w:type="spellStart"/>
        <w:r>
          <w:rPr>
            <w:i/>
            <w:iCs/>
          </w:rPr>
          <w:t>Biomimetics</w:t>
        </w:r>
        <w:proofErr w:type="spellEnd"/>
        <w:r>
          <w:rPr>
            <w:i/>
            <w:iCs/>
          </w:rPr>
          <w:t xml:space="preserve"> (ROBIO)</w:t>
        </w:r>
        <w:r>
          <w:t>, Dec., pp. 2282–2288.</w:t>
        </w:r>
        <w:proofErr w:type="gramEnd"/>
      </w:ins>
    </w:p>
    <w:p w:rsidR="003E136B" w:rsidRDefault="003E136B">
      <w:pPr>
        <w:pStyle w:val="Bibliography"/>
        <w:rPr>
          <w:ins w:id="2044" w:author="Ed" w:date="2013-04-03T16:24:00Z"/>
        </w:rPr>
        <w:pPrChange w:id="2045" w:author="Ed" w:date="2013-04-03T16:24:00Z">
          <w:pPr>
            <w:widowControl w:val="0"/>
            <w:autoSpaceDE w:val="0"/>
            <w:autoSpaceDN w:val="0"/>
            <w:adjustRightInd w:val="0"/>
            <w:spacing w:after="0" w:line="240" w:lineRule="auto"/>
          </w:pPr>
        </w:pPrChange>
      </w:pPr>
      <w:ins w:id="2046" w:author="Ed" w:date="2013-04-03T16:24:00Z">
        <w:r>
          <w:t>[9]</w:t>
        </w:r>
        <w:r>
          <w:tab/>
          <w:t xml:space="preserve">C. Rockey, E. </w:t>
        </w:r>
        <w:proofErr w:type="spellStart"/>
        <w:r>
          <w:t>Perko</w:t>
        </w:r>
        <w:proofErr w:type="spellEnd"/>
        <w:r>
          <w:t>, and Ben Ballard, “HARLIE,” IGVC, May 2010.</w:t>
        </w:r>
      </w:ins>
    </w:p>
    <w:p w:rsidR="003E136B" w:rsidRDefault="003E136B">
      <w:pPr>
        <w:pStyle w:val="Bibliography"/>
        <w:rPr>
          <w:ins w:id="2047" w:author="Ed" w:date="2013-04-03T16:24:00Z"/>
        </w:rPr>
        <w:pPrChange w:id="2048" w:author="Ed" w:date="2013-04-03T16:24:00Z">
          <w:pPr>
            <w:widowControl w:val="0"/>
            <w:autoSpaceDE w:val="0"/>
            <w:autoSpaceDN w:val="0"/>
            <w:adjustRightInd w:val="0"/>
            <w:spacing w:after="0" w:line="240" w:lineRule="auto"/>
          </w:pPr>
        </w:pPrChange>
      </w:pPr>
      <w:ins w:id="2049" w:author="Ed" w:date="2013-04-03T16:24:00Z">
        <w:r>
          <w:t>[10]</w:t>
        </w:r>
        <w:r>
          <w:tab/>
        </w:r>
        <w:proofErr w:type="spellStart"/>
        <w:r>
          <w:t>Samlex</w:t>
        </w:r>
        <w:proofErr w:type="spellEnd"/>
        <w:r>
          <w:t xml:space="preserve"> America, “DC-DC Step </w:t>
        </w:r>
        <w:proofErr w:type="gramStart"/>
        <w:r>
          <w:t>Down</w:t>
        </w:r>
        <w:proofErr w:type="gramEnd"/>
        <w:r>
          <w:t xml:space="preserve"> Converters Model SDC-15.” </w:t>
        </w:r>
        <w:proofErr w:type="spellStart"/>
        <w:proofErr w:type="gramStart"/>
        <w:r>
          <w:t>Samlex</w:t>
        </w:r>
        <w:proofErr w:type="spellEnd"/>
        <w:r>
          <w:t xml:space="preserve"> America.</w:t>
        </w:r>
        <w:proofErr w:type="gramEnd"/>
      </w:ins>
    </w:p>
    <w:p w:rsidR="003E136B" w:rsidRDefault="003E136B">
      <w:pPr>
        <w:pStyle w:val="Bibliography"/>
        <w:rPr>
          <w:ins w:id="2050" w:author="Ed" w:date="2013-04-03T16:24:00Z"/>
        </w:rPr>
        <w:pPrChange w:id="2051" w:author="Ed" w:date="2013-04-03T16:24:00Z">
          <w:pPr>
            <w:widowControl w:val="0"/>
            <w:autoSpaceDE w:val="0"/>
            <w:autoSpaceDN w:val="0"/>
            <w:adjustRightInd w:val="0"/>
            <w:spacing w:after="0" w:line="240" w:lineRule="auto"/>
          </w:pPr>
        </w:pPrChange>
      </w:pPr>
      <w:proofErr w:type="gramStart"/>
      <w:ins w:id="2052" w:author="Ed" w:date="2013-04-03T16:24:00Z">
        <w:r>
          <w:t>[11]</w:t>
        </w:r>
        <w:r>
          <w:tab/>
          <w:t xml:space="preserve">Eric </w:t>
        </w:r>
        <w:proofErr w:type="spellStart"/>
        <w:r>
          <w:t>Perko</w:t>
        </w:r>
        <w:proofErr w:type="spellEnd"/>
        <w:r>
          <w:t>, “Precision Navigation for Indoor Mobile Robots,” Masters, Case Western Reserve University, Cleveland, OH, 2013.</w:t>
        </w:r>
        <w:proofErr w:type="gramEnd"/>
      </w:ins>
    </w:p>
    <w:p w:rsidR="003E136B" w:rsidRDefault="003E136B">
      <w:pPr>
        <w:pStyle w:val="Bibliography"/>
        <w:rPr>
          <w:ins w:id="2053" w:author="Ed" w:date="2013-04-03T16:24:00Z"/>
        </w:rPr>
        <w:pPrChange w:id="2054" w:author="Ed" w:date="2013-04-03T16:24:00Z">
          <w:pPr>
            <w:widowControl w:val="0"/>
            <w:autoSpaceDE w:val="0"/>
            <w:autoSpaceDN w:val="0"/>
            <w:adjustRightInd w:val="0"/>
            <w:spacing w:after="0" w:line="240" w:lineRule="auto"/>
          </w:pPr>
        </w:pPrChange>
      </w:pPr>
      <w:ins w:id="2055" w:author="Ed" w:date="2013-04-03T16:24:00Z">
        <w:r>
          <w:t>[12]</w:t>
        </w:r>
        <w:r>
          <w:tab/>
          <w:t xml:space="preserve">“ROS/Concepts - ROS Wiki.” </w:t>
        </w:r>
        <w:proofErr w:type="gramStart"/>
        <w:r>
          <w:t>[Online].</w:t>
        </w:r>
        <w:proofErr w:type="gramEnd"/>
        <w:r>
          <w:t xml:space="preserve"> Available: http://www.ros.org/wiki/ROS/Concepts. </w:t>
        </w:r>
        <w:proofErr w:type="gramStart"/>
        <w:r>
          <w:t>[Accessed: 22-Mar-2013].</w:t>
        </w:r>
        <w:proofErr w:type="gramEnd"/>
      </w:ins>
    </w:p>
    <w:p w:rsidR="003E136B" w:rsidRDefault="003E136B">
      <w:pPr>
        <w:pStyle w:val="Bibliography"/>
        <w:rPr>
          <w:ins w:id="2056" w:author="Ed" w:date="2013-04-03T16:24:00Z"/>
        </w:rPr>
        <w:pPrChange w:id="2057" w:author="Ed" w:date="2013-04-03T16:24:00Z">
          <w:pPr>
            <w:widowControl w:val="0"/>
            <w:autoSpaceDE w:val="0"/>
            <w:autoSpaceDN w:val="0"/>
            <w:adjustRightInd w:val="0"/>
            <w:spacing w:after="0" w:line="240" w:lineRule="auto"/>
          </w:pPr>
        </w:pPrChange>
      </w:pPr>
      <w:ins w:id="2058" w:author="Ed" w:date="2013-04-03T16:24:00Z">
        <w:r>
          <w:lastRenderedPageBreak/>
          <w:t>[13]</w:t>
        </w:r>
        <w:r>
          <w:tab/>
          <w:t>“</w:t>
        </w:r>
        <w:proofErr w:type="spellStart"/>
        <w:proofErr w:type="gramStart"/>
        <w:r>
          <w:t>actionlib</w:t>
        </w:r>
        <w:proofErr w:type="spellEnd"/>
        <w:proofErr w:type="gramEnd"/>
        <w:r>
          <w:t xml:space="preserve"> - ROS Wiki.” </w:t>
        </w:r>
        <w:proofErr w:type="gramStart"/>
        <w:r>
          <w:t>[Online].</w:t>
        </w:r>
        <w:proofErr w:type="gramEnd"/>
        <w:r>
          <w:t xml:space="preserve"> Available: http://www.ros.org/wiki/actionlib. </w:t>
        </w:r>
        <w:proofErr w:type="gramStart"/>
        <w:r>
          <w:t>[Accessed: 22-Mar-2013].</w:t>
        </w:r>
        <w:proofErr w:type="gramEnd"/>
      </w:ins>
    </w:p>
    <w:p w:rsidR="003E136B" w:rsidRDefault="003E136B">
      <w:pPr>
        <w:pStyle w:val="Bibliography"/>
        <w:rPr>
          <w:ins w:id="2059" w:author="Ed" w:date="2013-04-03T16:24:00Z"/>
        </w:rPr>
        <w:pPrChange w:id="2060" w:author="Ed" w:date="2013-04-03T16:24:00Z">
          <w:pPr>
            <w:widowControl w:val="0"/>
            <w:autoSpaceDE w:val="0"/>
            <w:autoSpaceDN w:val="0"/>
            <w:adjustRightInd w:val="0"/>
            <w:spacing w:after="0" w:line="240" w:lineRule="auto"/>
          </w:pPr>
        </w:pPrChange>
      </w:pPr>
      <w:ins w:id="2061" w:author="Ed" w:date="2013-04-03T16:24:00Z">
        <w:r>
          <w:t>[14]</w:t>
        </w:r>
        <w:r>
          <w:tab/>
          <w:t>“</w:t>
        </w:r>
        <w:proofErr w:type="spellStart"/>
        <w:r>
          <w:t>openni_kinect</w:t>
        </w:r>
        <w:proofErr w:type="spellEnd"/>
        <w:r>
          <w:t xml:space="preserve"> - ROS Wiki.” </w:t>
        </w:r>
        <w:proofErr w:type="gramStart"/>
        <w:r>
          <w:t>[Online].</w:t>
        </w:r>
        <w:proofErr w:type="gramEnd"/>
        <w:r>
          <w:t xml:space="preserve"> Available: http://www.ros.org/wiki/openni_kinect. </w:t>
        </w:r>
        <w:proofErr w:type="gramStart"/>
        <w:r>
          <w:t>[Accessed: 03-Apr-2013].</w:t>
        </w:r>
        <w:proofErr w:type="gramEnd"/>
      </w:ins>
    </w:p>
    <w:p w:rsidR="003E136B" w:rsidRDefault="003E136B">
      <w:pPr>
        <w:pStyle w:val="Bibliography"/>
        <w:rPr>
          <w:ins w:id="2062" w:author="Ed" w:date="2013-04-03T16:24:00Z"/>
        </w:rPr>
        <w:pPrChange w:id="2063" w:author="Ed" w:date="2013-04-03T16:24:00Z">
          <w:pPr>
            <w:widowControl w:val="0"/>
            <w:autoSpaceDE w:val="0"/>
            <w:autoSpaceDN w:val="0"/>
            <w:adjustRightInd w:val="0"/>
            <w:spacing w:after="0" w:line="240" w:lineRule="auto"/>
          </w:pPr>
        </w:pPrChange>
      </w:pPr>
      <w:ins w:id="2064" w:author="Ed" w:date="2013-04-03T16:24:00Z">
        <w:r>
          <w:t>[15]</w:t>
        </w:r>
        <w:r>
          <w:tab/>
          <w:t>“</w:t>
        </w:r>
        <w:proofErr w:type="spellStart"/>
        <w:r>
          <w:t>laser_drivers</w:t>
        </w:r>
        <w:proofErr w:type="spellEnd"/>
        <w:r>
          <w:t xml:space="preserve"> - ROS Wiki.” </w:t>
        </w:r>
        <w:proofErr w:type="gramStart"/>
        <w:r>
          <w:t>[Online].</w:t>
        </w:r>
        <w:proofErr w:type="gramEnd"/>
        <w:r>
          <w:t xml:space="preserve"> Available: http://www.ros.org/wiki/laser_drivers?distro=fuerte. </w:t>
        </w:r>
        <w:proofErr w:type="gramStart"/>
        <w:r>
          <w:t>[Accessed: 03-Apr-2013].</w:t>
        </w:r>
        <w:proofErr w:type="gramEnd"/>
      </w:ins>
    </w:p>
    <w:p w:rsidR="003E136B" w:rsidRDefault="003E136B">
      <w:pPr>
        <w:pStyle w:val="Bibliography"/>
        <w:rPr>
          <w:ins w:id="2065" w:author="Ed" w:date="2013-04-03T16:24:00Z"/>
        </w:rPr>
        <w:pPrChange w:id="2066" w:author="Ed" w:date="2013-04-03T16:24:00Z">
          <w:pPr>
            <w:widowControl w:val="0"/>
            <w:autoSpaceDE w:val="0"/>
            <w:autoSpaceDN w:val="0"/>
            <w:adjustRightInd w:val="0"/>
            <w:spacing w:after="0" w:line="240" w:lineRule="auto"/>
          </w:pPr>
        </w:pPrChange>
      </w:pPr>
      <w:proofErr w:type="gramStart"/>
      <w:ins w:id="2067" w:author="Ed" w:date="2013-04-03T16:24:00Z">
        <w:r>
          <w:t>[16]</w:t>
        </w:r>
        <w:r>
          <w:tab/>
          <w:t>E. Venator, “</w:t>
        </w:r>
        <w:proofErr w:type="spellStart"/>
        <w:r>
          <w:t>Rosserial</w:t>
        </w:r>
        <w:proofErr w:type="spellEnd"/>
        <w:r>
          <w:t xml:space="preserve"> Service ‘Failed to parse subscriber’ - ROS Answers,” </w:t>
        </w:r>
        <w:r>
          <w:rPr>
            <w:i/>
            <w:iCs/>
          </w:rPr>
          <w:t>ROS Answers</w:t>
        </w:r>
        <w:r>
          <w:t>.</w:t>
        </w:r>
        <w:proofErr w:type="gramEnd"/>
        <w:r>
          <w:t xml:space="preserve"> </w:t>
        </w:r>
        <w:proofErr w:type="gramStart"/>
        <w:r>
          <w:t>[Online].</w:t>
        </w:r>
        <w:proofErr w:type="gramEnd"/>
        <w:r>
          <w:t xml:space="preserve"> Available: http://answers.ros.org/question/48548/rosserial-service-failed-to-parse-subscriber/. </w:t>
        </w:r>
        <w:proofErr w:type="gramStart"/>
        <w:r>
          <w:t>[Accessed: 22-Mar-2013].</w:t>
        </w:r>
        <w:proofErr w:type="gramEnd"/>
      </w:ins>
    </w:p>
    <w:p w:rsidR="003E136B" w:rsidRDefault="003E136B">
      <w:pPr>
        <w:pStyle w:val="Bibliography"/>
        <w:rPr>
          <w:ins w:id="2068" w:author="Ed" w:date="2013-04-03T16:24:00Z"/>
        </w:rPr>
        <w:pPrChange w:id="2069" w:author="Ed" w:date="2013-04-03T16:24:00Z">
          <w:pPr>
            <w:widowControl w:val="0"/>
            <w:autoSpaceDE w:val="0"/>
            <w:autoSpaceDN w:val="0"/>
            <w:adjustRightInd w:val="0"/>
            <w:spacing w:after="0" w:line="240" w:lineRule="auto"/>
          </w:pPr>
        </w:pPrChange>
      </w:pPr>
      <w:ins w:id="2070" w:author="Ed" w:date="2013-04-03T16:24:00Z">
        <w:r>
          <w:t>[17]</w:t>
        </w:r>
        <w:r>
          <w:tab/>
          <w:t>E. Venator, “</w:t>
        </w:r>
        <w:proofErr w:type="spellStart"/>
        <w:r>
          <w:t>rosserial</w:t>
        </w:r>
        <w:proofErr w:type="spellEnd"/>
        <w:r>
          <w:t xml:space="preserve">,” </w:t>
        </w:r>
        <w:proofErr w:type="spellStart"/>
        <w:r>
          <w:rPr>
            <w:i/>
            <w:iCs/>
          </w:rPr>
          <w:t>GitHub</w:t>
        </w:r>
        <w:proofErr w:type="spellEnd"/>
        <w:r>
          <w:t xml:space="preserve">. </w:t>
        </w:r>
        <w:proofErr w:type="gramStart"/>
        <w:r>
          <w:t>[Online].</w:t>
        </w:r>
        <w:proofErr w:type="gramEnd"/>
        <w:r>
          <w:t xml:space="preserve"> Available: https://github.com/evenator/rosserial. </w:t>
        </w:r>
        <w:proofErr w:type="gramStart"/>
        <w:r>
          <w:t>[Accessed: 22-Mar-2013].</w:t>
        </w:r>
        <w:proofErr w:type="gramEnd"/>
      </w:ins>
    </w:p>
    <w:p w:rsidR="003E136B" w:rsidRDefault="003E136B">
      <w:pPr>
        <w:pStyle w:val="Bibliography"/>
        <w:rPr>
          <w:ins w:id="2071" w:author="Ed" w:date="2013-04-03T16:24:00Z"/>
        </w:rPr>
        <w:pPrChange w:id="2072" w:author="Ed" w:date="2013-04-03T16:24:00Z">
          <w:pPr>
            <w:widowControl w:val="0"/>
            <w:autoSpaceDE w:val="0"/>
            <w:autoSpaceDN w:val="0"/>
            <w:adjustRightInd w:val="0"/>
            <w:spacing w:after="0" w:line="240" w:lineRule="auto"/>
          </w:pPr>
        </w:pPrChange>
      </w:pPr>
      <w:ins w:id="2073" w:author="Ed" w:date="2013-04-03T16:24:00Z">
        <w:r>
          <w:t>[18]</w:t>
        </w:r>
        <w:r>
          <w:tab/>
          <w:t>Shaun Edwards and Chris Lewis, “ROS-Industrial – Applying the Robot Operating System (ROS) to Industrial Applications,” presented at the ICRA ECHORD Workshop, St. Paul, Minnesota, USA, 2012.</w:t>
        </w:r>
      </w:ins>
    </w:p>
    <w:p w:rsidR="003E136B" w:rsidRDefault="003E136B">
      <w:pPr>
        <w:pStyle w:val="Bibliography"/>
        <w:rPr>
          <w:ins w:id="2074" w:author="Ed" w:date="2013-04-03T16:24:00Z"/>
        </w:rPr>
        <w:pPrChange w:id="2075" w:author="Ed" w:date="2013-04-03T16:24:00Z">
          <w:pPr>
            <w:widowControl w:val="0"/>
            <w:autoSpaceDE w:val="0"/>
            <w:autoSpaceDN w:val="0"/>
            <w:adjustRightInd w:val="0"/>
            <w:spacing w:after="0" w:line="240" w:lineRule="auto"/>
          </w:pPr>
        </w:pPrChange>
      </w:pPr>
      <w:ins w:id="2076" w:author="Ed" w:date="2013-04-03T16:24:00Z">
        <w:r>
          <w:t>[19]</w:t>
        </w:r>
        <w:r>
          <w:tab/>
          <w:t>E. Venator, Gregory Lee, and W. Newman, “Hardware and Software Architecture of ABBY: An Industrial Mobile Manipulator,” presented at the IEEE International Conference on Automation Science and Engineering (Submitted), Madison, WI, USA, 2013.</w:t>
        </w:r>
      </w:ins>
    </w:p>
    <w:p w:rsidR="003E136B" w:rsidRDefault="003E136B">
      <w:pPr>
        <w:pStyle w:val="Bibliography"/>
        <w:rPr>
          <w:ins w:id="2077" w:author="Ed" w:date="2013-04-03T16:24:00Z"/>
        </w:rPr>
        <w:pPrChange w:id="2078" w:author="Ed" w:date="2013-04-03T16:24:00Z">
          <w:pPr>
            <w:widowControl w:val="0"/>
            <w:autoSpaceDE w:val="0"/>
            <w:autoSpaceDN w:val="0"/>
            <w:adjustRightInd w:val="0"/>
            <w:spacing w:after="0" w:line="240" w:lineRule="auto"/>
          </w:pPr>
        </w:pPrChange>
      </w:pPr>
      <w:proofErr w:type="gramStart"/>
      <w:ins w:id="2079" w:author="Ed" w:date="2013-04-03T16:24:00Z">
        <w:r>
          <w:t>[20]</w:t>
        </w:r>
        <w:r>
          <w:tab/>
          <w:t xml:space="preserve">S. </w:t>
        </w:r>
        <w:proofErr w:type="spellStart"/>
        <w:r>
          <w:t>Thrun</w:t>
        </w:r>
        <w:proofErr w:type="spellEnd"/>
        <w:r>
          <w:t xml:space="preserve">, W. </w:t>
        </w:r>
        <w:proofErr w:type="spellStart"/>
        <w:r>
          <w:t>Burgard</w:t>
        </w:r>
        <w:proofErr w:type="spellEnd"/>
        <w:r>
          <w:t xml:space="preserve">, and D. Fox, </w:t>
        </w:r>
        <w:r>
          <w:rPr>
            <w:i/>
            <w:iCs/>
          </w:rPr>
          <w:t>Probabilistic Robotics</w:t>
        </w:r>
        <w:r>
          <w:t>.</w:t>
        </w:r>
        <w:proofErr w:type="gramEnd"/>
        <w:r>
          <w:t xml:space="preserve"> </w:t>
        </w:r>
        <w:proofErr w:type="gramStart"/>
        <w:r>
          <w:t>The MIT Press, 2005.</w:t>
        </w:r>
        <w:proofErr w:type="gramEnd"/>
      </w:ins>
    </w:p>
    <w:p w:rsidR="003E136B" w:rsidRDefault="003E136B">
      <w:pPr>
        <w:pStyle w:val="Bibliography"/>
        <w:rPr>
          <w:ins w:id="2080" w:author="Ed" w:date="2013-04-03T16:24:00Z"/>
        </w:rPr>
        <w:pPrChange w:id="2081" w:author="Ed" w:date="2013-04-03T16:24:00Z">
          <w:pPr>
            <w:widowControl w:val="0"/>
            <w:autoSpaceDE w:val="0"/>
            <w:autoSpaceDN w:val="0"/>
            <w:adjustRightInd w:val="0"/>
            <w:spacing w:after="0" w:line="240" w:lineRule="auto"/>
          </w:pPr>
        </w:pPrChange>
      </w:pPr>
      <w:ins w:id="2082" w:author="Ed" w:date="2013-04-03T16:24:00Z">
        <w:r>
          <w:t>[21]</w:t>
        </w:r>
        <w:r>
          <w:tab/>
          <w:t xml:space="preserve">Giorgio </w:t>
        </w:r>
        <w:proofErr w:type="spellStart"/>
        <w:r>
          <w:t>Grisetti</w:t>
        </w:r>
        <w:proofErr w:type="spellEnd"/>
        <w:r>
          <w:t xml:space="preserve">, </w:t>
        </w:r>
        <w:proofErr w:type="spellStart"/>
        <w:r>
          <w:t>Cyrill</w:t>
        </w:r>
        <w:proofErr w:type="spellEnd"/>
        <w:r>
          <w:t xml:space="preserve"> </w:t>
        </w:r>
        <w:proofErr w:type="spellStart"/>
        <w:r>
          <w:t>Stachness</w:t>
        </w:r>
        <w:proofErr w:type="spellEnd"/>
        <w:r>
          <w:t xml:space="preserve">, and Wolfram </w:t>
        </w:r>
        <w:proofErr w:type="spellStart"/>
        <w:r>
          <w:t>Burgard</w:t>
        </w:r>
        <w:proofErr w:type="spellEnd"/>
        <w:r>
          <w:t>, “</w:t>
        </w:r>
        <w:proofErr w:type="spellStart"/>
        <w:r>
          <w:t>GMapping</w:t>
        </w:r>
        <w:proofErr w:type="spellEnd"/>
        <w:r>
          <w:t xml:space="preserve">.” </w:t>
        </w:r>
        <w:proofErr w:type="gramStart"/>
        <w:r>
          <w:t>[Online].</w:t>
        </w:r>
        <w:proofErr w:type="gramEnd"/>
        <w:r>
          <w:t xml:space="preserve"> Available: http://www.openslam.org/gmapping.html. </w:t>
        </w:r>
        <w:proofErr w:type="gramStart"/>
        <w:r>
          <w:t>[Accessed: 17-Feb-2013].</w:t>
        </w:r>
        <w:proofErr w:type="gramEnd"/>
      </w:ins>
    </w:p>
    <w:p w:rsidR="003E136B" w:rsidRDefault="003E136B">
      <w:pPr>
        <w:pStyle w:val="Bibliography"/>
        <w:rPr>
          <w:ins w:id="2083" w:author="Ed" w:date="2013-04-03T16:24:00Z"/>
        </w:rPr>
        <w:pPrChange w:id="2084" w:author="Ed" w:date="2013-04-03T16:24:00Z">
          <w:pPr>
            <w:widowControl w:val="0"/>
            <w:autoSpaceDE w:val="0"/>
            <w:autoSpaceDN w:val="0"/>
            <w:adjustRightInd w:val="0"/>
            <w:spacing w:after="0" w:line="240" w:lineRule="auto"/>
          </w:pPr>
        </w:pPrChange>
      </w:pPr>
      <w:proofErr w:type="gramStart"/>
      <w:ins w:id="2085" w:author="Ed" w:date="2013-04-03T16:24:00Z">
        <w:r>
          <w:t>[22]</w:t>
        </w:r>
        <w:r>
          <w:tab/>
          <w:t xml:space="preserve">Tony </w:t>
        </w:r>
        <w:proofErr w:type="spellStart"/>
        <w:r>
          <w:t>Yanick</w:t>
        </w:r>
        <w:proofErr w:type="spellEnd"/>
        <w:r>
          <w:t xml:space="preserve">, Chase Nemeth, </w:t>
        </w:r>
        <w:proofErr w:type="spellStart"/>
        <w:r>
          <w:t>Beom</w:t>
        </w:r>
        <w:proofErr w:type="spellEnd"/>
        <w:r>
          <w:t xml:space="preserve"> </w:t>
        </w:r>
        <w:proofErr w:type="spellStart"/>
        <w:r>
          <w:t>Koh</w:t>
        </w:r>
        <w:proofErr w:type="spellEnd"/>
        <w:r>
          <w:t xml:space="preserve">, and </w:t>
        </w:r>
        <w:proofErr w:type="spellStart"/>
        <w:r>
          <w:t>Avinash</w:t>
        </w:r>
        <w:proofErr w:type="spellEnd"/>
        <w:r>
          <w:t xml:space="preserve"> </w:t>
        </w:r>
        <w:proofErr w:type="spellStart"/>
        <w:r>
          <w:t>Karamchandani</w:t>
        </w:r>
        <w:proofErr w:type="spellEnd"/>
        <w:r>
          <w:t>, “ALEN,” IGVC, 2009.</w:t>
        </w:r>
        <w:proofErr w:type="gramEnd"/>
      </w:ins>
    </w:p>
    <w:p w:rsidR="003E136B" w:rsidRDefault="003E136B">
      <w:pPr>
        <w:pStyle w:val="Bibliography"/>
        <w:rPr>
          <w:ins w:id="2086" w:author="Ed" w:date="2013-04-03T16:24:00Z"/>
        </w:rPr>
        <w:pPrChange w:id="2087" w:author="Ed" w:date="2013-04-03T16:24:00Z">
          <w:pPr>
            <w:widowControl w:val="0"/>
            <w:autoSpaceDE w:val="0"/>
            <w:autoSpaceDN w:val="0"/>
            <w:adjustRightInd w:val="0"/>
            <w:spacing w:after="0" w:line="240" w:lineRule="auto"/>
          </w:pPr>
        </w:pPrChange>
      </w:pPr>
      <w:ins w:id="2088" w:author="Ed" w:date="2013-04-03T16:24:00Z">
        <w:r>
          <w:t>[23]</w:t>
        </w:r>
        <w:r>
          <w:tab/>
          <w:t>“</w:t>
        </w:r>
        <w:proofErr w:type="spellStart"/>
        <w:proofErr w:type="gramStart"/>
        <w:r>
          <w:t>navfn</w:t>
        </w:r>
        <w:proofErr w:type="spellEnd"/>
        <w:proofErr w:type="gramEnd"/>
        <w:r>
          <w:t xml:space="preserve"> - ROS Wiki.” </w:t>
        </w:r>
        <w:proofErr w:type="gramStart"/>
        <w:r>
          <w:t>[Online].</w:t>
        </w:r>
        <w:proofErr w:type="gramEnd"/>
        <w:r>
          <w:t xml:space="preserve"> Available: http://www.ros.org/wiki/navfn. </w:t>
        </w:r>
        <w:proofErr w:type="gramStart"/>
        <w:r>
          <w:t>[Accessed: 13-Feb-2013].</w:t>
        </w:r>
        <w:proofErr w:type="gramEnd"/>
      </w:ins>
    </w:p>
    <w:p w:rsidR="003E136B" w:rsidRDefault="003E136B">
      <w:pPr>
        <w:pStyle w:val="Bibliography"/>
        <w:rPr>
          <w:ins w:id="2089" w:author="Ed" w:date="2013-04-03T16:24:00Z"/>
        </w:rPr>
        <w:pPrChange w:id="2090" w:author="Ed" w:date="2013-04-03T16:24:00Z">
          <w:pPr>
            <w:widowControl w:val="0"/>
            <w:autoSpaceDE w:val="0"/>
            <w:autoSpaceDN w:val="0"/>
            <w:adjustRightInd w:val="0"/>
            <w:spacing w:after="0" w:line="240" w:lineRule="auto"/>
          </w:pPr>
        </w:pPrChange>
      </w:pPr>
      <w:ins w:id="2091" w:author="Ed" w:date="2013-04-03T16:24:00Z">
        <w:r>
          <w:t>[24]</w:t>
        </w:r>
        <w:r>
          <w:tab/>
          <w:t xml:space="preserve">E. W. </w:t>
        </w:r>
        <w:proofErr w:type="spellStart"/>
        <w:r>
          <w:t>Dijkstra</w:t>
        </w:r>
        <w:proofErr w:type="spellEnd"/>
        <w:r>
          <w:t xml:space="preserve">, “A note on two problems in </w:t>
        </w:r>
        <w:proofErr w:type="spellStart"/>
        <w:r>
          <w:t>connexion</w:t>
        </w:r>
        <w:proofErr w:type="spellEnd"/>
        <w:r>
          <w:t xml:space="preserve"> with graphs,” </w:t>
        </w:r>
        <w:proofErr w:type="spellStart"/>
        <w:r>
          <w:rPr>
            <w:i/>
            <w:iCs/>
          </w:rPr>
          <w:t>Numer</w:t>
        </w:r>
        <w:proofErr w:type="spellEnd"/>
        <w:r>
          <w:rPr>
            <w:i/>
            <w:iCs/>
          </w:rPr>
          <w:t>. Math.</w:t>
        </w:r>
        <w:r>
          <w:t>, vol. 1, no. 1, pp. 269–271, Dec. 1959.</w:t>
        </w:r>
      </w:ins>
    </w:p>
    <w:p w:rsidR="003E136B" w:rsidRDefault="003E136B">
      <w:pPr>
        <w:pStyle w:val="Bibliography"/>
        <w:rPr>
          <w:ins w:id="2092" w:author="Ed" w:date="2013-04-03T16:24:00Z"/>
        </w:rPr>
        <w:pPrChange w:id="2093" w:author="Ed" w:date="2013-04-03T16:24:00Z">
          <w:pPr>
            <w:widowControl w:val="0"/>
            <w:autoSpaceDE w:val="0"/>
            <w:autoSpaceDN w:val="0"/>
            <w:adjustRightInd w:val="0"/>
            <w:spacing w:after="0" w:line="240" w:lineRule="auto"/>
          </w:pPr>
        </w:pPrChange>
      </w:pPr>
      <w:ins w:id="2094" w:author="Ed" w:date="2013-04-03T16:24:00Z">
        <w:r>
          <w:t>[25]</w:t>
        </w:r>
        <w:r>
          <w:tab/>
          <w:t>“</w:t>
        </w:r>
        <w:proofErr w:type="spellStart"/>
        <w:r>
          <w:t>carrot_planner</w:t>
        </w:r>
        <w:proofErr w:type="spellEnd"/>
        <w:r>
          <w:t xml:space="preserve"> - ROS Wiki.” </w:t>
        </w:r>
        <w:proofErr w:type="gramStart"/>
        <w:r>
          <w:t>[Online].</w:t>
        </w:r>
        <w:proofErr w:type="gramEnd"/>
        <w:r>
          <w:t xml:space="preserve"> Available: http://www.ros.org/wiki/carrot_planner. </w:t>
        </w:r>
        <w:proofErr w:type="gramStart"/>
        <w:r>
          <w:t>[Accessed: 22-Mar-2013].</w:t>
        </w:r>
        <w:proofErr w:type="gramEnd"/>
      </w:ins>
    </w:p>
    <w:p w:rsidR="003E136B" w:rsidRDefault="003E136B">
      <w:pPr>
        <w:pStyle w:val="Bibliography"/>
        <w:rPr>
          <w:ins w:id="2095" w:author="Ed" w:date="2013-04-03T16:24:00Z"/>
        </w:rPr>
        <w:pPrChange w:id="2096" w:author="Ed" w:date="2013-04-03T16:24:00Z">
          <w:pPr>
            <w:widowControl w:val="0"/>
            <w:autoSpaceDE w:val="0"/>
            <w:autoSpaceDN w:val="0"/>
            <w:adjustRightInd w:val="0"/>
            <w:spacing w:after="0" w:line="240" w:lineRule="auto"/>
          </w:pPr>
        </w:pPrChange>
      </w:pPr>
      <w:ins w:id="2097" w:author="Ed" w:date="2013-04-03T16:24:00Z">
        <w:r>
          <w:t>[26]</w:t>
        </w:r>
        <w:r>
          <w:tab/>
          <w:t xml:space="preserve">“Kinematic and Dynamic Solvers | </w:t>
        </w:r>
        <w:proofErr w:type="gramStart"/>
        <w:r>
          <w:t>The</w:t>
        </w:r>
        <w:proofErr w:type="gramEnd"/>
        <w:r>
          <w:t xml:space="preserve"> </w:t>
        </w:r>
        <w:proofErr w:type="spellStart"/>
        <w:r>
          <w:t>Orocos</w:t>
        </w:r>
        <w:proofErr w:type="spellEnd"/>
        <w:r>
          <w:t xml:space="preserve"> Project.” </w:t>
        </w:r>
        <w:proofErr w:type="gramStart"/>
        <w:r>
          <w:t>[Online].</w:t>
        </w:r>
        <w:proofErr w:type="gramEnd"/>
        <w:r>
          <w:t xml:space="preserve"> Available: http://www.orocos.org/kdl/UserManual/kinematic_solvers. </w:t>
        </w:r>
        <w:proofErr w:type="gramStart"/>
        <w:r>
          <w:t>[Accessed: 20-Mar-2013].</w:t>
        </w:r>
        <w:proofErr w:type="gramEnd"/>
      </w:ins>
    </w:p>
    <w:p w:rsidR="003E136B" w:rsidRDefault="003E136B">
      <w:pPr>
        <w:pStyle w:val="Bibliography"/>
        <w:rPr>
          <w:ins w:id="2098" w:author="Ed" w:date="2013-04-03T16:24:00Z"/>
        </w:rPr>
        <w:pPrChange w:id="2099" w:author="Ed" w:date="2013-04-03T16:24:00Z">
          <w:pPr>
            <w:widowControl w:val="0"/>
            <w:autoSpaceDE w:val="0"/>
            <w:autoSpaceDN w:val="0"/>
            <w:adjustRightInd w:val="0"/>
            <w:spacing w:after="0" w:line="240" w:lineRule="auto"/>
          </w:pPr>
        </w:pPrChange>
      </w:pPr>
      <w:ins w:id="2100" w:author="Ed" w:date="2013-04-03T16:24:00Z">
        <w:r>
          <w:t>[27]</w:t>
        </w:r>
        <w:r>
          <w:tab/>
          <w:t>“</w:t>
        </w:r>
        <w:proofErr w:type="spellStart"/>
        <w:r>
          <w:t>OpenRAVE</w:t>
        </w:r>
        <w:proofErr w:type="spellEnd"/>
        <w:r>
          <w:t xml:space="preserve"> | </w:t>
        </w:r>
        <w:proofErr w:type="spellStart"/>
        <w:r>
          <w:t>ikfast</w:t>
        </w:r>
        <w:proofErr w:type="spellEnd"/>
        <w:r>
          <w:t xml:space="preserve"> Module | </w:t>
        </w:r>
        <w:proofErr w:type="spellStart"/>
        <w:r>
          <w:t>OpenRAVE</w:t>
        </w:r>
        <w:proofErr w:type="spellEnd"/>
        <w:r>
          <w:t xml:space="preserve"> Documentation.” </w:t>
        </w:r>
        <w:proofErr w:type="gramStart"/>
        <w:r>
          <w:t>[Online].</w:t>
        </w:r>
        <w:proofErr w:type="gramEnd"/>
        <w:r>
          <w:t xml:space="preserve"> Available: http://openrave.org/docs/latest_stable/openravepy/ikfast/#ikfast-the-robot-kinematics-compiler. </w:t>
        </w:r>
        <w:proofErr w:type="gramStart"/>
        <w:r>
          <w:t>[Accessed: 20-Mar-2013].</w:t>
        </w:r>
        <w:proofErr w:type="gramEnd"/>
      </w:ins>
    </w:p>
    <w:p w:rsidR="003E136B" w:rsidRDefault="003E136B">
      <w:pPr>
        <w:pStyle w:val="Bibliography"/>
        <w:rPr>
          <w:ins w:id="2101" w:author="Ed" w:date="2013-04-03T16:24:00Z"/>
        </w:rPr>
        <w:pPrChange w:id="2102" w:author="Ed" w:date="2013-04-03T16:24:00Z">
          <w:pPr>
            <w:widowControl w:val="0"/>
            <w:autoSpaceDE w:val="0"/>
            <w:autoSpaceDN w:val="0"/>
            <w:adjustRightInd w:val="0"/>
            <w:spacing w:after="0" w:line="240" w:lineRule="auto"/>
          </w:pPr>
        </w:pPrChange>
      </w:pPr>
      <w:proofErr w:type="gramStart"/>
      <w:ins w:id="2103" w:author="Ed" w:date="2013-04-03T16:24:00Z">
        <w:r>
          <w:t>[28]</w:t>
        </w:r>
        <w:r>
          <w:tab/>
          <w:t>G. Sánchez and J.-C.</w:t>
        </w:r>
        <w:proofErr w:type="gramEnd"/>
        <w:r>
          <w:t xml:space="preserve"> </w:t>
        </w:r>
        <w:proofErr w:type="spellStart"/>
        <w:r>
          <w:t>Latombe</w:t>
        </w:r>
        <w:proofErr w:type="spellEnd"/>
        <w:r>
          <w:t xml:space="preserve">, “A Single-Query Bi-Directional Probabilistic Roadmap Planner with Lazy Collision Checking,” in </w:t>
        </w:r>
        <w:r>
          <w:rPr>
            <w:i/>
            <w:iCs/>
          </w:rPr>
          <w:t>Robotics Research</w:t>
        </w:r>
        <w:r>
          <w:t xml:space="preserve">, P. R. A. Jarvis and P. A. </w:t>
        </w:r>
        <w:proofErr w:type="spellStart"/>
        <w:r>
          <w:t>Zelinsky</w:t>
        </w:r>
        <w:proofErr w:type="spellEnd"/>
        <w:r>
          <w:t>, Eds. Springer Berlin Heidelberg, 2003, pp. 403–417.</w:t>
        </w:r>
      </w:ins>
    </w:p>
    <w:p w:rsidR="003E136B" w:rsidRDefault="003E136B">
      <w:pPr>
        <w:pStyle w:val="Bibliography"/>
        <w:rPr>
          <w:ins w:id="2104" w:author="Ed" w:date="2013-04-03T16:24:00Z"/>
        </w:rPr>
        <w:pPrChange w:id="2105" w:author="Ed" w:date="2013-04-03T16:24:00Z">
          <w:pPr>
            <w:widowControl w:val="0"/>
            <w:autoSpaceDE w:val="0"/>
            <w:autoSpaceDN w:val="0"/>
            <w:adjustRightInd w:val="0"/>
            <w:spacing w:after="0" w:line="240" w:lineRule="auto"/>
          </w:pPr>
        </w:pPrChange>
      </w:pPr>
      <w:ins w:id="2106" w:author="Ed" w:date="2013-04-03T16:24:00Z">
        <w:r>
          <w:lastRenderedPageBreak/>
          <w:t>[29]</w:t>
        </w:r>
        <w:r>
          <w:tab/>
          <w:t>“</w:t>
        </w:r>
        <w:proofErr w:type="spellStart"/>
        <w:r>
          <w:t>tabletop_object_detector</w:t>
        </w:r>
        <w:proofErr w:type="spellEnd"/>
        <w:r>
          <w:t xml:space="preserve"> - ROS Wiki.” </w:t>
        </w:r>
        <w:proofErr w:type="gramStart"/>
        <w:r>
          <w:t>[Online].</w:t>
        </w:r>
        <w:proofErr w:type="gramEnd"/>
        <w:r>
          <w:t xml:space="preserve"> Available: http://www.ros.org/wiki/tabletop_object_detector. </w:t>
        </w:r>
        <w:proofErr w:type="gramStart"/>
        <w:r>
          <w:t>[Accessed: 17-Feb-2013].</w:t>
        </w:r>
        <w:proofErr w:type="gramEnd"/>
      </w:ins>
    </w:p>
    <w:p w:rsidR="003E136B" w:rsidRDefault="003E136B">
      <w:pPr>
        <w:pStyle w:val="Bibliography"/>
        <w:rPr>
          <w:ins w:id="2107" w:author="Ed" w:date="2013-04-03T16:24:00Z"/>
        </w:rPr>
        <w:pPrChange w:id="2108" w:author="Ed" w:date="2013-04-03T16:24:00Z">
          <w:pPr>
            <w:widowControl w:val="0"/>
            <w:autoSpaceDE w:val="0"/>
            <w:autoSpaceDN w:val="0"/>
            <w:adjustRightInd w:val="0"/>
            <w:spacing w:after="0" w:line="240" w:lineRule="auto"/>
          </w:pPr>
        </w:pPrChange>
      </w:pPr>
      <w:ins w:id="2109" w:author="Ed" w:date="2013-04-03T16:24:00Z">
        <w:r>
          <w:t>[30]</w:t>
        </w:r>
        <w:r>
          <w:tab/>
          <w:t xml:space="preserve">M. A. </w:t>
        </w:r>
        <w:proofErr w:type="spellStart"/>
        <w:r>
          <w:t>Fischler</w:t>
        </w:r>
        <w:proofErr w:type="spellEnd"/>
        <w:r>
          <w:t xml:space="preserve"> and R. C. </w:t>
        </w:r>
        <w:proofErr w:type="spellStart"/>
        <w:r>
          <w:t>Bolles</w:t>
        </w:r>
        <w:proofErr w:type="spellEnd"/>
        <w:r>
          <w:t>, “Random Sample Consensus: A Paradigm for Model Fitting with Applications to Image Analysis and Automated Cartography,” AI Center, SRI International, 333 Ravenswood Ave., Menlo Park, CA 94025, 213, Mar. 1980.</w:t>
        </w:r>
      </w:ins>
    </w:p>
    <w:p w:rsidR="003E136B" w:rsidRDefault="003E136B">
      <w:pPr>
        <w:pStyle w:val="Bibliography"/>
        <w:rPr>
          <w:ins w:id="2110" w:author="Ed" w:date="2013-04-03T16:24:00Z"/>
        </w:rPr>
        <w:pPrChange w:id="2111" w:author="Ed" w:date="2013-04-03T16:24:00Z">
          <w:pPr>
            <w:widowControl w:val="0"/>
            <w:autoSpaceDE w:val="0"/>
            <w:autoSpaceDN w:val="0"/>
            <w:adjustRightInd w:val="0"/>
            <w:spacing w:after="0" w:line="240" w:lineRule="auto"/>
          </w:pPr>
        </w:pPrChange>
      </w:pPr>
      <w:ins w:id="2112" w:author="Ed" w:date="2013-04-03T16:24:00Z">
        <w:r>
          <w:t>[31]</w:t>
        </w:r>
        <w:r>
          <w:tab/>
          <w:t xml:space="preserve">“QR code,” </w:t>
        </w:r>
        <w:r>
          <w:rPr>
            <w:i/>
            <w:iCs/>
          </w:rPr>
          <w:t>Wikipedia, the free encyclopedia</w:t>
        </w:r>
        <w:r>
          <w:t>. 21-Mar-2013.</w:t>
        </w:r>
      </w:ins>
    </w:p>
    <w:p w:rsidR="003E136B" w:rsidRDefault="003E136B">
      <w:pPr>
        <w:pStyle w:val="Bibliography"/>
        <w:rPr>
          <w:ins w:id="2113" w:author="Ed" w:date="2013-04-03T16:24:00Z"/>
        </w:rPr>
        <w:pPrChange w:id="2114" w:author="Ed" w:date="2013-04-03T16:24:00Z">
          <w:pPr>
            <w:widowControl w:val="0"/>
            <w:autoSpaceDE w:val="0"/>
            <w:autoSpaceDN w:val="0"/>
            <w:adjustRightInd w:val="0"/>
            <w:spacing w:after="0" w:line="240" w:lineRule="auto"/>
          </w:pPr>
        </w:pPrChange>
      </w:pPr>
      <w:ins w:id="2115" w:author="Ed" w:date="2013-04-03T16:24:00Z">
        <w:r>
          <w:t>[32]</w:t>
        </w:r>
        <w:r>
          <w:tab/>
          <w:t>Chad Rockey, “Low-Cost Sensor Package for Smart Wheelchair Obstacle Avoidance,” Masters, Case Western Reserve University, Cleveland, OH, 2012.</w:t>
        </w:r>
      </w:ins>
    </w:p>
    <w:p w:rsidR="003E136B" w:rsidRDefault="003E136B">
      <w:pPr>
        <w:pStyle w:val="Bibliography"/>
        <w:rPr>
          <w:ins w:id="2116" w:author="Ed" w:date="2013-04-03T16:24:00Z"/>
        </w:rPr>
        <w:pPrChange w:id="2117" w:author="Ed" w:date="2013-04-03T16:24:00Z">
          <w:pPr>
            <w:widowControl w:val="0"/>
            <w:autoSpaceDE w:val="0"/>
            <w:autoSpaceDN w:val="0"/>
            <w:adjustRightInd w:val="0"/>
            <w:spacing w:after="0" w:line="240" w:lineRule="auto"/>
          </w:pPr>
        </w:pPrChange>
      </w:pPr>
      <w:ins w:id="2118" w:author="Ed" w:date="2013-04-03T16:24:00Z">
        <w:r>
          <w:t>[33]</w:t>
        </w:r>
        <w:r>
          <w:tab/>
        </w:r>
        <w:proofErr w:type="gramStart"/>
        <w:r>
          <w:t>rethink</w:t>
        </w:r>
        <w:proofErr w:type="gramEnd"/>
        <w:r>
          <w:t xml:space="preserve"> robotics, “</w:t>
        </w:r>
        <w:proofErr w:type="spellStart"/>
        <w:r>
          <w:t>baxter</w:t>
        </w:r>
        <w:proofErr w:type="spellEnd"/>
        <w:r>
          <w:t>.” .</w:t>
        </w:r>
      </w:ins>
    </w:p>
    <w:p w:rsidR="003E136B" w:rsidRDefault="003E136B">
      <w:pPr>
        <w:pStyle w:val="Bibliography"/>
        <w:rPr>
          <w:ins w:id="2119" w:author="Ed" w:date="2013-04-03T16:24:00Z"/>
        </w:rPr>
        <w:pPrChange w:id="2120" w:author="Ed" w:date="2013-04-03T16:24:00Z">
          <w:pPr>
            <w:widowControl w:val="0"/>
            <w:autoSpaceDE w:val="0"/>
            <w:autoSpaceDN w:val="0"/>
            <w:adjustRightInd w:val="0"/>
            <w:spacing w:after="0" w:line="240" w:lineRule="auto"/>
          </w:pPr>
        </w:pPrChange>
      </w:pPr>
      <w:ins w:id="2121" w:author="Ed" w:date="2013-04-03T16:24:00Z">
        <w:r>
          <w:t>[34]</w:t>
        </w:r>
        <w:r>
          <w:tab/>
          <w:t xml:space="preserve">W. </w:t>
        </w:r>
        <w:proofErr w:type="spellStart"/>
        <w:r>
          <w:t>Shackleford</w:t>
        </w:r>
        <w:proofErr w:type="spellEnd"/>
        <w:r>
          <w:t xml:space="preserve">, R. Norcross, J. Marvel, and S. </w:t>
        </w:r>
        <w:proofErr w:type="spellStart"/>
        <w:r>
          <w:t>Szabo</w:t>
        </w:r>
        <w:proofErr w:type="spellEnd"/>
        <w:r>
          <w:t xml:space="preserve">, “Integrating occlusion monitoring into human tracking for robot speed and separation monitoring,” in </w:t>
        </w:r>
        <w:r>
          <w:rPr>
            <w:i/>
            <w:iCs/>
          </w:rPr>
          <w:t>Proceedings of the Workshop on Performance Metrics for Intelligent Systems</w:t>
        </w:r>
        <w:r>
          <w:t>, New York, NY, USA, 2012, pp. 168–173.</w:t>
        </w:r>
      </w:ins>
    </w:p>
    <w:p w:rsidR="00697DB7" w:rsidRPr="008E6F27" w:rsidDel="00B97924" w:rsidRDefault="00697DB7">
      <w:pPr>
        <w:pStyle w:val="Bibliography"/>
        <w:rPr>
          <w:del w:id="2122" w:author="Ed" w:date="2013-04-02T10:19:00Z"/>
        </w:rPr>
      </w:pPr>
      <w:del w:id="2123" w:author="Ed" w:date="2013-04-02T10:19:00Z">
        <w:r w:rsidRPr="008E6F27" w:rsidDel="00B97924">
          <w:delText>[1]</w:delText>
        </w:r>
        <w:r w:rsidRPr="008E6F27" w:rsidDel="00B97924">
          <w:tab/>
          <w:delText xml:space="preserve">H. M. Barbera, J. P. C. Quinonero, M. A. Z. Izquierdo, and A. G. Skarmeta, “i-Fork: a flexible AGV system using topological and grid maps,” in </w:delText>
        </w:r>
        <w:r w:rsidRPr="008E6F27" w:rsidDel="00B97924">
          <w:rPr>
            <w:i/>
            <w:iCs/>
          </w:rPr>
          <w:delText>IEEE International Conference on Robotics and Automation, 2003. Proceedings. ICRA  ’03</w:delText>
        </w:r>
        <w:r w:rsidRPr="008E6F27" w:rsidDel="00B97924">
          <w:delText>, 2003, vol. 2, pp. 2147–2152 vol.2.</w:delText>
        </w:r>
        <w:bookmarkStart w:id="2124" w:name="_Toc352766573"/>
        <w:bookmarkStart w:id="2125" w:name="_Toc352766675"/>
        <w:bookmarkStart w:id="2126" w:name="_Toc352766777"/>
        <w:bookmarkStart w:id="2127" w:name="_Toc353152063"/>
        <w:bookmarkStart w:id="2128" w:name="_Toc353177747"/>
        <w:bookmarkStart w:id="2129" w:name="_Toc353178017"/>
        <w:bookmarkEnd w:id="2124"/>
        <w:bookmarkEnd w:id="2125"/>
        <w:bookmarkEnd w:id="2126"/>
        <w:bookmarkEnd w:id="2127"/>
        <w:bookmarkEnd w:id="2128"/>
        <w:bookmarkEnd w:id="2129"/>
      </w:del>
    </w:p>
    <w:p w:rsidR="00697DB7" w:rsidRPr="008E6F27" w:rsidDel="00B97924" w:rsidRDefault="00697DB7">
      <w:pPr>
        <w:pStyle w:val="Bibliography"/>
        <w:rPr>
          <w:del w:id="2130" w:author="Ed" w:date="2013-04-02T10:19:00Z"/>
        </w:rPr>
      </w:pPr>
      <w:del w:id="2131" w:author="Ed" w:date="2013-04-02T10:19:00Z">
        <w:r w:rsidRPr="008E6F27" w:rsidDel="00B97924">
          <w:delText>[2]</w:delText>
        </w:r>
        <w:r w:rsidRPr="008E6F27" w:rsidDel="00B97924">
          <w:tab/>
          <w:delText xml:space="preserve">K. C. T. Vivaldini, J. P. M. Galdames, T. S. Bueno, R. C. Araújo, R. M. Sobral, M. Becker, and G. A. P. Caurin, “Robotic forklifts for intelligent warehouses: Routing, path planning, and auto-localization,” in </w:delText>
        </w:r>
        <w:r w:rsidRPr="008E6F27" w:rsidDel="00B97924">
          <w:rPr>
            <w:i/>
            <w:iCs/>
          </w:rPr>
          <w:delText>2010 IEEE International Conference on Industrial Technology (ICIT)</w:delText>
        </w:r>
        <w:r w:rsidRPr="008E6F27" w:rsidDel="00B97924">
          <w:delText>, 2010, pp. 1463–1468.</w:delText>
        </w:r>
        <w:bookmarkStart w:id="2132" w:name="_Toc352766574"/>
        <w:bookmarkStart w:id="2133" w:name="_Toc352766676"/>
        <w:bookmarkStart w:id="2134" w:name="_Toc352766778"/>
        <w:bookmarkStart w:id="2135" w:name="_Toc353152064"/>
        <w:bookmarkStart w:id="2136" w:name="_Toc353177748"/>
        <w:bookmarkStart w:id="2137" w:name="_Toc353178018"/>
        <w:bookmarkEnd w:id="2132"/>
        <w:bookmarkEnd w:id="2133"/>
        <w:bookmarkEnd w:id="2134"/>
        <w:bookmarkEnd w:id="2135"/>
        <w:bookmarkEnd w:id="2136"/>
        <w:bookmarkEnd w:id="2137"/>
      </w:del>
    </w:p>
    <w:p w:rsidR="00697DB7" w:rsidRPr="008E6F27" w:rsidDel="00B97924" w:rsidRDefault="00697DB7">
      <w:pPr>
        <w:pStyle w:val="Bibliography"/>
        <w:rPr>
          <w:del w:id="2138" w:author="Ed" w:date="2013-04-02T10:19:00Z"/>
        </w:rPr>
      </w:pPr>
      <w:del w:id="2139" w:author="Ed" w:date="2013-04-02T10:19:00Z">
        <w:r w:rsidRPr="008E6F27" w:rsidDel="00B97924">
          <w:delText>[3]</w:delText>
        </w:r>
        <w:r w:rsidRPr="008E6F27" w:rsidDel="00B97924">
          <w:tab/>
          <w:delText xml:space="preserve">G. Garibotto, S. Masciangelo, P. Bassino, C. Coelho, A. Pavan, and M. Marson, “Industrial exploitation of computer vision in logistic automation: autonomous control of an intelligent forklift truck,” in </w:delText>
        </w:r>
        <w:r w:rsidRPr="008E6F27" w:rsidDel="00B97924">
          <w:rPr>
            <w:i/>
            <w:iCs/>
          </w:rPr>
          <w:delText>1998 IEEE International Conference on Robotics and Automation, 1998. Proceedings</w:delText>
        </w:r>
        <w:r w:rsidRPr="008E6F27" w:rsidDel="00B97924">
          <w:delText>, 1998, vol. 2, pp. 1459–1464 vol.2.</w:delText>
        </w:r>
        <w:bookmarkStart w:id="2140" w:name="_Toc352766575"/>
        <w:bookmarkStart w:id="2141" w:name="_Toc352766677"/>
        <w:bookmarkStart w:id="2142" w:name="_Toc352766779"/>
        <w:bookmarkStart w:id="2143" w:name="_Toc353152065"/>
        <w:bookmarkStart w:id="2144" w:name="_Toc353177749"/>
        <w:bookmarkStart w:id="2145" w:name="_Toc353178019"/>
        <w:bookmarkEnd w:id="2140"/>
        <w:bookmarkEnd w:id="2141"/>
        <w:bookmarkEnd w:id="2142"/>
        <w:bookmarkEnd w:id="2143"/>
        <w:bookmarkEnd w:id="2144"/>
        <w:bookmarkEnd w:id="2145"/>
      </w:del>
    </w:p>
    <w:p w:rsidR="00697DB7" w:rsidRPr="008E6F27" w:rsidDel="00B97924" w:rsidRDefault="00697DB7">
      <w:pPr>
        <w:pStyle w:val="Bibliography"/>
        <w:rPr>
          <w:del w:id="2146" w:author="Ed" w:date="2013-04-02T10:19:00Z"/>
        </w:rPr>
      </w:pPr>
      <w:del w:id="2147" w:author="Ed" w:date="2013-04-02T10:19:00Z">
        <w:r w:rsidRPr="008E6F27" w:rsidDel="00B97924">
          <w:delText>[4]</w:delText>
        </w:r>
        <w:r w:rsidRPr="008E6F27" w:rsidDel="00B97924">
          <w:tab/>
          <w:delText>“Kiva vs. Automated Guided Vehicles.” [Online]. Available: http://www.kivasystems.com/solutions/kiva-vs-traditional/solutionskiva-vs-traditionalkiva-vs-agvs/. [Accessed: 22-Mar-2013].</w:delText>
        </w:r>
        <w:bookmarkStart w:id="2148" w:name="_Toc352766576"/>
        <w:bookmarkStart w:id="2149" w:name="_Toc352766678"/>
        <w:bookmarkStart w:id="2150" w:name="_Toc352766780"/>
        <w:bookmarkStart w:id="2151" w:name="_Toc353152066"/>
        <w:bookmarkStart w:id="2152" w:name="_Toc353177750"/>
        <w:bookmarkStart w:id="2153" w:name="_Toc353178020"/>
        <w:bookmarkEnd w:id="2148"/>
        <w:bookmarkEnd w:id="2149"/>
        <w:bookmarkEnd w:id="2150"/>
        <w:bookmarkEnd w:id="2151"/>
        <w:bookmarkEnd w:id="2152"/>
        <w:bookmarkEnd w:id="2153"/>
      </w:del>
    </w:p>
    <w:p w:rsidR="00697DB7" w:rsidRPr="008E6F27" w:rsidDel="00B97924" w:rsidRDefault="00697DB7">
      <w:pPr>
        <w:pStyle w:val="Bibliography"/>
        <w:rPr>
          <w:del w:id="2154" w:author="Ed" w:date="2013-04-02T10:19:00Z"/>
        </w:rPr>
      </w:pPr>
      <w:del w:id="2155" w:author="Ed" w:date="2013-04-02T10:19:00Z">
        <w:r w:rsidRPr="008E6F27" w:rsidDel="00B97924">
          <w:delText>[5]</w:delText>
        </w:r>
        <w:r w:rsidRPr="008E6F27" w:rsidDel="00B97924">
          <w:tab/>
          <w:delText xml:space="preserve">R. D”Andrea and P. Wurman, “Future challenges of coordinating hundreds of autonomous vehicles in distribution facilities,” in </w:delText>
        </w:r>
        <w:r w:rsidRPr="008E6F27" w:rsidDel="00B97924">
          <w:rPr>
            <w:i/>
            <w:iCs/>
          </w:rPr>
          <w:delText>IEEE International Conference on Technologies for Practical Robot Applications, 2008. TePRA 2008</w:delText>
        </w:r>
        <w:r w:rsidRPr="008E6F27" w:rsidDel="00B97924">
          <w:delText>, Nov., pp. 80–83.</w:delText>
        </w:r>
        <w:bookmarkStart w:id="2156" w:name="_Toc352766577"/>
        <w:bookmarkStart w:id="2157" w:name="_Toc352766679"/>
        <w:bookmarkStart w:id="2158" w:name="_Toc352766781"/>
        <w:bookmarkStart w:id="2159" w:name="_Toc353152067"/>
        <w:bookmarkStart w:id="2160" w:name="_Toc353177751"/>
        <w:bookmarkStart w:id="2161" w:name="_Toc353178021"/>
        <w:bookmarkEnd w:id="2156"/>
        <w:bookmarkEnd w:id="2157"/>
        <w:bookmarkEnd w:id="2158"/>
        <w:bookmarkEnd w:id="2159"/>
        <w:bookmarkEnd w:id="2160"/>
        <w:bookmarkEnd w:id="2161"/>
      </w:del>
    </w:p>
    <w:p w:rsidR="00697DB7" w:rsidRPr="008E6F27" w:rsidDel="00B97924" w:rsidRDefault="00697DB7">
      <w:pPr>
        <w:pStyle w:val="Bibliography"/>
        <w:rPr>
          <w:del w:id="2162" w:author="Ed" w:date="2013-04-02T10:19:00Z"/>
        </w:rPr>
      </w:pPr>
      <w:del w:id="2163" w:author="Ed" w:date="2013-04-02T10:19:00Z">
        <w:r w:rsidRPr="008E6F27" w:rsidDel="00B97924">
          <w:delText>[6]</w:delText>
        </w:r>
        <w:r w:rsidRPr="008E6F27" w:rsidDel="00B97924">
          <w:tab/>
          <w:delText xml:space="preserve">R. Bischoff, U. Huggenberger, and E. Prassler, “KUKA youBot - a mobile manipulator for research and education,” in </w:delText>
        </w:r>
        <w:r w:rsidRPr="008E6F27" w:rsidDel="00B97924">
          <w:rPr>
            <w:i/>
            <w:iCs/>
          </w:rPr>
          <w:delText>2011 IEEE International Conference on Robotics and Automation (ICRA)</w:delText>
        </w:r>
        <w:r w:rsidRPr="008E6F27" w:rsidDel="00B97924">
          <w:delText>, May, pp. 1–4.</w:delText>
        </w:r>
        <w:bookmarkStart w:id="2164" w:name="_Toc352766578"/>
        <w:bookmarkStart w:id="2165" w:name="_Toc352766680"/>
        <w:bookmarkStart w:id="2166" w:name="_Toc352766782"/>
        <w:bookmarkStart w:id="2167" w:name="_Toc353152068"/>
        <w:bookmarkStart w:id="2168" w:name="_Toc353177752"/>
        <w:bookmarkStart w:id="2169" w:name="_Toc353178022"/>
        <w:bookmarkEnd w:id="2164"/>
        <w:bookmarkEnd w:id="2165"/>
        <w:bookmarkEnd w:id="2166"/>
        <w:bookmarkEnd w:id="2167"/>
        <w:bookmarkEnd w:id="2168"/>
        <w:bookmarkEnd w:id="2169"/>
      </w:del>
    </w:p>
    <w:p w:rsidR="00697DB7" w:rsidRPr="008E6F27" w:rsidDel="00B97924" w:rsidRDefault="00697DB7">
      <w:pPr>
        <w:pStyle w:val="Bibliography"/>
        <w:rPr>
          <w:del w:id="2170" w:author="Ed" w:date="2013-04-02T10:19:00Z"/>
        </w:rPr>
      </w:pPr>
      <w:del w:id="2171" w:author="Ed" w:date="2013-04-02T10:19:00Z">
        <w:r w:rsidRPr="008E6F27" w:rsidDel="00B97924">
          <w:delText>[7]</w:delText>
        </w:r>
        <w:r w:rsidRPr="008E6F27" w:rsidDel="00B97924">
          <w:tab/>
          <w:delText xml:space="preserve">C. Cosma, M. Confente, M. Governo, and P. Fiorini, “An autonomous robot for indoor light logistics,” in </w:delText>
        </w:r>
        <w:r w:rsidRPr="008E6F27" w:rsidDel="00B97924">
          <w:rPr>
            <w:i/>
            <w:iCs/>
          </w:rPr>
          <w:delText>2004 IEEE/RSJ International Conference on Intelligent Robots and Systems, 2004. (IROS 2004). Proceedings</w:delText>
        </w:r>
        <w:r w:rsidRPr="008E6F27" w:rsidDel="00B97924">
          <w:delText>, Sept.-2 Oct., vol. 3, pp. 3003–3008 vol.3.</w:delText>
        </w:r>
        <w:bookmarkStart w:id="2172" w:name="_Toc352766579"/>
        <w:bookmarkStart w:id="2173" w:name="_Toc352766681"/>
        <w:bookmarkStart w:id="2174" w:name="_Toc352766783"/>
        <w:bookmarkStart w:id="2175" w:name="_Toc353152069"/>
        <w:bookmarkStart w:id="2176" w:name="_Toc353177753"/>
        <w:bookmarkStart w:id="2177" w:name="_Toc353178023"/>
        <w:bookmarkEnd w:id="2172"/>
        <w:bookmarkEnd w:id="2173"/>
        <w:bookmarkEnd w:id="2174"/>
        <w:bookmarkEnd w:id="2175"/>
        <w:bookmarkEnd w:id="2176"/>
        <w:bookmarkEnd w:id="2177"/>
      </w:del>
    </w:p>
    <w:p w:rsidR="00697DB7" w:rsidRPr="008E6F27" w:rsidDel="00B97924" w:rsidRDefault="00697DB7">
      <w:pPr>
        <w:pStyle w:val="Bibliography"/>
        <w:rPr>
          <w:del w:id="2178" w:author="Ed" w:date="2013-04-02T10:19:00Z"/>
        </w:rPr>
      </w:pPr>
      <w:del w:id="2179" w:author="Ed" w:date="2013-04-02T10:19:00Z">
        <w:r w:rsidRPr="008E6F27" w:rsidDel="00B97924">
          <w:delText>[8]</w:delText>
        </w:r>
        <w:r w:rsidRPr="008E6F27" w:rsidDel="00B97924">
          <w:tab/>
          <w:delText xml:space="preserve">A. Hermann, Z. Xue, S. W. Ruhl, and R. Dillmann, “Hardware and software architecture of a bimanual mobile manipulator for industrial application,” in </w:delText>
        </w:r>
        <w:r w:rsidRPr="008E6F27" w:rsidDel="00B97924">
          <w:rPr>
            <w:i/>
            <w:iCs/>
          </w:rPr>
          <w:delText>2011 IEEE International Conference on Robotics and Biomimetics (ROBIO)</w:delText>
        </w:r>
        <w:r w:rsidRPr="008E6F27" w:rsidDel="00B97924">
          <w:delText>, Dec., pp. 2282–2288.</w:delText>
        </w:r>
        <w:bookmarkStart w:id="2180" w:name="_Toc352766580"/>
        <w:bookmarkStart w:id="2181" w:name="_Toc352766682"/>
        <w:bookmarkStart w:id="2182" w:name="_Toc352766784"/>
        <w:bookmarkStart w:id="2183" w:name="_Toc353152070"/>
        <w:bookmarkStart w:id="2184" w:name="_Toc353177754"/>
        <w:bookmarkStart w:id="2185" w:name="_Toc353178024"/>
        <w:bookmarkEnd w:id="2180"/>
        <w:bookmarkEnd w:id="2181"/>
        <w:bookmarkEnd w:id="2182"/>
        <w:bookmarkEnd w:id="2183"/>
        <w:bookmarkEnd w:id="2184"/>
        <w:bookmarkEnd w:id="2185"/>
      </w:del>
    </w:p>
    <w:p w:rsidR="00697DB7" w:rsidRPr="008E6F27" w:rsidDel="00B97924" w:rsidRDefault="00697DB7">
      <w:pPr>
        <w:pStyle w:val="Bibliography"/>
        <w:rPr>
          <w:del w:id="2186" w:author="Ed" w:date="2013-04-02T10:19:00Z"/>
        </w:rPr>
      </w:pPr>
      <w:del w:id="2187" w:author="Ed" w:date="2013-04-02T10:19:00Z">
        <w:r w:rsidRPr="008E6F27" w:rsidDel="00B97924">
          <w:delText>[9]</w:delText>
        </w:r>
        <w:r w:rsidRPr="008E6F27" w:rsidDel="00B97924">
          <w:tab/>
          <w:delText>Samlex America, “DC-DC Step Down Converters Model SDC-15.” .</w:delText>
        </w:r>
        <w:bookmarkStart w:id="2188" w:name="_Toc352766581"/>
        <w:bookmarkStart w:id="2189" w:name="_Toc352766683"/>
        <w:bookmarkStart w:id="2190" w:name="_Toc352766785"/>
        <w:bookmarkStart w:id="2191" w:name="_Toc353152071"/>
        <w:bookmarkStart w:id="2192" w:name="_Toc353177755"/>
        <w:bookmarkStart w:id="2193" w:name="_Toc353178025"/>
        <w:bookmarkEnd w:id="2188"/>
        <w:bookmarkEnd w:id="2189"/>
        <w:bookmarkEnd w:id="2190"/>
        <w:bookmarkEnd w:id="2191"/>
        <w:bookmarkEnd w:id="2192"/>
        <w:bookmarkEnd w:id="2193"/>
      </w:del>
    </w:p>
    <w:p w:rsidR="00697DB7" w:rsidRPr="008E6F27" w:rsidDel="00B97924" w:rsidRDefault="00697DB7">
      <w:pPr>
        <w:pStyle w:val="Bibliography"/>
        <w:rPr>
          <w:del w:id="2194" w:author="Ed" w:date="2013-04-02T10:19:00Z"/>
        </w:rPr>
      </w:pPr>
      <w:del w:id="2195" w:author="Ed" w:date="2013-04-02T10:19:00Z">
        <w:r w:rsidRPr="008E6F27" w:rsidDel="00B97924">
          <w:delText>[10]</w:delText>
        </w:r>
        <w:r w:rsidRPr="008E6F27" w:rsidDel="00B97924">
          <w:tab/>
          <w:delText>Eric Perko, “Precision Navigation for Indoor Mobile Robots,” Masters, Case Western Reserve University, Cleveland, OH, 2013.</w:delText>
        </w:r>
        <w:bookmarkStart w:id="2196" w:name="_Toc352766582"/>
        <w:bookmarkStart w:id="2197" w:name="_Toc352766684"/>
        <w:bookmarkStart w:id="2198" w:name="_Toc352766786"/>
        <w:bookmarkStart w:id="2199" w:name="_Toc353152072"/>
        <w:bookmarkStart w:id="2200" w:name="_Toc353177756"/>
        <w:bookmarkStart w:id="2201" w:name="_Toc353178026"/>
        <w:bookmarkEnd w:id="2196"/>
        <w:bookmarkEnd w:id="2197"/>
        <w:bookmarkEnd w:id="2198"/>
        <w:bookmarkEnd w:id="2199"/>
        <w:bookmarkEnd w:id="2200"/>
        <w:bookmarkEnd w:id="2201"/>
      </w:del>
    </w:p>
    <w:p w:rsidR="00697DB7" w:rsidRPr="008E6F27" w:rsidDel="00B97924" w:rsidRDefault="00697DB7">
      <w:pPr>
        <w:pStyle w:val="Bibliography"/>
        <w:rPr>
          <w:del w:id="2202" w:author="Ed" w:date="2013-04-02T10:19:00Z"/>
        </w:rPr>
      </w:pPr>
      <w:del w:id="2203" w:author="Ed" w:date="2013-04-02T10:19:00Z">
        <w:r w:rsidRPr="008E6F27" w:rsidDel="00B97924">
          <w:delText>[11]</w:delText>
        </w:r>
        <w:r w:rsidRPr="008E6F27" w:rsidDel="00B97924">
          <w:tab/>
          <w:delText>“ROS/Concepts - ROS Wiki.” [Online]. Available: http://www.ros.org/wiki/ROS/Concepts. [Accessed: 22-Mar-2013].</w:delText>
        </w:r>
        <w:bookmarkStart w:id="2204" w:name="_Toc352766583"/>
        <w:bookmarkStart w:id="2205" w:name="_Toc352766685"/>
        <w:bookmarkStart w:id="2206" w:name="_Toc352766787"/>
        <w:bookmarkStart w:id="2207" w:name="_Toc353152073"/>
        <w:bookmarkStart w:id="2208" w:name="_Toc353177757"/>
        <w:bookmarkStart w:id="2209" w:name="_Toc353178027"/>
        <w:bookmarkEnd w:id="2204"/>
        <w:bookmarkEnd w:id="2205"/>
        <w:bookmarkEnd w:id="2206"/>
        <w:bookmarkEnd w:id="2207"/>
        <w:bookmarkEnd w:id="2208"/>
        <w:bookmarkEnd w:id="2209"/>
      </w:del>
    </w:p>
    <w:p w:rsidR="00697DB7" w:rsidRPr="008E6F27" w:rsidDel="00B97924" w:rsidRDefault="00697DB7">
      <w:pPr>
        <w:pStyle w:val="Bibliography"/>
        <w:rPr>
          <w:del w:id="2210" w:author="Ed" w:date="2013-04-02T10:19:00Z"/>
        </w:rPr>
      </w:pPr>
      <w:del w:id="2211" w:author="Ed" w:date="2013-04-02T10:19:00Z">
        <w:r w:rsidRPr="008E6F27" w:rsidDel="00B97924">
          <w:delText>[12]</w:delText>
        </w:r>
        <w:r w:rsidRPr="008E6F27" w:rsidDel="00B97924">
          <w:tab/>
          <w:delText>“actionlib - ROS Wiki.” [Online]. Available: http://www.ros.org/wiki/actionlib. [Accessed: 22-Mar-2013].</w:delText>
        </w:r>
        <w:bookmarkStart w:id="2212" w:name="_Toc352766584"/>
        <w:bookmarkStart w:id="2213" w:name="_Toc352766686"/>
        <w:bookmarkStart w:id="2214" w:name="_Toc352766788"/>
        <w:bookmarkStart w:id="2215" w:name="_Toc353152074"/>
        <w:bookmarkStart w:id="2216" w:name="_Toc353177758"/>
        <w:bookmarkStart w:id="2217" w:name="_Toc353178028"/>
        <w:bookmarkEnd w:id="2212"/>
        <w:bookmarkEnd w:id="2213"/>
        <w:bookmarkEnd w:id="2214"/>
        <w:bookmarkEnd w:id="2215"/>
        <w:bookmarkEnd w:id="2216"/>
        <w:bookmarkEnd w:id="2217"/>
      </w:del>
    </w:p>
    <w:p w:rsidR="00697DB7" w:rsidRPr="008E6F27" w:rsidDel="00B97924" w:rsidRDefault="00697DB7">
      <w:pPr>
        <w:pStyle w:val="Bibliography"/>
        <w:rPr>
          <w:del w:id="2218" w:author="Ed" w:date="2013-04-02T10:19:00Z"/>
        </w:rPr>
      </w:pPr>
      <w:del w:id="2219" w:author="Ed" w:date="2013-04-02T10:19:00Z">
        <w:r w:rsidRPr="008E6F27" w:rsidDel="00B97924">
          <w:delText>[13]</w:delText>
        </w:r>
        <w:r w:rsidRPr="008E6F27" w:rsidDel="00B97924">
          <w:tab/>
          <w:delText>C. Rockey, E. Perko, and Ben Ballard, “HARLIE,” IGVC, May 2010.</w:delText>
        </w:r>
        <w:bookmarkStart w:id="2220" w:name="_Toc352766585"/>
        <w:bookmarkStart w:id="2221" w:name="_Toc352766687"/>
        <w:bookmarkStart w:id="2222" w:name="_Toc352766789"/>
        <w:bookmarkStart w:id="2223" w:name="_Toc353152075"/>
        <w:bookmarkStart w:id="2224" w:name="_Toc353177759"/>
        <w:bookmarkStart w:id="2225" w:name="_Toc353178029"/>
        <w:bookmarkEnd w:id="2220"/>
        <w:bookmarkEnd w:id="2221"/>
        <w:bookmarkEnd w:id="2222"/>
        <w:bookmarkEnd w:id="2223"/>
        <w:bookmarkEnd w:id="2224"/>
        <w:bookmarkEnd w:id="2225"/>
      </w:del>
    </w:p>
    <w:p w:rsidR="00697DB7" w:rsidRPr="008E6F27" w:rsidDel="00B97924" w:rsidRDefault="00697DB7">
      <w:pPr>
        <w:pStyle w:val="Bibliography"/>
        <w:rPr>
          <w:del w:id="2226" w:author="Ed" w:date="2013-04-02T10:19:00Z"/>
        </w:rPr>
      </w:pPr>
      <w:del w:id="2227" w:author="Ed" w:date="2013-04-02T10:19:00Z">
        <w:r w:rsidRPr="008E6F27" w:rsidDel="00B97924">
          <w:delText>[14]</w:delText>
        </w:r>
        <w:r w:rsidRPr="008E6F27" w:rsidDel="00B97924">
          <w:tab/>
          <w:delText>Shaun Edwards and Chris Lewis, “ROS-Industrial – Applying the Robot Operating System (ROS) to Industrial Applications,” presented at the ICRA ECHORD Workshop, St. Paul, Minnesota, USA, 2012.</w:delText>
        </w:r>
        <w:bookmarkStart w:id="2228" w:name="_Toc352766586"/>
        <w:bookmarkStart w:id="2229" w:name="_Toc352766688"/>
        <w:bookmarkStart w:id="2230" w:name="_Toc352766790"/>
        <w:bookmarkStart w:id="2231" w:name="_Toc353152076"/>
        <w:bookmarkStart w:id="2232" w:name="_Toc353177760"/>
        <w:bookmarkStart w:id="2233" w:name="_Toc353178030"/>
        <w:bookmarkEnd w:id="2228"/>
        <w:bookmarkEnd w:id="2229"/>
        <w:bookmarkEnd w:id="2230"/>
        <w:bookmarkEnd w:id="2231"/>
        <w:bookmarkEnd w:id="2232"/>
        <w:bookmarkEnd w:id="2233"/>
      </w:del>
    </w:p>
    <w:p w:rsidR="00697DB7" w:rsidRPr="008E6F27" w:rsidDel="00B97924" w:rsidRDefault="00697DB7">
      <w:pPr>
        <w:pStyle w:val="Bibliography"/>
        <w:rPr>
          <w:del w:id="2234" w:author="Ed" w:date="2013-04-02T10:19:00Z"/>
        </w:rPr>
      </w:pPr>
      <w:del w:id="2235" w:author="Ed" w:date="2013-04-02T10:19:00Z">
        <w:r w:rsidRPr="008E6F27" w:rsidDel="00B97924">
          <w:delText>[15]</w:delText>
        </w:r>
        <w:r w:rsidRPr="008E6F27" w:rsidDel="00B97924">
          <w:tab/>
          <w:delText xml:space="preserve">E. Venator, Gregory Lee, and W. Newman, “Hardware and Software Architecture of </w:delText>
        </w:r>
      </w:del>
      <w:del w:id="2236" w:author="Ed" w:date="2013-04-01T14:14:00Z">
        <w:r w:rsidRPr="008E6F27" w:rsidDel="00C26887">
          <w:delText>ABBY</w:delText>
        </w:r>
      </w:del>
      <w:del w:id="2237" w:author="Ed" w:date="2013-04-02T10:19:00Z">
        <w:r w:rsidRPr="008E6F27" w:rsidDel="00B97924">
          <w:delText>: An Industrial Mobile Manipulator,” presented at the IEEE International Conference on Automation Science and Engineering (Submitted), Madison, WI, USA, 2013.</w:delText>
        </w:r>
        <w:bookmarkStart w:id="2238" w:name="_Toc352766587"/>
        <w:bookmarkStart w:id="2239" w:name="_Toc352766689"/>
        <w:bookmarkStart w:id="2240" w:name="_Toc352766791"/>
        <w:bookmarkStart w:id="2241" w:name="_Toc353152077"/>
        <w:bookmarkStart w:id="2242" w:name="_Toc353177761"/>
        <w:bookmarkStart w:id="2243" w:name="_Toc353178031"/>
        <w:bookmarkEnd w:id="2238"/>
        <w:bookmarkEnd w:id="2239"/>
        <w:bookmarkEnd w:id="2240"/>
        <w:bookmarkEnd w:id="2241"/>
        <w:bookmarkEnd w:id="2242"/>
        <w:bookmarkEnd w:id="2243"/>
      </w:del>
    </w:p>
    <w:p w:rsidR="00697DB7" w:rsidRPr="008E6F27" w:rsidDel="00B97924" w:rsidRDefault="00697DB7">
      <w:pPr>
        <w:pStyle w:val="Bibliography"/>
        <w:rPr>
          <w:del w:id="2244" w:author="Ed" w:date="2013-04-02T10:19:00Z"/>
        </w:rPr>
      </w:pPr>
      <w:del w:id="2245" w:author="Ed" w:date="2013-04-02T10:19:00Z">
        <w:r w:rsidRPr="008E6F27" w:rsidDel="00B97924">
          <w:delText>[16]</w:delText>
        </w:r>
        <w:r w:rsidRPr="008E6F27" w:rsidDel="00B97924">
          <w:tab/>
          <w:delText xml:space="preserve">E. Venator, “Rosserial Service ‘Failed to parse subscriber’ - ROS Answers,” </w:delText>
        </w:r>
        <w:r w:rsidRPr="008E6F27" w:rsidDel="00B97924">
          <w:rPr>
            <w:i/>
            <w:iCs/>
          </w:rPr>
          <w:delText>ROS Answers</w:delText>
        </w:r>
        <w:r w:rsidRPr="008E6F27" w:rsidDel="00B97924">
          <w:delText>. [Online]. Available: http://answers.ros.org/question/48548/rosserial-service-failed-to-parse-subscriber/. [Accessed: 22-Mar-2013].</w:delText>
        </w:r>
        <w:bookmarkStart w:id="2246" w:name="_Toc352766588"/>
        <w:bookmarkStart w:id="2247" w:name="_Toc352766690"/>
        <w:bookmarkStart w:id="2248" w:name="_Toc352766792"/>
        <w:bookmarkStart w:id="2249" w:name="_Toc353152078"/>
        <w:bookmarkStart w:id="2250" w:name="_Toc353177762"/>
        <w:bookmarkStart w:id="2251" w:name="_Toc353178032"/>
        <w:bookmarkEnd w:id="2246"/>
        <w:bookmarkEnd w:id="2247"/>
        <w:bookmarkEnd w:id="2248"/>
        <w:bookmarkEnd w:id="2249"/>
        <w:bookmarkEnd w:id="2250"/>
        <w:bookmarkEnd w:id="2251"/>
      </w:del>
    </w:p>
    <w:p w:rsidR="00697DB7" w:rsidRPr="008E6F27" w:rsidDel="00B97924" w:rsidRDefault="00697DB7">
      <w:pPr>
        <w:pStyle w:val="Bibliography"/>
        <w:rPr>
          <w:del w:id="2252" w:author="Ed" w:date="2013-04-02T10:19:00Z"/>
        </w:rPr>
      </w:pPr>
      <w:del w:id="2253" w:author="Ed" w:date="2013-04-02T10:19:00Z">
        <w:r w:rsidRPr="008E6F27" w:rsidDel="00B97924">
          <w:delText>[17]</w:delText>
        </w:r>
        <w:r w:rsidRPr="008E6F27" w:rsidDel="00B97924">
          <w:tab/>
          <w:delText xml:space="preserve">E. Venator, “rosserial,” </w:delText>
        </w:r>
        <w:r w:rsidRPr="008E6F27" w:rsidDel="00B97924">
          <w:rPr>
            <w:i/>
            <w:iCs/>
          </w:rPr>
          <w:delText>GitHub</w:delText>
        </w:r>
        <w:r w:rsidRPr="008E6F27" w:rsidDel="00B97924">
          <w:delText>. [Online]. Available: https://github.com/evenator/rosserial. [Accessed: 22-Mar-2013].</w:delText>
        </w:r>
        <w:bookmarkStart w:id="2254" w:name="_Toc352766589"/>
        <w:bookmarkStart w:id="2255" w:name="_Toc352766691"/>
        <w:bookmarkStart w:id="2256" w:name="_Toc352766793"/>
        <w:bookmarkStart w:id="2257" w:name="_Toc353152079"/>
        <w:bookmarkStart w:id="2258" w:name="_Toc353177763"/>
        <w:bookmarkStart w:id="2259" w:name="_Toc353178033"/>
        <w:bookmarkEnd w:id="2254"/>
        <w:bookmarkEnd w:id="2255"/>
        <w:bookmarkEnd w:id="2256"/>
        <w:bookmarkEnd w:id="2257"/>
        <w:bookmarkEnd w:id="2258"/>
        <w:bookmarkEnd w:id="2259"/>
      </w:del>
    </w:p>
    <w:p w:rsidR="00697DB7" w:rsidRPr="008E6F27" w:rsidDel="00B97924" w:rsidRDefault="00697DB7">
      <w:pPr>
        <w:pStyle w:val="Bibliography"/>
        <w:rPr>
          <w:del w:id="2260" w:author="Ed" w:date="2013-04-02T10:19:00Z"/>
        </w:rPr>
      </w:pPr>
      <w:del w:id="2261" w:author="Ed" w:date="2013-04-02T10:19:00Z">
        <w:r w:rsidRPr="008E6F27" w:rsidDel="00B97924">
          <w:delText>[18]</w:delText>
        </w:r>
        <w:r w:rsidRPr="008E6F27" w:rsidDel="00B97924">
          <w:tab/>
          <w:delText xml:space="preserve">S. Thrun, W. Burgard, and D. Fox, </w:delText>
        </w:r>
        <w:r w:rsidRPr="008E6F27" w:rsidDel="00B97924">
          <w:rPr>
            <w:i/>
            <w:iCs/>
          </w:rPr>
          <w:delText>Probabilistic Robotics</w:delText>
        </w:r>
        <w:r w:rsidRPr="008E6F27" w:rsidDel="00B97924">
          <w:delText>. The MIT Press, 2005.</w:delText>
        </w:r>
        <w:bookmarkStart w:id="2262" w:name="_Toc352766590"/>
        <w:bookmarkStart w:id="2263" w:name="_Toc352766692"/>
        <w:bookmarkStart w:id="2264" w:name="_Toc352766794"/>
        <w:bookmarkStart w:id="2265" w:name="_Toc353152080"/>
        <w:bookmarkStart w:id="2266" w:name="_Toc353177764"/>
        <w:bookmarkStart w:id="2267" w:name="_Toc353178034"/>
        <w:bookmarkEnd w:id="2262"/>
        <w:bookmarkEnd w:id="2263"/>
        <w:bookmarkEnd w:id="2264"/>
        <w:bookmarkEnd w:id="2265"/>
        <w:bookmarkEnd w:id="2266"/>
        <w:bookmarkEnd w:id="2267"/>
      </w:del>
    </w:p>
    <w:p w:rsidR="00697DB7" w:rsidRPr="008E6F27" w:rsidDel="00B97924" w:rsidRDefault="00697DB7">
      <w:pPr>
        <w:pStyle w:val="Bibliography"/>
        <w:rPr>
          <w:del w:id="2268" w:author="Ed" w:date="2013-04-02T10:19:00Z"/>
        </w:rPr>
      </w:pPr>
      <w:del w:id="2269" w:author="Ed" w:date="2013-04-02T10:19:00Z">
        <w:r w:rsidRPr="008E6F27" w:rsidDel="00B97924">
          <w:delText>[19]</w:delText>
        </w:r>
        <w:r w:rsidRPr="008E6F27" w:rsidDel="00B97924">
          <w:tab/>
          <w:delText>Tony Yanick, Chase Nemeth, Beom Koh, and Avinash Karamchandani, “ALEN,” 20009.</w:delText>
        </w:r>
        <w:bookmarkStart w:id="2270" w:name="_Toc352766591"/>
        <w:bookmarkStart w:id="2271" w:name="_Toc352766693"/>
        <w:bookmarkStart w:id="2272" w:name="_Toc352766795"/>
        <w:bookmarkStart w:id="2273" w:name="_Toc353152081"/>
        <w:bookmarkStart w:id="2274" w:name="_Toc353177765"/>
        <w:bookmarkStart w:id="2275" w:name="_Toc353178035"/>
        <w:bookmarkEnd w:id="2270"/>
        <w:bookmarkEnd w:id="2271"/>
        <w:bookmarkEnd w:id="2272"/>
        <w:bookmarkEnd w:id="2273"/>
        <w:bookmarkEnd w:id="2274"/>
        <w:bookmarkEnd w:id="2275"/>
      </w:del>
    </w:p>
    <w:p w:rsidR="00697DB7" w:rsidRPr="008E6F27" w:rsidDel="00B97924" w:rsidRDefault="00697DB7">
      <w:pPr>
        <w:pStyle w:val="Bibliography"/>
        <w:rPr>
          <w:del w:id="2276" w:author="Ed" w:date="2013-04-02T10:19:00Z"/>
        </w:rPr>
      </w:pPr>
      <w:del w:id="2277" w:author="Ed" w:date="2013-04-02T10:19:00Z">
        <w:r w:rsidRPr="008E6F27" w:rsidDel="00B97924">
          <w:delText>[20]</w:delText>
        </w:r>
        <w:r w:rsidRPr="008E6F27" w:rsidDel="00B97924">
          <w:tab/>
          <w:delText>“navfn - ROS Wiki.” [Online]. Available: http://www.ros.org/wiki/navfn. [Accessed: 13-Feb-2013].</w:delText>
        </w:r>
        <w:bookmarkStart w:id="2278" w:name="_Toc352766592"/>
        <w:bookmarkStart w:id="2279" w:name="_Toc352766694"/>
        <w:bookmarkStart w:id="2280" w:name="_Toc352766796"/>
        <w:bookmarkStart w:id="2281" w:name="_Toc353152082"/>
        <w:bookmarkStart w:id="2282" w:name="_Toc353177766"/>
        <w:bookmarkStart w:id="2283" w:name="_Toc353178036"/>
        <w:bookmarkEnd w:id="2278"/>
        <w:bookmarkEnd w:id="2279"/>
        <w:bookmarkEnd w:id="2280"/>
        <w:bookmarkEnd w:id="2281"/>
        <w:bookmarkEnd w:id="2282"/>
        <w:bookmarkEnd w:id="2283"/>
      </w:del>
    </w:p>
    <w:p w:rsidR="00697DB7" w:rsidRPr="008E6F27" w:rsidDel="00B97924" w:rsidRDefault="00697DB7">
      <w:pPr>
        <w:pStyle w:val="Bibliography"/>
        <w:rPr>
          <w:del w:id="2284" w:author="Ed" w:date="2013-04-02T10:19:00Z"/>
        </w:rPr>
      </w:pPr>
      <w:del w:id="2285" w:author="Ed" w:date="2013-04-02T10:19:00Z">
        <w:r w:rsidRPr="008E6F27" w:rsidDel="00B97924">
          <w:delText>[21]</w:delText>
        </w:r>
        <w:r w:rsidRPr="008E6F27" w:rsidDel="00B97924">
          <w:tab/>
          <w:delText xml:space="preserve">E. W. Dijkstra, “A note on two problems in connexion with graphs,” </w:delText>
        </w:r>
        <w:r w:rsidRPr="008E6F27" w:rsidDel="00B97924">
          <w:rPr>
            <w:i/>
            <w:iCs/>
          </w:rPr>
          <w:delText>Numer. Math.</w:delText>
        </w:r>
        <w:r w:rsidRPr="008E6F27" w:rsidDel="00B97924">
          <w:delText>, vol. 1, no. 1, pp. 269–271, Dec. 1959.</w:delText>
        </w:r>
        <w:bookmarkStart w:id="2286" w:name="_Toc352766593"/>
        <w:bookmarkStart w:id="2287" w:name="_Toc352766695"/>
        <w:bookmarkStart w:id="2288" w:name="_Toc352766797"/>
        <w:bookmarkStart w:id="2289" w:name="_Toc353152083"/>
        <w:bookmarkStart w:id="2290" w:name="_Toc353177767"/>
        <w:bookmarkStart w:id="2291" w:name="_Toc353178037"/>
        <w:bookmarkEnd w:id="2286"/>
        <w:bookmarkEnd w:id="2287"/>
        <w:bookmarkEnd w:id="2288"/>
        <w:bookmarkEnd w:id="2289"/>
        <w:bookmarkEnd w:id="2290"/>
        <w:bookmarkEnd w:id="2291"/>
      </w:del>
    </w:p>
    <w:p w:rsidR="00697DB7" w:rsidRPr="008E6F27" w:rsidDel="00B97924" w:rsidRDefault="00697DB7">
      <w:pPr>
        <w:pStyle w:val="Bibliography"/>
        <w:rPr>
          <w:del w:id="2292" w:author="Ed" w:date="2013-04-02T10:19:00Z"/>
        </w:rPr>
      </w:pPr>
      <w:del w:id="2293" w:author="Ed" w:date="2013-04-02T10:19:00Z">
        <w:r w:rsidRPr="008E6F27" w:rsidDel="00B97924">
          <w:delText>[22]</w:delText>
        </w:r>
        <w:r w:rsidRPr="008E6F27" w:rsidDel="00B97924">
          <w:tab/>
          <w:delText>“carrot_planner - ROS Wiki.” [Online]. Available: http://www.ros.org/wiki/carrot_planner. [Accessed: 22-Mar-2013].</w:delText>
        </w:r>
        <w:bookmarkStart w:id="2294" w:name="_Toc352766594"/>
        <w:bookmarkStart w:id="2295" w:name="_Toc352766696"/>
        <w:bookmarkStart w:id="2296" w:name="_Toc352766798"/>
        <w:bookmarkStart w:id="2297" w:name="_Toc353152084"/>
        <w:bookmarkStart w:id="2298" w:name="_Toc353177768"/>
        <w:bookmarkStart w:id="2299" w:name="_Toc353178038"/>
        <w:bookmarkEnd w:id="2294"/>
        <w:bookmarkEnd w:id="2295"/>
        <w:bookmarkEnd w:id="2296"/>
        <w:bookmarkEnd w:id="2297"/>
        <w:bookmarkEnd w:id="2298"/>
        <w:bookmarkEnd w:id="2299"/>
      </w:del>
    </w:p>
    <w:p w:rsidR="00697DB7" w:rsidRPr="008E6F27" w:rsidDel="00B97924" w:rsidRDefault="00697DB7">
      <w:pPr>
        <w:pStyle w:val="Bibliography"/>
        <w:rPr>
          <w:del w:id="2300" w:author="Ed" w:date="2013-04-02T10:19:00Z"/>
        </w:rPr>
      </w:pPr>
      <w:del w:id="2301" w:author="Ed" w:date="2013-04-02T10:19:00Z">
        <w:r w:rsidRPr="008E6F27" w:rsidDel="00B97924">
          <w:delText>[23]</w:delText>
        </w:r>
        <w:r w:rsidRPr="008E6F27" w:rsidDel="00B97924">
          <w:tab/>
          <w:delText>“Kinematic and Dynamic Solvers | The Orocos Project.” [Online]. Available: http://www.orocos.org/kdl/UserManual/kinematic_solvers. [Accessed: 20-Mar-2013].</w:delText>
        </w:r>
        <w:bookmarkStart w:id="2302" w:name="_Toc352766595"/>
        <w:bookmarkStart w:id="2303" w:name="_Toc352766697"/>
        <w:bookmarkStart w:id="2304" w:name="_Toc352766799"/>
        <w:bookmarkStart w:id="2305" w:name="_Toc353152085"/>
        <w:bookmarkStart w:id="2306" w:name="_Toc353177769"/>
        <w:bookmarkStart w:id="2307" w:name="_Toc353178039"/>
        <w:bookmarkEnd w:id="2302"/>
        <w:bookmarkEnd w:id="2303"/>
        <w:bookmarkEnd w:id="2304"/>
        <w:bookmarkEnd w:id="2305"/>
        <w:bookmarkEnd w:id="2306"/>
        <w:bookmarkEnd w:id="2307"/>
      </w:del>
    </w:p>
    <w:p w:rsidR="00697DB7" w:rsidRPr="008E6F27" w:rsidDel="00B97924" w:rsidRDefault="00697DB7">
      <w:pPr>
        <w:pStyle w:val="Bibliography"/>
        <w:rPr>
          <w:del w:id="2308" w:author="Ed" w:date="2013-04-02T10:19:00Z"/>
        </w:rPr>
      </w:pPr>
      <w:del w:id="2309" w:author="Ed" w:date="2013-04-02T10:19:00Z">
        <w:r w:rsidRPr="008E6F27" w:rsidDel="00B97924">
          <w:delText>[24]</w:delText>
        </w:r>
        <w:r w:rsidRPr="008E6F27" w:rsidDel="00B97924">
          <w:tab/>
          <w:delText>“OpenRAVE | ikfast Module | OpenRAVE Documentation.” [Online]. Available: http://openrave.org/docs/latest_stable/openravepy/ikfast/#ikfast-the-robot-kinematics-compiler. [Accessed: 20-Mar-2013].</w:delText>
        </w:r>
        <w:bookmarkStart w:id="2310" w:name="_Toc352766596"/>
        <w:bookmarkStart w:id="2311" w:name="_Toc352766698"/>
        <w:bookmarkStart w:id="2312" w:name="_Toc352766800"/>
        <w:bookmarkStart w:id="2313" w:name="_Toc353152086"/>
        <w:bookmarkStart w:id="2314" w:name="_Toc353177770"/>
        <w:bookmarkStart w:id="2315" w:name="_Toc353178040"/>
        <w:bookmarkEnd w:id="2310"/>
        <w:bookmarkEnd w:id="2311"/>
        <w:bookmarkEnd w:id="2312"/>
        <w:bookmarkEnd w:id="2313"/>
        <w:bookmarkEnd w:id="2314"/>
        <w:bookmarkEnd w:id="2315"/>
      </w:del>
    </w:p>
    <w:p w:rsidR="00697DB7" w:rsidRPr="008E6F27" w:rsidDel="00B97924" w:rsidRDefault="00697DB7">
      <w:pPr>
        <w:pStyle w:val="Bibliography"/>
        <w:rPr>
          <w:del w:id="2316" w:author="Ed" w:date="2013-04-02T10:19:00Z"/>
        </w:rPr>
      </w:pPr>
      <w:del w:id="2317" w:author="Ed" w:date="2013-04-02T10:19:00Z">
        <w:r w:rsidRPr="008E6F27" w:rsidDel="00B97924">
          <w:delText>[25]</w:delText>
        </w:r>
        <w:r w:rsidRPr="008E6F27" w:rsidDel="00B97924">
          <w:tab/>
          <w:delText xml:space="preserve">G. Sánchez and J.-C. Latombe, “A Single-Query Bi-Directional Probabilistic Roadmap Planner with Lazy Collision Checking,” in </w:delText>
        </w:r>
        <w:r w:rsidRPr="008E6F27" w:rsidDel="00B97924">
          <w:rPr>
            <w:i/>
            <w:iCs/>
          </w:rPr>
          <w:delText>Robotics Research</w:delText>
        </w:r>
        <w:r w:rsidRPr="008E6F27" w:rsidDel="00B97924">
          <w:delText>, P. R. A. Jarvis and P. A. Zelinsky, Eds. Springer Berlin Heidelberg, 2003, pp. 403–417.</w:delText>
        </w:r>
        <w:bookmarkStart w:id="2318" w:name="_Toc352766597"/>
        <w:bookmarkStart w:id="2319" w:name="_Toc352766699"/>
        <w:bookmarkStart w:id="2320" w:name="_Toc352766801"/>
        <w:bookmarkStart w:id="2321" w:name="_Toc353152087"/>
        <w:bookmarkStart w:id="2322" w:name="_Toc353177771"/>
        <w:bookmarkStart w:id="2323" w:name="_Toc353178041"/>
        <w:bookmarkEnd w:id="2318"/>
        <w:bookmarkEnd w:id="2319"/>
        <w:bookmarkEnd w:id="2320"/>
        <w:bookmarkEnd w:id="2321"/>
        <w:bookmarkEnd w:id="2322"/>
        <w:bookmarkEnd w:id="2323"/>
      </w:del>
    </w:p>
    <w:p w:rsidR="00697DB7" w:rsidRPr="008E6F27" w:rsidDel="00B97924" w:rsidRDefault="00697DB7">
      <w:pPr>
        <w:pStyle w:val="Bibliography"/>
        <w:rPr>
          <w:del w:id="2324" w:author="Ed" w:date="2013-04-02T10:19:00Z"/>
        </w:rPr>
      </w:pPr>
      <w:del w:id="2325" w:author="Ed" w:date="2013-04-02T10:19:00Z">
        <w:r w:rsidRPr="008E6F27" w:rsidDel="00B97924">
          <w:delText>[26]</w:delText>
        </w:r>
        <w:r w:rsidRPr="008E6F27" w:rsidDel="00B97924">
          <w:tab/>
          <w:delText>“tabletop_object_detector - ROS Wiki.” [Online]. Available: http://www.ros.org/wiki/tabletop_object_detector. [Accessed: 17-Feb-2013].</w:delText>
        </w:r>
        <w:bookmarkStart w:id="2326" w:name="_Toc352766598"/>
        <w:bookmarkStart w:id="2327" w:name="_Toc352766700"/>
        <w:bookmarkStart w:id="2328" w:name="_Toc352766802"/>
        <w:bookmarkStart w:id="2329" w:name="_Toc353152088"/>
        <w:bookmarkStart w:id="2330" w:name="_Toc353177772"/>
        <w:bookmarkStart w:id="2331" w:name="_Toc353178042"/>
        <w:bookmarkEnd w:id="2326"/>
        <w:bookmarkEnd w:id="2327"/>
        <w:bookmarkEnd w:id="2328"/>
        <w:bookmarkEnd w:id="2329"/>
        <w:bookmarkEnd w:id="2330"/>
        <w:bookmarkEnd w:id="2331"/>
      </w:del>
    </w:p>
    <w:p w:rsidR="00697DB7" w:rsidRPr="008E6F27" w:rsidDel="00B97924" w:rsidRDefault="00697DB7">
      <w:pPr>
        <w:pStyle w:val="Bibliography"/>
        <w:rPr>
          <w:del w:id="2332" w:author="Ed" w:date="2013-04-02T10:19:00Z"/>
        </w:rPr>
      </w:pPr>
      <w:del w:id="2333" w:author="Ed" w:date="2013-04-02T10:19:00Z">
        <w:r w:rsidRPr="008E6F27" w:rsidDel="00B97924">
          <w:delText>[27]</w:delText>
        </w:r>
        <w:r w:rsidRPr="008E6F27" w:rsidDel="00B97924">
          <w:tab/>
          <w:delText>M. A. Fischler and R. C. Bolles, “Random Sample Consensus: A Paradigm for Model Fitting with Applications to Image Analysis and Automated Cartography,” AI Center, SRI International, 333 Ravenswood Ave., Menlo Park, CA 94025, 213, Mar. 1980.</w:delText>
        </w:r>
        <w:bookmarkStart w:id="2334" w:name="_Toc352766599"/>
        <w:bookmarkStart w:id="2335" w:name="_Toc352766701"/>
        <w:bookmarkStart w:id="2336" w:name="_Toc352766803"/>
        <w:bookmarkStart w:id="2337" w:name="_Toc353152089"/>
        <w:bookmarkStart w:id="2338" w:name="_Toc353177773"/>
        <w:bookmarkStart w:id="2339" w:name="_Toc353178043"/>
        <w:bookmarkEnd w:id="2334"/>
        <w:bookmarkEnd w:id="2335"/>
        <w:bookmarkEnd w:id="2336"/>
        <w:bookmarkEnd w:id="2337"/>
        <w:bookmarkEnd w:id="2338"/>
        <w:bookmarkEnd w:id="2339"/>
      </w:del>
    </w:p>
    <w:p w:rsidR="00697DB7" w:rsidRPr="008E6F27" w:rsidDel="00B97924" w:rsidRDefault="00697DB7">
      <w:pPr>
        <w:pStyle w:val="Bibliography"/>
        <w:rPr>
          <w:del w:id="2340" w:author="Ed" w:date="2013-04-02T10:19:00Z"/>
        </w:rPr>
      </w:pPr>
      <w:del w:id="2341" w:author="Ed" w:date="2013-04-02T10:19:00Z">
        <w:r w:rsidRPr="008E6F27" w:rsidDel="00B97924">
          <w:delText>[28]</w:delText>
        </w:r>
        <w:r w:rsidRPr="008E6F27" w:rsidDel="00B97924">
          <w:tab/>
          <w:delText>“QR code,” Wikipedia, the free encyclopedia. 21-Mar-2013.</w:delText>
        </w:r>
        <w:bookmarkStart w:id="2342" w:name="_Toc352766600"/>
        <w:bookmarkStart w:id="2343" w:name="_Toc352766702"/>
        <w:bookmarkStart w:id="2344" w:name="_Toc352766804"/>
        <w:bookmarkStart w:id="2345" w:name="_Toc353152090"/>
        <w:bookmarkStart w:id="2346" w:name="_Toc353177774"/>
        <w:bookmarkStart w:id="2347" w:name="_Toc353178044"/>
        <w:bookmarkEnd w:id="2342"/>
        <w:bookmarkEnd w:id="2343"/>
        <w:bookmarkEnd w:id="2344"/>
        <w:bookmarkEnd w:id="2345"/>
        <w:bookmarkEnd w:id="2346"/>
        <w:bookmarkEnd w:id="2347"/>
      </w:del>
    </w:p>
    <w:p w:rsidR="00697DB7" w:rsidRPr="008E6F27" w:rsidDel="00B97924" w:rsidRDefault="00697DB7">
      <w:pPr>
        <w:pStyle w:val="Bibliography"/>
        <w:rPr>
          <w:del w:id="2348" w:author="Ed" w:date="2013-04-02T10:19:00Z"/>
        </w:rPr>
      </w:pPr>
      <w:del w:id="2349" w:author="Ed" w:date="2013-04-02T10:19:00Z">
        <w:r w:rsidRPr="008E6F27" w:rsidDel="00B97924">
          <w:delText>[29]</w:delText>
        </w:r>
        <w:r w:rsidRPr="008E6F27" w:rsidDel="00B97924">
          <w:tab/>
          <w:delText>Chad Rockey, “LOW-COST SENSOR PACKAGE FOR SMART WHEELCHAIR OBSTACLE AVOIDANCE,” Masters, Case Western Reserve University, Cleveland, OH, 2012.</w:delText>
        </w:r>
        <w:bookmarkStart w:id="2350" w:name="_Toc352766601"/>
        <w:bookmarkStart w:id="2351" w:name="_Toc352766703"/>
        <w:bookmarkStart w:id="2352" w:name="_Toc352766805"/>
        <w:bookmarkStart w:id="2353" w:name="_Toc353152091"/>
        <w:bookmarkStart w:id="2354" w:name="_Toc353177775"/>
        <w:bookmarkStart w:id="2355" w:name="_Toc353178045"/>
        <w:bookmarkEnd w:id="2350"/>
        <w:bookmarkEnd w:id="2351"/>
        <w:bookmarkEnd w:id="2352"/>
        <w:bookmarkEnd w:id="2353"/>
        <w:bookmarkEnd w:id="2354"/>
        <w:bookmarkEnd w:id="2355"/>
      </w:del>
    </w:p>
    <w:p w:rsidR="00697DB7" w:rsidRPr="008E6F27" w:rsidDel="00B97924" w:rsidRDefault="00697DB7">
      <w:pPr>
        <w:pStyle w:val="Bibliography"/>
        <w:rPr>
          <w:del w:id="2356" w:author="Ed" w:date="2013-04-02T10:19:00Z"/>
        </w:rPr>
      </w:pPr>
      <w:del w:id="2357" w:author="Ed" w:date="2013-04-02T10:19:00Z">
        <w:r w:rsidRPr="008E6F27" w:rsidDel="00B97924">
          <w:delText>[30]</w:delText>
        </w:r>
        <w:r w:rsidRPr="008E6F27" w:rsidDel="00B97924">
          <w:tab/>
          <w:delText>rethink robotics, “baxter.” .</w:delText>
        </w:r>
        <w:bookmarkStart w:id="2358" w:name="_Toc352766602"/>
        <w:bookmarkStart w:id="2359" w:name="_Toc352766704"/>
        <w:bookmarkStart w:id="2360" w:name="_Toc352766806"/>
        <w:bookmarkStart w:id="2361" w:name="_Toc353152092"/>
        <w:bookmarkStart w:id="2362" w:name="_Toc353177776"/>
        <w:bookmarkStart w:id="2363" w:name="_Toc353178046"/>
        <w:bookmarkEnd w:id="2358"/>
        <w:bookmarkEnd w:id="2359"/>
        <w:bookmarkEnd w:id="2360"/>
        <w:bookmarkEnd w:id="2361"/>
        <w:bookmarkEnd w:id="2362"/>
        <w:bookmarkEnd w:id="2363"/>
      </w:del>
    </w:p>
    <w:p w:rsidR="00697DB7" w:rsidRPr="008E6F27" w:rsidDel="00B97924" w:rsidRDefault="00697DB7">
      <w:pPr>
        <w:pStyle w:val="Bibliography"/>
        <w:rPr>
          <w:del w:id="2364" w:author="Ed" w:date="2013-04-02T10:19:00Z"/>
        </w:rPr>
      </w:pPr>
      <w:del w:id="2365" w:author="Ed" w:date="2013-04-02T10:19:00Z">
        <w:r w:rsidRPr="008E6F27" w:rsidDel="00B97924">
          <w:delText>[31]</w:delText>
        </w:r>
        <w:r w:rsidRPr="008E6F27" w:rsidDel="00B97924">
          <w:tab/>
          <w:delText xml:space="preserve">W. Shackleford, R. Norcross, J. Marvel, and S. Szabo, “Integrating occlusion monitoring into human tracking for robot speed and separation monitoring,” in </w:delText>
        </w:r>
        <w:r w:rsidRPr="008E6F27" w:rsidDel="00B97924">
          <w:rPr>
            <w:i/>
            <w:iCs/>
          </w:rPr>
          <w:delText>Proceedings of the Workshop on Performance Metrics for Intelligent Systems</w:delText>
        </w:r>
        <w:r w:rsidRPr="008E6F27" w:rsidDel="00B97924">
          <w:delText>, New York, NY, USA, 2012, pp. 168–173.</w:delText>
        </w:r>
        <w:bookmarkStart w:id="2366" w:name="_Toc352766603"/>
        <w:bookmarkStart w:id="2367" w:name="_Toc352766705"/>
        <w:bookmarkStart w:id="2368" w:name="_Toc352766807"/>
        <w:bookmarkStart w:id="2369" w:name="_Toc353152093"/>
        <w:bookmarkStart w:id="2370" w:name="_Toc353177777"/>
        <w:bookmarkStart w:id="2371" w:name="_Toc353178047"/>
        <w:bookmarkEnd w:id="2366"/>
        <w:bookmarkEnd w:id="2367"/>
        <w:bookmarkEnd w:id="2368"/>
        <w:bookmarkEnd w:id="2369"/>
        <w:bookmarkEnd w:id="2370"/>
        <w:bookmarkEnd w:id="2371"/>
      </w:del>
    </w:p>
    <w:p w:rsidR="001047D9" w:rsidRDefault="0087344B">
      <w:pPr>
        <w:pStyle w:val="Heading1"/>
        <w:rPr>
          <w:ins w:id="2372" w:author="Ed" w:date="2013-04-03T11:52:00Z"/>
        </w:rPr>
      </w:pPr>
      <w:r>
        <w:lastRenderedPageBreak/>
        <w:fldChar w:fldCharType="end"/>
      </w:r>
      <w:bookmarkStart w:id="2373" w:name="_Ref352755563"/>
      <w:bookmarkStart w:id="2374" w:name="_Toc351997932"/>
      <w:bookmarkStart w:id="2375" w:name="_Toc353178048"/>
      <w:ins w:id="2376" w:author="Ed" w:date="2013-04-03T11:52:00Z">
        <w:r w:rsidR="001047D9">
          <w:t>Appendix 1: Bill of Materials</w:t>
        </w:r>
        <w:bookmarkEnd w:id="2373"/>
        <w:bookmarkEnd w:id="2375"/>
      </w:ins>
    </w:p>
    <w:tbl>
      <w:tblPr>
        <w:tblStyle w:val="TableGrid"/>
        <w:tblW w:w="0" w:type="auto"/>
        <w:tblInd w:w="14" w:type="dxa"/>
        <w:tblLook w:val="04A0" w:firstRow="1" w:lastRow="0" w:firstColumn="1" w:lastColumn="0" w:noHBand="0" w:noVBand="1"/>
        <w:tblPrChange w:id="2377" w:author="Ed" w:date="2013-04-03T12:27:00Z">
          <w:tblPr>
            <w:tblStyle w:val="TableGrid"/>
            <w:tblW w:w="0" w:type="auto"/>
            <w:tblInd w:w="14" w:type="dxa"/>
            <w:tblLook w:val="04A0" w:firstRow="1" w:lastRow="0" w:firstColumn="1" w:lastColumn="0" w:noHBand="0" w:noVBand="1"/>
          </w:tblPr>
        </w:tblPrChange>
      </w:tblPr>
      <w:tblGrid>
        <w:gridCol w:w="4864"/>
        <w:gridCol w:w="2879"/>
        <w:tblGridChange w:id="2378">
          <w:tblGrid>
            <w:gridCol w:w="14"/>
            <w:gridCol w:w="3070"/>
            <w:gridCol w:w="1794"/>
            <w:gridCol w:w="1085"/>
            <w:gridCol w:w="1794"/>
          </w:tblGrid>
        </w:tblGridChange>
      </w:tblGrid>
      <w:tr w:rsidR="00B161FC" w:rsidTr="00CA19BC">
        <w:trPr>
          <w:ins w:id="2379" w:author="Ed" w:date="2013-04-03T11:54:00Z"/>
          <w:trPrChange w:id="2380" w:author="Ed" w:date="2013-04-03T12:27:00Z">
            <w:trPr>
              <w:gridAfter w:val="0"/>
            </w:trPr>
          </w:trPrChange>
        </w:trPr>
        <w:tc>
          <w:tcPr>
            <w:tcW w:w="4864" w:type="dxa"/>
            <w:tcPrChange w:id="2381" w:author="Ed" w:date="2013-04-03T12:27:00Z">
              <w:tcPr>
                <w:tcW w:w="3084" w:type="dxa"/>
                <w:gridSpan w:val="2"/>
              </w:tcPr>
            </w:tcPrChange>
          </w:tcPr>
          <w:p w:rsidR="00B161FC" w:rsidRDefault="00CA19BC">
            <w:pPr>
              <w:pStyle w:val="NoSpacing"/>
              <w:jc w:val="left"/>
              <w:rPr>
                <w:ins w:id="2382" w:author="Ed" w:date="2013-04-03T11:54:00Z"/>
              </w:rPr>
              <w:pPrChange w:id="2383" w:author="Ed" w:date="2013-04-03T12:08:00Z">
                <w:pPr>
                  <w:pStyle w:val="NoSpacing"/>
                </w:pPr>
              </w:pPrChange>
            </w:pPr>
            <w:ins w:id="2384" w:author="Ed" w:date="2013-04-03T12:26:00Z">
              <w:r>
                <w:t>Item</w:t>
              </w:r>
            </w:ins>
          </w:p>
        </w:tc>
        <w:tc>
          <w:tcPr>
            <w:tcW w:w="2879" w:type="dxa"/>
            <w:tcPrChange w:id="2385" w:author="Ed" w:date="2013-04-03T12:27:00Z">
              <w:tcPr>
                <w:tcW w:w="2879" w:type="dxa"/>
                <w:gridSpan w:val="2"/>
              </w:tcPr>
            </w:tcPrChange>
          </w:tcPr>
          <w:p w:rsidR="00B161FC" w:rsidRDefault="00CA19BC" w:rsidP="001047D9">
            <w:pPr>
              <w:pStyle w:val="NoSpacing"/>
              <w:rPr>
                <w:ins w:id="2386" w:author="Ed" w:date="2013-04-03T11:54:00Z"/>
              </w:rPr>
            </w:pPr>
            <w:ins w:id="2387" w:author="Ed" w:date="2013-04-03T12:26:00Z">
              <w:r>
                <w:t>Cost</w:t>
              </w:r>
            </w:ins>
          </w:p>
        </w:tc>
      </w:tr>
      <w:tr w:rsidR="00B161FC" w:rsidTr="00CA19BC">
        <w:trPr>
          <w:ins w:id="2388" w:author="Ed" w:date="2013-04-03T11:53:00Z"/>
          <w:trPrChange w:id="2389" w:author="Ed" w:date="2013-04-03T12:27:00Z">
            <w:trPr>
              <w:gridAfter w:val="0"/>
            </w:trPr>
          </w:trPrChange>
        </w:trPr>
        <w:tc>
          <w:tcPr>
            <w:tcW w:w="4864" w:type="dxa"/>
            <w:tcPrChange w:id="2390" w:author="Ed" w:date="2013-04-03T12:27:00Z">
              <w:tcPr>
                <w:tcW w:w="3084" w:type="dxa"/>
                <w:gridSpan w:val="2"/>
              </w:tcPr>
            </w:tcPrChange>
          </w:tcPr>
          <w:p w:rsidR="00B161FC" w:rsidRDefault="00B161FC">
            <w:pPr>
              <w:pStyle w:val="NoSpacing"/>
              <w:jc w:val="left"/>
              <w:rPr>
                <w:ins w:id="2391" w:author="Ed" w:date="2013-04-03T11:53:00Z"/>
              </w:rPr>
              <w:pPrChange w:id="2392" w:author="Ed" w:date="2013-04-03T12:12:00Z">
                <w:pPr>
                  <w:ind w:left="0"/>
                </w:pPr>
              </w:pPrChange>
            </w:pPr>
            <w:ins w:id="2393" w:author="Ed" w:date="2013-04-03T12:12:00Z">
              <w:r>
                <w:t>Wheelchair</w:t>
              </w:r>
            </w:ins>
            <w:ins w:id="2394" w:author="Ed" w:date="2013-04-03T11:53:00Z">
              <w:r>
                <w:t xml:space="preserve"> Base</w:t>
              </w:r>
            </w:ins>
          </w:p>
        </w:tc>
        <w:tc>
          <w:tcPr>
            <w:tcW w:w="2879" w:type="dxa"/>
            <w:tcPrChange w:id="2395" w:author="Ed" w:date="2013-04-03T12:27:00Z">
              <w:tcPr>
                <w:tcW w:w="2879" w:type="dxa"/>
                <w:gridSpan w:val="2"/>
              </w:tcPr>
            </w:tcPrChange>
          </w:tcPr>
          <w:p w:rsidR="00B161FC" w:rsidRDefault="00B161FC">
            <w:pPr>
              <w:pStyle w:val="NoSpacing"/>
              <w:jc w:val="right"/>
              <w:rPr>
                <w:ins w:id="2396" w:author="Ed" w:date="2013-04-03T11:53:00Z"/>
                <w:b/>
                <w:bCs/>
                <w:sz w:val="28"/>
              </w:rPr>
              <w:pPrChange w:id="2397" w:author="Ed" w:date="2013-04-03T12:27:00Z">
                <w:pPr>
                  <w:pageBreakBefore/>
                  <w:ind w:left="0"/>
                </w:pPr>
              </w:pPrChange>
            </w:pPr>
            <w:ins w:id="2398" w:author="Ed" w:date="2013-04-03T12:08:00Z">
              <w:r>
                <w:t>$3000</w:t>
              </w:r>
            </w:ins>
          </w:p>
        </w:tc>
      </w:tr>
      <w:tr w:rsidR="00B161FC" w:rsidTr="00CA19BC">
        <w:trPr>
          <w:ins w:id="2399" w:author="Ed" w:date="2013-04-03T12:06:00Z"/>
          <w:trPrChange w:id="2400" w:author="Ed" w:date="2013-04-03T12:27:00Z">
            <w:trPr>
              <w:gridAfter w:val="0"/>
            </w:trPr>
          </w:trPrChange>
        </w:trPr>
        <w:tc>
          <w:tcPr>
            <w:tcW w:w="4864" w:type="dxa"/>
            <w:tcPrChange w:id="2401" w:author="Ed" w:date="2013-04-03T12:27:00Z">
              <w:tcPr>
                <w:tcW w:w="3084" w:type="dxa"/>
                <w:gridSpan w:val="2"/>
              </w:tcPr>
            </w:tcPrChange>
          </w:tcPr>
          <w:p w:rsidR="00B161FC" w:rsidRDefault="00B161FC">
            <w:pPr>
              <w:pStyle w:val="NoSpacing"/>
              <w:jc w:val="left"/>
              <w:rPr>
                <w:ins w:id="2402" w:author="Ed" w:date="2013-04-03T12:06:00Z"/>
              </w:rPr>
              <w:pPrChange w:id="2403" w:author="Ed" w:date="2013-04-03T12:08:00Z">
                <w:pPr>
                  <w:pStyle w:val="NoSpacing"/>
                </w:pPr>
              </w:pPrChange>
            </w:pPr>
            <w:ins w:id="2404" w:author="Ed" w:date="2013-04-03T12:06:00Z">
              <w:r>
                <w:t>Batteries</w:t>
              </w:r>
            </w:ins>
          </w:p>
        </w:tc>
        <w:tc>
          <w:tcPr>
            <w:tcW w:w="2879" w:type="dxa"/>
            <w:tcPrChange w:id="2405" w:author="Ed" w:date="2013-04-03T12:27:00Z">
              <w:tcPr>
                <w:tcW w:w="2879" w:type="dxa"/>
                <w:gridSpan w:val="2"/>
              </w:tcPr>
            </w:tcPrChange>
          </w:tcPr>
          <w:p w:rsidR="00B161FC" w:rsidRDefault="00B161FC">
            <w:pPr>
              <w:pStyle w:val="NoSpacing"/>
              <w:jc w:val="right"/>
              <w:rPr>
                <w:ins w:id="2406" w:author="Ed" w:date="2013-04-03T12:06:00Z"/>
                <w:b/>
                <w:bCs/>
                <w:sz w:val="28"/>
              </w:rPr>
              <w:pPrChange w:id="2407" w:author="Ed" w:date="2013-04-03T12:27:00Z">
                <w:pPr>
                  <w:pStyle w:val="NoSpacing"/>
                  <w:pageBreakBefore/>
                </w:pPr>
              </w:pPrChange>
            </w:pPr>
            <w:ins w:id="2408" w:author="Ed" w:date="2013-04-03T12:08:00Z">
              <w:r>
                <w:t>$400</w:t>
              </w:r>
            </w:ins>
          </w:p>
        </w:tc>
      </w:tr>
      <w:tr w:rsidR="00B161FC" w:rsidTr="00CA19BC">
        <w:trPr>
          <w:ins w:id="2409" w:author="Ed" w:date="2013-04-03T11:53:00Z"/>
          <w:trPrChange w:id="2410" w:author="Ed" w:date="2013-04-03T12:27:00Z">
            <w:trPr>
              <w:gridAfter w:val="0"/>
            </w:trPr>
          </w:trPrChange>
        </w:trPr>
        <w:tc>
          <w:tcPr>
            <w:tcW w:w="4864" w:type="dxa"/>
            <w:tcPrChange w:id="2411" w:author="Ed" w:date="2013-04-03T12:27:00Z">
              <w:tcPr>
                <w:tcW w:w="3084" w:type="dxa"/>
                <w:gridSpan w:val="2"/>
              </w:tcPr>
            </w:tcPrChange>
          </w:tcPr>
          <w:p w:rsidR="00B161FC" w:rsidRDefault="00B161FC">
            <w:pPr>
              <w:pStyle w:val="NoSpacing"/>
              <w:jc w:val="left"/>
              <w:rPr>
                <w:ins w:id="2412" w:author="Ed" w:date="2013-04-03T11:53:00Z"/>
              </w:rPr>
              <w:pPrChange w:id="2413" w:author="Ed" w:date="2013-04-03T12:08:00Z">
                <w:pPr>
                  <w:ind w:left="0"/>
                </w:pPr>
              </w:pPrChange>
            </w:pPr>
            <w:ins w:id="2414" w:author="Ed" w:date="2013-04-03T11:54:00Z">
              <w:r>
                <w:t>Chassis Frame Materials</w:t>
              </w:r>
            </w:ins>
          </w:p>
        </w:tc>
        <w:tc>
          <w:tcPr>
            <w:tcW w:w="2879" w:type="dxa"/>
            <w:tcPrChange w:id="2415" w:author="Ed" w:date="2013-04-03T12:27:00Z">
              <w:tcPr>
                <w:tcW w:w="2879" w:type="dxa"/>
                <w:gridSpan w:val="2"/>
              </w:tcPr>
            </w:tcPrChange>
          </w:tcPr>
          <w:p w:rsidR="00B161FC" w:rsidRDefault="00B161FC">
            <w:pPr>
              <w:pStyle w:val="NoSpacing"/>
              <w:jc w:val="right"/>
              <w:rPr>
                <w:ins w:id="2416" w:author="Ed" w:date="2013-04-03T11:53:00Z"/>
                <w:b/>
                <w:bCs/>
                <w:sz w:val="28"/>
              </w:rPr>
              <w:pPrChange w:id="2417" w:author="Ed" w:date="2013-04-03T12:27:00Z">
                <w:pPr>
                  <w:pageBreakBefore/>
                  <w:ind w:left="0"/>
                </w:pPr>
              </w:pPrChange>
            </w:pPr>
            <w:ins w:id="2418" w:author="Ed" w:date="2013-04-03T12:08:00Z">
              <w:r>
                <w:t>$1000</w:t>
              </w:r>
            </w:ins>
          </w:p>
        </w:tc>
      </w:tr>
      <w:tr w:rsidR="00B161FC" w:rsidTr="00CA19BC">
        <w:trPr>
          <w:ins w:id="2419" w:author="Ed" w:date="2013-04-03T11:53:00Z"/>
          <w:trPrChange w:id="2420" w:author="Ed" w:date="2013-04-03T12:27:00Z">
            <w:trPr>
              <w:gridAfter w:val="0"/>
            </w:trPr>
          </w:trPrChange>
        </w:trPr>
        <w:tc>
          <w:tcPr>
            <w:tcW w:w="4864" w:type="dxa"/>
            <w:tcPrChange w:id="2421" w:author="Ed" w:date="2013-04-03T12:27:00Z">
              <w:tcPr>
                <w:tcW w:w="3084" w:type="dxa"/>
                <w:gridSpan w:val="2"/>
              </w:tcPr>
            </w:tcPrChange>
          </w:tcPr>
          <w:p w:rsidR="00B161FC" w:rsidRDefault="00B161FC">
            <w:pPr>
              <w:pStyle w:val="NoSpacing"/>
              <w:jc w:val="left"/>
              <w:rPr>
                <w:ins w:id="2422" w:author="Ed" w:date="2013-04-03T11:53:00Z"/>
              </w:rPr>
              <w:pPrChange w:id="2423" w:author="Ed" w:date="2013-04-03T12:08:00Z">
                <w:pPr>
                  <w:ind w:left="0"/>
                </w:pPr>
              </w:pPrChange>
            </w:pPr>
            <w:ins w:id="2424" w:author="Ed" w:date="2013-04-03T11:54:00Z">
              <w:r>
                <w:t>LIDAR</w:t>
              </w:r>
            </w:ins>
          </w:p>
        </w:tc>
        <w:tc>
          <w:tcPr>
            <w:tcW w:w="2879" w:type="dxa"/>
            <w:tcPrChange w:id="2425" w:author="Ed" w:date="2013-04-03T12:27:00Z">
              <w:tcPr>
                <w:tcW w:w="2879" w:type="dxa"/>
                <w:gridSpan w:val="2"/>
              </w:tcPr>
            </w:tcPrChange>
          </w:tcPr>
          <w:p w:rsidR="00B161FC" w:rsidRDefault="00B161FC">
            <w:pPr>
              <w:pStyle w:val="NoSpacing"/>
              <w:jc w:val="right"/>
              <w:rPr>
                <w:ins w:id="2426" w:author="Ed" w:date="2013-04-03T11:53:00Z"/>
                <w:b/>
                <w:bCs/>
                <w:sz w:val="28"/>
              </w:rPr>
              <w:pPrChange w:id="2427" w:author="Ed" w:date="2013-04-03T12:27:00Z">
                <w:pPr>
                  <w:pageBreakBefore/>
                  <w:ind w:left="0"/>
                </w:pPr>
              </w:pPrChange>
            </w:pPr>
            <w:ins w:id="2428" w:author="Ed" w:date="2013-04-03T12:08:00Z">
              <w:r>
                <w:t>$6000</w:t>
              </w:r>
            </w:ins>
          </w:p>
        </w:tc>
      </w:tr>
      <w:tr w:rsidR="00B161FC" w:rsidTr="00CA19BC">
        <w:trPr>
          <w:ins w:id="2429" w:author="Ed" w:date="2013-04-03T11:53:00Z"/>
          <w:trPrChange w:id="2430" w:author="Ed" w:date="2013-04-03T12:27:00Z">
            <w:trPr>
              <w:gridAfter w:val="0"/>
            </w:trPr>
          </w:trPrChange>
        </w:trPr>
        <w:tc>
          <w:tcPr>
            <w:tcW w:w="4864" w:type="dxa"/>
            <w:tcPrChange w:id="2431" w:author="Ed" w:date="2013-04-03T12:27:00Z">
              <w:tcPr>
                <w:tcW w:w="3084" w:type="dxa"/>
                <w:gridSpan w:val="2"/>
              </w:tcPr>
            </w:tcPrChange>
          </w:tcPr>
          <w:p w:rsidR="00B161FC" w:rsidRDefault="00B161FC">
            <w:pPr>
              <w:pStyle w:val="NoSpacing"/>
              <w:jc w:val="left"/>
              <w:rPr>
                <w:ins w:id="2432" w:author="Ed" w:date="2013-04-03T11:53:00Z"/>
              </w:rPr>
              <w:pPrChange w:id="2433" w:author="Ed" w:date="2013-04-03T12:08:00Z">
                <w:pPr>
                  <w:ind w:left="0"/>
                </w:pPr>
              </w:pPrChange>
            </w:pPr>
            <w:ins w:id="2434" w:author="Ed" w:date="2013-04-03T11:55:00Z">
              <w:r>
                <w:t>IRB-120/IRC5</w:t>
              </w:r>
            </w:ins>
          </w:p>
        </w:tc>
        <w:tc>
          <w:tcPr>
            <w:tcW w:w="2879" w:type="dxa"/>
            <w:tcPrChange w:id="2435" w:author="Ed" w:date="2013-04-03T12:27:00Z">
              <w:tcPr>
                <w:tcW w:w="2879" w:type="dxa"/>
                <w:gridSpan w:val="2"/>
              </w:tcPr>
            </w:tcPrChange>
          </w:tcPr>
          <w:p w:rsidR="00B161FC" w:rsidRDefault="00CA19BC" w:rsidP="00C20FDF">
            <w:pPr>
              <w:pStyle w:val="NoSpacing"/>
              <w:jc w:val="right"/>
              <w:rPr>
                <w:ins w:id="2436" w:author="Ed" w:date="2013-04-03T11:53:00Z"/>
                <w:b/>
                <w:bCs/>
                <w:sz w:val="28"/>
              </w:rPr>
              <w:pPrChange w:id="2437" w:author="Ed" w:date="2013-04-08T10:12:00Z">
                <w:pPr>
                  <w:pageBreakBefore/>
                  <w:ind w:left="0"/>
                </w:pPr>
              </w:pPrChange>
            </w:pPr>
            <w:ins w:id="2438" w:author="Ed" w:date="2013-04-03T12:27:00Z">
              <w:r>
                <w:t>$</w:t>
              </w:r>
            </w:ins>
            <w:ins w:id="2439" w:author="Ed" w:date="2013-04-08T10:12:00Z">
              <w:r w:rsidR="00C20FDF">
                <w:t>23</w:t>
              </w:r>
            </w:ins>
            <w:commentRangeStart w:id="2440"/>
            <w:ins w:id="2441" w:author="Ed" w:date="2013-04-03T12:27:00Z">
              <w:r>
                <w:t>000</w:t>
              </w:r>
            </w:ins>
            <w:commentRangeEnd w:id="2440"/>
            <w:ins w:id="2442" w:author="Ed" w:date="2013-04-03T12:28:00Z">
              <w:r w:rsidR="00835419">
                <w:rPr>
                  <w:rStyle w:val="CommentReference"/>
                </w:rPr>
                <w:commentReference w:id="2440"/>
              </w:r>
            </w:ins>
          </w:p>
        </w:tc>
      </w:tr>
      <w:tr w:rsidR="00B161FC" w:rsidTr="00CA19BC">
        <w:trPr>
          <w:ins w:id="2443" w:author="Ed" w:date="2013-04-03T11:53:00Z"/>
          <w:trPrChange w:id="2444" w:author="Ed" w:date="2013-04-03T12:27:00Z">
            <w:trPr>
              <w:gridAfter w:val="0"/>
            </w:trPr>
          </w:trPrChange>
        </w:trPr>
        <w:tc>
          <w:tcPr>
            <w:tcW w:w="4864" w:type="dxa"/>
            <w:tcPrChange w:id="2445" w:author="Ed" w:date="2013-04-03T12:27:00Z">
              <w:tcPr>
                <w:tcW w:w="3084" w:type="dxa"/>
                <w:gridSpan w:val="2"/>
              </w:tcPr>
            </w:tcPrChange>
          </w:tcPr>
          <w:p w:rsidR="00B161FC" w:rsidRDefault="00B161FC">
            <w:pPr>
              <w:pStyle w:val="NoSpacing"/>
              <w:jc w:val="left"/>
              <w:rPr>
                <w:ins w:id="2446" w:author="Ed" w:date="2013-04-03T11:59:00Z"/>
              </w:rPr>
              <w:pPrChange w:id="2447" w:author="Ed" w:date="2013-04-03T12:08:00Z">
                <w:pPr>
                  <w:ind w:left="0"/>
                </w:pPr>
              </w:pPrChange>
            </w:pPr>
            <w:ins w:id="2448" w:author="Ed" w:date="2013-04-03T11:55:00Z">
              <w:r>
                <w:t>cRIO 907</w:t>
              </w:r>
            </w:ins>
            <w:ins w:id="2449" w:author="Ed" w:date="2013-04-03T11:59:00Z">
              <w:r>
                <w:t>4</w:t>
              </w:r>
            </w:ins>
          </w:p>
          <w:p w:rsidR="00B161FC" w:rsidRDefault="00B161FC">
            <w:pPr>
              <w:pStyle w:val="NoSpacing"/>
              <w:jc w:val="left"/>
              <w:rPr>
                <w:ins w:id="2450" w:author="Ed" w:date="2013-04-03T11:59:00Z"/>
              </w:rPr>
              <w:pPrChange w:id="2451" w:author="Ed" w:date="2013-04-03T12:08:00Z">
                <w:pPr>
                  <w:ind w:left="0"/>
                </w:pPr>
              </w:pPrChange>
            </w:pPr>
            <w:ins w:id="2452" w:author="Ed" w:date="2013-04-03T11:55:00Z">
              <w:r>
                <w:t>+ 9</w:t>
              </w:r>
            </w:ins>
            <w:ins w:id="2453" w:author="Ed" w:date="2013-04-03T11:56:00Z">
              <w:r>
                <w:t>4</w:t>
              </w:r>
            </w:ins>
            <w:ins w:id="2454" w:author="Ed" w:date="2013-04-03T11:58:00Z">
              <w:r>
                <w:t>0</w:t>
              </w:r>
            </w:ins>
            <w:ins w:id="2455" w:author="Ed" w:date="2013-04-03T11:55:00Z">
              <w:r>
                <w:t>3 DIO module</w:t>
              </w:r>
            </w:ins>
          </w:p>
          <w:p w:rsidR="00B161FC" w:rsidRDefault="00B161FC">
            <w:pPr>
              <w:pStyle w:val="NoSpacing"/>
              <w:jc w:val="left"/>
              <w:rPr>
                <w:ins w:id="2456" w:author="Ed" w:date="2013-04-03T11:59:00Z"/>
              </w:rPr>
              <w:pPrChange w:id="2457" w:author="Ed" w:date="2013-04-03T12:08:00Z">
                <w:pPr>
                  <w:ind w:left="0"/>
                </w:pPr>
              </w:pPrChange>
            </w:pPr>
            <w:ins w:id="2458" w:author="Ed" w:date="2013-04-03T11:59:00Z">
              <w:r>
                <w:t>+9401 DIO module</w:t>
              </w:r>
            </w:ins>
          </w:p>
          <w:p w:rsidR="00B161FC" w:rsidRDefault="00B161FC">
            <w:pPr>
              <w:pStyle w:val="NoSpacing"/>
              <w:jc w:val="left"/>
              <w:rPr>
                <w:ins w:id="2459" w:author="Ed" w:date="2013-04-03T11:53:00Z"/>
              </w:rPr>
              <w:pPrChange w:id="2460" w:author="Ed" w:date="2013-04-03T12:08:00Z">
                <w:pPr>
                  <w:ind w:left="0"/>
                </w:pPr>
              </w:pPrChange>
            </w:pPr>
            <w:ins w:id="2461" w:author="Ed" w:date="2013-04-03T11:59:00Z">
              <w:r>
                <w:t>+</w:t>
              </w:r>
            </w:ins>
            <w:ins w:id="2462" w:author="Ed" w:date="2013-04-03T11:55:00Z">
              <w:r>
                <w:t xml:space="preserve"> </w:t>
              </w:r>
            </w:ins>
            <w:ins w:id="2463" w:author="Ed" w:date="2013-04-03T11:56:00Z">
              <w:r>
                <w:t xml:space="preserve">9201 analog input module, </w:t>
              </w:r>
            </w:ins>
          </w:p>
        </w:tc>
        <w:tc>
          <w:tcPr>
            <w:tcW w:w="2879" w:type="dxa"/>
            <w:tcPrChange w:id="2464" w:author="Ed" w:date="2013-04-03T12:27:00Z">
              <w:tcPr>
                <w:tcW w:w="2879" w:type="dxa"/>
                <w:gridSpan w:val="2"/>
              </w:tcPr>
            </w:tcPrChange>
          </w:tcPr>
          <w:p w:rsidR="00B161FC" w:rsidRDefault="00B161FC">
            <w:pPr>
              <w:pStyle w:val="NoSpacing"/>
              <w:jc w:val="right"/>
              <w:rPr>
                <w:ins w:id="2465" w:author="Ed" w:date="2013-04-03T11:53:00Z"/>
                <w:b/>
                <w:bCs/>
                <w:sz w:val="28"/>
              </w:rPr>
              <w:pPrChange w:id="2466" w:author="Ed" w:date="2013-04-03T12:27:00Z">
                <w:pPr>
                  <w:pageBreakBefore/>
                  <w:ind w:left="0"/>
                </w:pPr>
              </w:pPrChange>
            </w:pPr>
            <w:ins w:id="2467" w:author="Ed" w:date="2013-04-03T12:10:00Z">
              <w:r>
                <w:t>$4150</w:t>
              </w:r>
            </w:ins>
          </w:p>
        </w:tc>
      </w:tr>
      <w:tr w:rsidR="00B161FC" w:rsidTr="00CA19BC">
        <w:trPr>
          <w:ins w:id="2468" w:author="Ed" w:date="2013-04-03T11:53:00Z"/>
          <w:trPrChange w:id="2469" w:author="Ed" w:date="2013-04-03T12:27:00Z">
            <w:trPr>
              <w:gridAfter w:val="0"/>
            </w:trPr>
          </w:trPrChange>
        </w:trPr>
        <w:tc>
          <w:tcPr>
            <w:tcW w:w="4864" w:type="dxa"/>
            <w:tcPrChange w:id="2470" w:author="Ed" w:date="2013-04-03T12:27:00Z">
              <w:tcPr>
                <w:tcW w:w="3084" w:type="dxa"/>
                <w:gridSpan w:val="2"/>
              </w:tcPr>
            </w:tcPrChange>
          </w:tcPr>
          <w:p w:rsidR="00B161FC" w:rsidRDefault="00B161FC">
            <w:pPr>
              <w:pStyle w:val="NoSpacing"/>
              <w:jc w:val="left"/>
              <w:rPr>
                <w:ins w:id="2471" w:author="Ed" w:date="2013-04-03T11:53:00Z"/>
              </w:rPr>
              <w:pPrChange w:id="2472" w:author="Ed" w:date="2013-04-03T12:08:00Z">
                <w:pPr>
                  <w:ind w:left="0"/>
                </w:pPr>
              </w:pPrChange>
            </w:pPr>
            <w:ins w:id="2473" w:author="Ed" w:date="2013-04-03T12:01:00Z">
              <w:r>
                <w:t>PC</w:t>
              </w:r>
            </w:ins>
          </w:p>
        </w:tc>
        <w:tc>
          <w:tcPr>
            <w:tcW w:w="2879" w:type="dxa"/>
            <w:tcPrChange w:id="2474" w:author="Ed" w:date="2013-04-03T12:27:00Z">
              <w:tcPr>
                <w:tcW w:w="2879" w:type="dxa"/>
                <w:gridSpan w:val="2"/>
              </w:tcPr>
            </w:tcPrChange>
          </w:tcPr>
          <w:p w:rsidR="00B161FC" w:rsidRDefault="00B161FC">
            <w:pPr>
              <w:pStyle w:val="NoSpacing"/>
              <w:jc w:val="right"/>
              <w:rPr>
                <w:ins w:id="2475" w:author="Ed" w:date="2013-04-03T11:53:00Z"/>
                <w:b/>
                <w:bCs/>
                <w:sz w:val="28"/>
              </w:rPr>
              <w:pPrChange w:id="2476" w:author="Ed" w:date="2013-04-03T12:27:00Z">
                <w:pPr>
                  <w:pageBreakBefore/>
                  <w:ind w:left="0"/>
                </w:pPr>
              </w:pPrChange>
            </w:pPr>
            <w:ins w:id="2477" w:author="Ed" w:date="2013-04-03T12:10:00Z">
              <w:r>
                <w:t>$550</w:t>
              </w:r>
            </w:ins>
          </w:p>
        </w:tc>
      </w:tr>
      <w:tr w:rsidR="00B161FC" w:rsidTr="00CA19BC">
        <w:trPr>
          <w:ins w:id="2478" w:author="Ed" w:date="2013-04-03T11:53:00Z"/>
          <w:trPrChange w:id="2479" w:author="Ed" w:date="2013-04-03T12:27:00Z">
            <w:trPr>
              <w:gridAfter w:val="0"/>
            </w:trPr>
          </w:trPrChange>
        </w:trPr>
        <w:tc>
          <w:tcPr>
            <w:tcW w:w="4864" w:type="dxa"/>
            <w:tcPrChange w:id="2480" w:author="Ed" w:date="2013-04-03T12:27:00Z">
              <w:tcPr>
                <w:tcW w:w="3084" w:type="dxa"/>
                <w:gridSpan w:val="2"/>
              </w:tcPr>
            </w:tcPrChange>
          </w:tcPr>
          <w:p w:rsidR="00B161FC" w:rsidRDefault="00B161FC">
            <w:pPr>
              <w:pStyle w:val="NoSpacing"/>
              <w:jc w:val="left"/>
              <w:rPr>
                <w:ins w:id="2481" w:author="Ed" w:date="2013-04-03T11:53:00Z"/>
              </w:rPr>
              <w:pPrChange w:id="2482" w:author="Ed" w:date="2013-04-03T12:08:00Z">
                <w:pPr>
                  <w:ind w:left="0"/>
                </w:pPr>
              </w:pPrChange>
            </w:pPr>
            <w:ins w:id="2483" w:author="Ed" w:date="2013-04-03T12:01:00Z">
              <w:r>
                <w:t>Kinect</w:t>
              </w:r>
            </w:ins>
          </w:p>
        </w:tc>
        <w:tc>
          <w:tcPr>
            <w:tcW w:w="2879" w:type="dxa"/>
            <w:tcPrChange w:id="2484" w:author="Ed" w:date="2013-04-03T12:27:00Z">
              <w:tcPr>
                <w:tcW w:w="2879" w:type="dxa"/>
                <w:gridSpan w:val="2"/>
              </w:tcPr>
            </w:tcPrChange>
          </w:tcPr>
          <w:p w:rsidR="00B161FC" w:rsidRDefault="00B161FC">
            <w:pPr>
              <w:pStyle w:val="NoSpacing"/>
              <w:jc w:val="right"/>
              <w:rPr>
                <w:ins w:id="2485" w:author="Ed" w:date="2013-04-03T11:53:00Z"/>
                <w:b/>
                <w:bCs/>
                <w:sz w:val="28"/>
              </w:rPr>
              <w:pPrChange w:id="2486" w:author="Ed" w:date="2013-04-03T12:27:00Z">
                <w:pPr>
                  <w:pageBreakBefore/>
                  <w:ind w:left="0"/>
                </w:pPr>
              </w:pPrChange>
            </w:pPr>
            <w:ins w:id="2487" w:author="Ed" w:date="2013-04-03T12:10:00Z">
              <w:r>
                <w:t>$</w:t>
              </w:r>
            </w:ins>
            <w:ins w:id="2488" w:author="Ed" w:date="2013-04-03T12:11:00Z">
              <w:r>
                <w:t>150</w:t>
              </w:r>
            </w:ins>
          </w:p>
        </w:tc>
      </w:tr>
      <w:tr w:rsidR="00B161FC" w:rsidTr="00CA19BC">
        <w:trPr>
          <w:ins w:id="2489" w:author="Ed" w:date="2013-04-03T11:53:00Z"/>
          <w:trPrChange w:id="2490" w:author="Ed" w:date="2013-04-03T12:27:00Z">
            <w:trPr>
              <w:gridAfter w:val="0"/>
            </w:trPr>
          </w:trPrChange>
        </w:trPr>
        <w:tc>
          <w:tcPr>
            <w:tcW w:w="4864" w:type="dxa"/>
            <w:tcPrChange w:id="2491" w:author="Ed" w:date="2013-04-03T12:27:00Z">
              <w:tcPr>
                <w:tcW w:w="3084" w:type="dxa"/>
                <w:gridSpan w:val="2"/>
              </w:tcPr>
            </w:tcPrChange>
          </w:tcPr>
          <w:p w:rsidR="00B161FC" w:rsidRDefault="00B161FC">
            <w:pPr>
              <w:pStyle w:val="NoSpacing"/>
              <w:jc w:val="left"/>
              <w:rPr>
                <w:ins w:id="2492" w:author="Ed" w:date="2013-04-03T11:53:00Z"/>
              </w:rPr>
              <w:pPrChange w:id="2493" w:author="Ed" w:date="2013-04-03T12:08:00Z">
                <w:pPr>
                  <w:ind w:left="0"/>
                </w:pPr>
              </w:pPrChange>
            </w:pPr>
            <w:proofErr w:type="spellStart"/>
            <w:ins w:id="2494" w:author="Ed" w:date="2013-04-03T12:02:00Z">
              <w:r>
                <w:t>Grayhill</w:t>
              </w:r>
              <w:proofErr w:type="spellEnd"/>
              <w:r>
                <w:t xml:space="preserve"> Encoder (4)</w:t>
              </w:r>
            </w:ins>
          </w:p>
        </w:tc>
        <w:tc>
          <w:tcPr>
            <w:tcW w:w="2879" w:type="dxa"/>
            <w:tcPrChange w:id="2495" w:author="Ed" w:date="2013-04-03T12:27:00Z">
              <w:tcPr>
                <w:tcW w:w="2879" w:type="dxa"/>
                <w:gridSpan w:val="2"/>
              </w:tcPr>
            </w:tcPrChange>
          </w:tcPr>
          <w:p w:rsidR="00B161FC" w:rsidRDefault="00B161FC">
            <w:pPr>
              <w:pStyle w:val="NoSpacing"/>
              <w:jc w:val="right"/>
              <w:rPr>
                <w:ins w:id="2496" w:author="Ed" w:date="2013-04-03T11:53:00Z"/>
                <w:b/>
                <w:bCs/>
                <w:sz w:val="28"/>
              </w:rPr>
              <w:pPrChange w:id="2497" w:author="Ed" w:date="2013-04-03T12:27:00Z">
                <w:pPr>
                  <w:pageBreakBefore/>
                  <w:ind w:left="0"/>
                </w:pPr>
              </w:pPrChange>
            </w:pPr>
            <w:ins w:id="2498" w:author="Ed" w:date="2013-04-03T12:12:00Z">
              <w:r>
                <w:t>$320</w:t>
              </w:r>
            </w:ins>
          </w:p>
        </w:tc>
      </w:tr>
      <w:tr w:rsidR="00B161FC" w:rsidTr="00CA19BC">
        <w:trPr>
          <w:ins w:id="2499" w:author="Ed" w:date="2013-04-03T12:04:00Z"/>
          <w:trPrChange w:id="2500" w:author="Ed" w:date="2013-04-03T12:27:00Z">
            <w:trPr>
              <w:gridAfter w:val="0"/>
            </w:trPr>
          </w:trPrChange>
        </w:trPr>
        <w:tc>
          <w:tcPr>
            <w:tcW w:w="4864" w:type="dxa"/>
            <w:tcPrChange w:id="2501" w:author="Ed" w:date="2013-04-03T12:27:00Z">
              <w:tcPr>
                <w:tcW w:w="3084" w:type="dxa"/>
                <w:gridSpan w:val="2"/>
              </w:tcPr>
            </w:tcPrChange>
          </w:tcPr>
          <w:p w:rsidR="00B161FC" w:rsidRDefault="00B161FC">
            <w:pPr>
              <w:pStyle w:val="NoSpacing"/>
              <w:jc w:val="left"/>
              <w:rPr>
                <w:ins w:id="2502" w:author="Ed" w:date="2013-04-03T12:04:00Z"/>
              </w:rPr>
              <w:pPrChange w:id="2503" w:author="Ed" w:date="2013-04-03T12:08:00Z">
                <w:pPr>
                  <w:pStyle w:val="NoSpacing"/>
                </w:pPr>
              </w:pPrChange>
            </w:pPr>
            <w:ins w:id="2504" w:author="Ed" w:date="2013-04-03T12:04:00Z">
              <w:r>
                <w:t>13.8 v Regulator</w:t>
              </w:r>
            </w:ins>
          </w:p>
        </w:tc>
        <w:tc>
          <w:tcPr>
            <w:tcW w:w="2879" w:type="dxa"/>
            <w:tcPrChange w:id="2505" w:author="Ed" w:date="2013-04-03T12:27:00Z">
              <w:tcPr>
                <w:tcW w:w="2879" w:type="dxa"/>
                <w:gridSpan w:val="2"/>
              </w:tcPr>
            </w:tcPrChange>
          </w:tcPr>
          <w:p w:rsidR="00B161FC" w:rsidRDefault="006349D4">
            <w:pPr>
              <w:pStyle w:val="NoSpacing"/>
              <w:jc w:val="right"/>
              <w:rPr>
                <w:ins w:id="2506" w:author="Ed" w:date="2013-04-03T12:04:00Z"/>
                <w:b/>
                <w:bCs/>
                <w:sz w:val="28"/>
              </w:rPr>
              <w:pPrChange w:id="2507" w:author="Ed" w:date="2013-04-03T12:27:00Z">
                <w:pPr>
                  <w:pStyle w:val="NoSpacing"/>
                  <w:pageBreakBefore/>
                </w:pPr>
              </w:pPrChange>
            </w:pPr>
            <w:ins w:id="2508" w:author="Ed" w:date="2013-04-03T12:13:00Z">
              <w:r>
                <w:t>$81</w:t>
              </w:r>
            </w:ins>
          </w:p>
        </w:tc>
      </w:tr>
      <w:tr w:rsidR="00B161FC" w:rsidTr="00CA19BC">
        <w:trPr>
          <w:ins w:id="2509" w:author="Ed" w:date="2013-04-03T12:04:00Z"/>
          <w:trPrChange w:id="2510" w:author="Ed" w:date="2013-04-03T12:27:00Z">
            <w:trPr>
              <w:gridAfter w:val="0"/>
            </w:trPr>
          </w:trPrChange>
        </w:trPr>
        <w:tc>
          <w:tcPr>
            <w:tcW w:w="4864" w:type="dxa"/>
            <w:tcPrChange w:id="2511" w:author="Ed" w:date="2013-04-03T12:27:00Z">
              <w:tcPr>
                <w:tcW w:w="3084" w:type="dxa"/>
                <w:gridSpan w:val="2"/>
              </w:tcPr>
            </w:tcPrChange>
          </w:tcPr>
          <w:p w:rsidR="00B161FC" w:rsidRDefault="00B161FC">
            <w:pPr>
              <w:pStyle w:val="NoSpacing"/>
              <w:jc w:val="left"/>
              <w:rPr>
                <w:ins w:id="2512" w:author="Ed" w:date="2013-04-03T12:04:00Z"/>
              </w:rPr>
              <w:pPrChange w:id="2513" w:author="Ed" w:date="2013-04-03T12:08:00Z">
                <w:pPr>
                  <w:pStyle w:val="NoSpacing"/>
                </w:pPr>
              </w:pPrChange>
            </w:pPr>
            <w:ins w:id="2514" w:author="Ed" w:date="2013-04-03T12:05:00Z">
              <w:r>
                <w:t>I/O Breakout Board</w:t>
              </w:r>
            </w:ins>
          </w:p>
        </w:tc>
        <w:tc>
          <w:tcPr>
            <w:tcW w:w="2879" w:type="dxa"/>
            <w:tcPrChange w:id="2515" w:author="Ed" w:date="2013-04-03T12:27:00Z">
              <w:tcPr>
                <w:tcW w:w="2879" w:type="dxa"/>
                <w:gridSpan w:val="2"/>
              </w:tcPr>
            </w:tcPrChange>
          </w:tcPr>
          <w:p w:rsidR="00B161FC" w:rsidRDefault="006349D4">
            <w:pPr>
              <w:pStyle w:val="NoSpacing"/>
              <w:jc w:val="right"/>
              <w:rPr>
                <w:ins w:id="2516" w:author="Ed" w:date="2013-04-03T12:04:00Z"/>
                <w:b/>
                <w:bCs/>
                <w:sz w:val="28"/>
              </w:rPr>
              <w:pPrChange w:id="2517" w:author="Ed" w:date="2013-04-03T12:27:00Z">
                <w:pPr>
                  <w:pStyle w:val="NoSpacing"/>
                  <w:pageBreakBefore/>
                </w:pPr>
              </w:pPrChange>
            </w:pPr>
            <w:ins w:id="2518" w:author="Ed" w:date="2013-04-03T12:13:00Z">
              <w:r>
                <w:t>$</w:t>
              </w:r>
            </w:ins>
            <w:ins w:id="2519" w:author="Ed" w:date="2013-04-03T12:15:00Z">
              <w:r>
                <w:t>45</w:t>
              </w:r>
            </w:ins>
          </w:p>
        </w:tc>
      </w:tr>
      <w:tr w:rsidR="00B161FC" w:rsidTr="00CA19BC">
        <w:trPr>
          <w:ins w:id="2520" w:author="Ed" w:date="2013-04-03T12:05:00Z"/>
          <w:trPrChange w:id="2521" w:author="Ed" w:date="2013-04-03T12:27:00Z">
            <w:trPr>
              <w:gridAfter w:val="0"/>
            </w:trPr>
          </w:trPrChange>
        </w:trPr>
        <w:tc>
          <w:tcPr>
            <w:tcW w:w="4864" w:type="dxa"/>
            <w:tcPrChange w:id="2522" w:author="Ed" w:date="2013-04-03T12:27:00Z">
              <w:tcPr>
                <w:tcW w:w="3084" w:type="dxa"/>
                <w:gridSpan w:val="2"/>
              </w:tcPr>
            </w:tcPrChange>
          </w:tcPr>
          <w:p w:rsidR="00B161FC" w:rsidRDefault="00B161FC">
            <w:pPr>
              <w:pStyle w:val="NoSpacing"/>
              <w:jc w:val="left"/>
              <w:rPr>
                <w:ins w:id="2523" w:author="Ed" w:date="2013-04-03T12:05:00Z"/>
              </w:rPr>
              <w:pPrChange w:id="2524" w:author="Ed" w:date="2013-04-03T12:08:00Z">
                <w:pPr>
                  <w:pStyle w:val="NoSpacing"/>
                </w:pPr>
              </w:pPrChange>
            </w:pPr>
            <w:ins w:id="2525" w:author="Ed" w:date="2013-04-03T12:05:00Z">
              <w:r>
                <w:t>Emergency Stop System</w:t>
              </w:r>
            </w:ins>
          </w:p>
        </w:tc>
        <w:tc>
          <w:tcPr>
            <w:tcW w:w="2879" w:type="dxa"/>
            <w:tcPrChange w:id="2526" w:author="Ed" w:date="2013-04-03T12:27:00Z">
              <w:tcPr>
                <w:tcW w:w="2879" w:type="dxa"/>
                <w:gridSpan w:val="2"/>
              </w:tcPr>
            </w:tcPrChange>
          </w:tcPr>
          <w:p w:rsidR="00B161FC" w:rsidRDefault="006349D4">
            <w:pPr>
              <w:pStyle w:val="NoSpacing"/>
              <w:jc w:val="right"/>
              <w:rPr>
                <w:ins w:id="2527" w:author="Ed" w:date="2013-04-03T12:05:00Z"/>
                <w:b/>
                <w:bCs/>
                <w:sz w:val="28"/>
              </w:rPr>
              <w:pPrChange w:id="2528" w:author="Ed" w:date="2013-04-03T12:27:00Z">
                <w:pPr>
                  <w:pStyle w:val="NoSpacing"/>
                  <w:pageBreakBefore/>
                </w:pPr>
              </w:pPrChange>
            </w:pPr>
            <w:ins w:id="2529" w:author="Ed" w:date="2013-04-03T12:13:00Z">
              <w:r>
                <w:t>$</w:t>
              </w:r>
            </w:ins>
            <w:ins w:id="2530" w:author="Ed" w:date="2013-04-03T12:26:00Z">
              <w:r w:rsidR="00523298">
                <w:t>160</w:t>
              </w:r>
            </w:ins>
          </w:p>
        </w:tc>
      </w:tr>
      <w:tr w:rsidR="00B161FC" w:rsidTr="00CA19BC">
        <w:trPr>
          <w:ins w:id="2531" w:author="Ed" w:date="2013-04-03T12:05:00Z"/>
          <w:trPrChange w:id="2532" w:author="Ed" w:date="2013-04-03T12:27:00Z">
            <w:trPr>
              <w:gridAfter w:val="0"/>
            </w:trPr>
          </w:trPrChange>
        </w:trPr>
        <w:tc>
          <w:tcPr>
            <w:tcW w:w="4864" w:type="dxa"/>
            <w:tcPrChange w:id="2533" w:author="Ed" w:date="2013-04-03T12:27:00Z">
              <w:tcPr>
                <w:tcW w:w="3084" w:type="dxa"/>
                <w:gridSpan w:val="2"/>
              </w:tcPr>
            </w:tcPrChange>
          </w:tcPr>
          <w:p w:rsidR="00B161FC" w:rsidRDefault="00B161FC">
            <w:pPr>
              <w:pStyle w:val="NoSpacing"/>
              <w:jc w:val="left"/>
              <w:rPr>
                <w:ins w:id="2534" w:author="Ed" w:date="2013-04-03T12:05:00Z"/>
              </w:rPr>
              <w:pPrChange w:id="2535" w:author="Ed" w:date="2013-04-03T12:08:00Z">
                <w:pPr>
                  <w:pStyle w:val="NoSpacing"/>
                </w:pPr>
              </w:pPrChange>
            </w:pPr>
            <w:ins w:id="2536" w:author="Ed" w:date="2013-04-03T12:05:00Z">
              <w:r>
                <w:t>AC Inverter</w:t>
              </w:r>
            </w:ins>
          </w:p>
        </w:tc>
        <w:tc>
          <w:tcPr>
            <w:tcW w:w="2879" w:type="dxa"/>
            <w:tcPrChange w:id="2537" w:author="Ed" w:date="2013-04-03T12:27:00Z">
              <w:tcPr>
                <w:tcW w:w="2879" w:type="dxa"/>
                <w:gridSpan w:val="2"/>
              </w:tcPr>
            </w:tcPrChange>
          </w:tcPr>
          <w:p w:rsidR="00B161FC" w:rsidRDefault="006349D4">
            <w:pPr>
              <w:pStyle w:val="NoSpacing"/>
              <w:jc w:val="right"/>
              <w:rPr>
                <w:ins w:id="2538" w:author="Ed" w:date="2013-04-03T12:05:00Z"/>
                <w:b/>
                <w:bCs/>
                <w:sz w:val="28"/>
              </w:rPr>
              <w:pPrChange w:id="2539" w:author="Ed" w:date="2013-04-03T12:27:00Z">
                <w:pPr>
                  <w:pStyle w:val="NoSpacing"/>
                  <w:pageBreakBefore/>
                </w:pPr>
              </w:pPrChange>
            </w:pPr>
            <w:ins w:id="2540" w:author="Ed" w:date="2013-04-03T12:18:00Z">
              <w:r>
                <w:t>$322</w:t>
              </w:r>
            </w:ins>
          </w:p>
        </w:tc>
      </w:tr>
      <w:tr w:rsidR="00B161FC" w:rsidTr="00CA19BC">
        <w:trPr>
          <w:ins w:id="2541" w:author="Ed" w:date="2013-04-03T12:05:00Z"/>
          <w:trPrChange w:id="2542" w:author="Ed" w:date="2013-04-03T12:27:00Z">
            <w:trPr>
              <w:gridAfter w:val="0"/>
            </w:trPr>
          </w:trPrChange>
        </w:trPr>
        <w:tc>
          <w:tcPr>
            <w:tcW w:w="4864" w:type="dxa"/>
            <w:tcPrChange w:id="2543" w:author="Ed" w:date="2013-04-03T12:27:00Z">
              <w:tcPr>
                <w:tcW w:w="3084" w:type="dxa"/>
                <w:gridSpan w:val="2"/>
              </w:tcPr>
            </w:tcPrChange>
          </w:tcPr>
          <w:p w:rsidR="00B161FC" w:rsidRDefault="00B161FC">
            <w:pPr>
              <w:pStyle w:val="NoSpacing"/>
              <w:jc w:val="left"/>
              <w:rPr>
                <w:ins w:id="2544" w:author="Ed" w:date="2013-04-03T12:05:00Z"/>
              </w:rPr>
              <w:pPrChange w:id="2545" w:author="Ed" w:date="2013-04-03T12:08:00Z">
                <w:pPr>
                  <w:pStyle w:val="NoSpacing"/>
                </w:pPr>
              </w:pPrChange>
            </w:pPr>
            <w:ins w:id="2546" w:author="Ed" w:date="2013-04-03T12:05:00Z">
              <w:r>
                <w:t>Sabertooth 2x50</w:t>
              </w:r>
            </w:ins>
          </w:p>
        </w:tc>
        <w:tc>
          <w:tcPr>
            <w:tcW w:w="2879" w:type="dxa"/>
            <w:tcPrChange w:id="2547" w:author="Ed" w:date="2013-04-03T12:27:00Z">
              <w:tcPr>
                <w:tcW w:w="2879" w:type="dxa"/>
                <w:gridSpan w:val="2"/>
              </w:tcPr>
            </w:tcPrChange>
          </w:tcPr>
          <w:p w:rsidR="00B161FC" w:rsidRDefault="006349D4">
            <w:pPr>
              <w:pStyle w:val="NoSpacing"/>
              <w:jc w:val="right"/>
              <w:rPr>
                <w:ins w:id="2548" w:author="Ed" w:date="2013-04-03T12:05:00Z"/>
                <w:b/>
                <w:bCs/>
                <w:sz w:val="28"/>
              </w:rPr>
              <w:pPrChange w:id="2549" w:author="Ed" w:date="2013-04-03T12:27:00Z">
                <w:pPr>
                  <w:pStyle w:val="NoSpacing"/>
                  <w:pageBreakBefore/>
                </w:pPr>
              </w:pPrChange>
            </w:pPr>
            <w:ins w:id="2550" w:author="Ed" w:date="2013-04-03T12:18:00Z">
              <w:r>
                <w:t>$250</w:t>
              </w:r>
            </w:ins>
          </w:p>
        </w:tc>
      </w:tr>
      <w:tr w:rsidR="00B161FC" w:rsidTr="00CA19BC">
        <w:trPr>
          <w:ins w:id="2551" w:author="Ed" w:date="2013-04-03T12:06:00Z"/>
          <w:trPrChange w:id="2552" w:author="Ed" w:date="2013-04-03T12:27:00Z">
            <w:trPr>
              <w:gridAfter w:val="0"/>
            </w:trPr>
          </w:trPrChange>
        </w:trPr>
        <w:tc>
          <w:tcPr>
            <w:tcW w:w="4864" w:type="dxa"/>
            <w:tcPrChange w:id="2553" w:author="Ed" w:date="2013-04-03T12:27:00Z">
              <w:tcPr>
                <w:tcW w:w="3084" w:type="dxa"/>
                <w:gridSpan w:val="2"/>
              </w:tcPr>
            </w:tcPrChange>
          </w:tcPr>
          <w:p w:rsidR="00B161FC" w:rsidRDefault="00B161FC">
            <w:pPr>
              <w:pStyle w:val="NoSpacing"/>
              <w:jc w:val="left"/>
              <w:rPr>
                <w:ins w:id="2554" w:author="Ed" w:date="2013-04-03T12:06:00Z"/>
              </w:rPr>
              <w:pPrChange w:id="2555" w:author="Ed" w:date="2013-04-03T12:08:00Z">
                <w:pPr>
                  <w:pStyle w:val="NoSpacing"/>
                </w:pPr>
              </w:pPrChange>
            </w:pPr>
            <w:ins w:id="2556" w:author="Ed" w:date="2013-04-03T12:06:00Z">
              <w:r>
                <w:t>Compressor</w:t>
              </w:r>
            </w:ins>
          </w:p>
        </w:tc>
        <w:tc>
          <w:tcPr>
            <w:tcW w:w="2879" w:type="dxa"/>
            <w:tcPrChange w:id="2557" w:author="Ed" w:date="2013-04-03T12:27:00Z">
              <w:tcPr>
                <w:tcW w:w="2879" w:type="dxa"/>
                <w:gridSpan w:val="2"/>
              </w:tcPr>
            </w:tcPrChange>
          </w:tcPr>
          <w:p w:rsidR="00B161FC" w:rsidRDefault="006349D4">
            <w:pPr>
              <w:pStyle w:val="NoSpacing"/>
              <w:jc w:val="right"/>
              <w:rPr>
                <w:ins w:id="2558" w:author="Ed" w:date="2013-04-03T12:06:00Z"/>
                <w:b/>
                <w:bCs/>
                <w:sz w:val="28"/>
              </w:rPr>
              <w:pPrChange w:id="2559" w:author="Ed" w:date="2013-04-03T12:27:00Z">
                <w:pPr>
                  <w:pStyle w:val="NoSpacing"/>
                  <w:pageBreakBefore/>
                </w:pPr>
              </w:pPrChange>
            </w:pPr>
            <w:ins w:id="2560" w:author="Ed" w:date="2013-04-03T12:23:00Z">
              <w:r>
                <w:t>$250</w:t>
              </w:r>
            </w:ins>
          </w:p>
        </w:tc>
      </w:tr>
      <w:tr w:rsidR="00B161FC" w:rsidTr="00CA19BC">
        <w:trPr>
          <w:ins w:id="2561" w:author="Ed" w:date="2013-04-03T12:06:00Z"/>
          <w:trPrChange w:id="2562" w:author="Ed" w:date="2013-04-03T12:27:00Z">
            <w:trPr>
              <w:gridAfter w:val="0"/>
            </w:trPr>
          </w:trPrChange>
        </w:trPr>
        <w:tc>
          <w:tcPr>
            <w:tcW w:w="4864" w:type="dxa"/>
            <w:tcPrChange w:id="2563" w:author="Ed" w:date="2013-04-03T12:27:00Z">
              <w:tcPr>
                <w:tcW w:w="3084" w:type="dxa"/>
                <w:gridSpan w:val="2"/>
              </w:tcPr>
            </w:tcPrChange>
          </w:tcPr>
          <w:p w:rsidR="00B161FC" w:rsidRDefault="00B161FC">
            <w:pPr>
              <w:pStyle w:val="NoSpacing"/>
              <w:jc w:val="left"/>
              <w:rPr>
                <w:ins w:id="2564" w:author="Ed" w:date="2013-04-03T12:06:00Z"/>
              </w:rPr>
              <w:pPrChange w:id="2565" w:author="Ed" w:date="2013-04-03T12:08:00Z">
                <w:pPr>
                  <w:pStyle w:val="NoSpacing"/>
                </w:pPr>
              </w:pPrChange>
            </w:pPr>
            <w:ins w:id="2566" w:author="Ed" w:date="2013-04-03T12:07:00Z">
              <w:r>
                <w:t>Network Equipment</w:t>
              </w:r>
            </w:ins>
          </w:p>
        </w:tc>
        <w:tc>
          <w:tcPr>
            <w:tcW w:w="2879" w:type="dxa"/>
            <w:tcPrChange w:id="2567" w:author="Ed" w:date="2013-04-03T12:27:00Z">
              <w:tcPr>
                <w:tcW w:w="2879" w:type="dxa"/>
                <w:gridSpan w:val="2"/>
              </w:tcPr>
            </w:tcPrChange>
          </w:tcPr>
          <w:p w:rsidR="00B161FC" w:rsidRDefault="006349D4">
            <w:pPr>
              <w:pStyle w:val="NoSpacing"/>
              <w:jc w:val="right"/>
              <w:rPr>
                <w:ins w:id="2568" w:author="Ed" w:date="2013-04-03T12:06:00Z"/>
                <w:b/>
                <w:bCs/>
                <w:sz w:val="28"/>
              </w:rPr>
              <w:pPrChange w:id="2569" w:author="Ed" w:date="2013-04-03T12:27:00Z">
                <w:pPr>
                  <w:pStyle w:val="NoSpacing"/>
                  <w:pageBreakBefore/>
                </w:pPr>
              </w:pPrChange>
            </w:pPr>
            <w:ins w:id="2570" w:author="Ed" w:date="2013-04-03T12:23:00Z">
              <w:r>
                <w:t>$40</w:t>
              </w:r>
            </w:ins>
          </w:p>
        </w:tc>
      </w:tr>
      <w:tr w:rsidR="00B161FC" w:rsidTr="00CA19BC">
        <w:trPr>
          <w:ins w:id="2571" w:author="Ed" w:date="2013-04-03T12:07:00Z"/>
          <w:trPrChange w:id="2572" w:author="Ed" w:date="2013-04-03T12:27:00Z">
            <w:trPr>
              <w:gridAfter w:val="0"/>
            </w:trPr>
          </w:trPrChange>
        </w:trPr>
        <w:tc>
          <w:tcPr>
            <w:tcW w:w="4864" w:type="dxa"/>
            <w:tcPrChange w:id="2573" w:author="Ed" w:date="2013-04-03T12:27:00Z">
              <w:tcPr>
                <w:tcW w:w="3084" w:type="dxa"/>
                <w:gridSpan w:val="2"/>
              </w:tcPr>
            </w:tcPrChange>
          </w:tcPr>
          <w:p w:rsidR="00B161FC" w:rsidRDefault="00B161FC">
            <w:pPr>
              <w:pStyle w:val="NoSpacing"/>
              <w:jc w:val="left"/>
              <w:rPr>
                <w:ins w:id="2574" w:author="Ed" w:date="2013-04-03T12:07:00Z"/>
              </w:rPr>
              <w:pPrChange w:id="2575" w:author="Ed" w:date="2013-04-03T12:08:00Z">
                <w:pPr>
                  <w:pStyle w:val="NoSpacing"/>
                </w:pPr>
              </w:pPrChange>
            </w:pPr>
            <w:ins w:id="2576" w:author="Ed" w:date="2013-04-03T12:07:00Z">
              <w:r>
                <w:t>RS-422 – USB converter</w:t>
              </w:r>
            </w:ins>
          </w:p>
        </w:tc>
        <w:tc>
          <w:tcPr>
            <w:tcW w:w="2879" w:type="dxa"/>
            <w:tcPrChange w:id="2577" w:author="Ed" w:date="2013-04-03T12:27:00Z">
              <w:tcPr>
                <w:tcW w:w="2879" w:type="dxa"/>
                <w:gridSpan w:val="2"/>
              </w:tcPr>
            </w:tcPrChange>
          </w:tcPr>
          <w:p w:rsidR="00B161FC" w:rsidRDefault="006349D4">
            <w:pPr>
              <w:pStyle w:val="NoSpacing"/>
              <w:jc w:val="right"/>
              <w:rPr>
                <w:ins w:id="2578" w:author="Ed" w:date="2013-04-03T12:07:00Z"/>
                <w:b/>
                <w:bCs/>
                <w:sz w:val="28"/>
              </w:rPr>
              <w:pPrChange w:id="2579" w:author="Ed" w:date="2013-04-03T12:27:00Z">
                <w:pPr>
                  <w:pStyle w:val="NoSpacing"/>
                  <w:pageBreakBefore/>
                </w:pPr>
              </w:pPrChange>
            </w:pPr>
            <w:ins w:id="2580" w:author="Ed" w:date="2013-04-03T12:24:00Z">
              <w:r>
                <w:t>$80</w:t>
              </w:r>
            </w:ins>
          </w:p>
        </w:tc>
      </w:tr>
      <w:tr w:rsidR="00523298" w:rsidTr="00CA19BC">
        <w:trPr>
          <w:ins w:id="2581" w:author="Ed" w:date="2013-04-03T12:24:00Z"/>
          <w:trPrChange w:id="2582" w:author="Ed" w:date="2013-04-03T12:27:00Z">
            <w:trPr>
              <w:gridAfter w:val="0"/>
            </w:trPr>
          </w:trPrChange>
        </w:trPr>
        <w:tc>
          <w:tcPr>
            <w:tcW w:w="4864" w:type="dxa"/>
            <w:tcPrChange w:id="2583" w:author="Ed" w:date="2013-04-03T12:27:00Z">
              <w:tcPr>
                <w:tcW w:w="3084" w:type="dxa"/>
                <w:gridSpan w:val="2"/>
              </w:tcPr>
            </w:tcPrChange>
          </w:tcPr>
          <w:p w:rsidR="00523298" w:rsidRDefault="00523298" w:rsidP="00B161FC">
            <w:pPr>
              <w:pStyle w:val="NoSpacing"/>
              <w:jc w:val="left"/>
              <w:rPr>
                <w:ins w:id="2584" w:author="Ed" w:date="2013-04-03T12:24:00Z"/>
              </w:rPr>
            </w:pPr>
            <w:proofErr w:type="spellStart"/>
            <w:ins w:id="2585" w:author="Ed" w:date="2013-04-03T12:25:00Z">
              <w:r>
                <w:t>Arduino</w:t>
              </w:r>
            </w:ins>
            <w:proofErr w:type="spellEnd"/>
          </w:p>
        </w:tc>
        <w:tc>
          <w:tcPr>
            <w:tcW w:w="2879" w:type="dxa"/>
            <w:tcPrChange w:id="2586" w:author="Ed" w:date="2013-04-03T12:27:00Z">
              <w:tcPr>
                <w:tcW w:w="2879" w:type="dxa"/>
                <w:gridSpan w:val="2"/>
              </w:tcPr>
            </w:tcPrChange>
          </w:tcPr>
          <w:p w:rsidR="00523298" w:rsidRDefault="00523298">
            <w:pPr>
              <w:pStyle w:val="NoSpacing"/>
              <w:jc w:val="right"/>
              <w:rPr>
                <w:ins w:id="2587" w:author="Ed" w:date="2013-04-03T12:24:00Z"/>
                <w:b/>
                <w:bCs/>
                <w:sz w:val="28"/>
              </w:rPr>
              <w:pPrChange w:id="2588" w:author="Ed" w:date="2013-04-03T12:27:00Z">
                <w:pPr>
                  <w:pStyle w:val="NoSpacing"/>
                  <w:pageBreakBefore/>
                </w:pPr>
              </w:pPrChange>
            </w:pPr>
            <w:ins w:id="2589" w:author="Ed" w:date="2013-04-03T12:25:00Z">
              <w:r>
                <w:t>$30</w:t>
              </w:r>
            </w:ins>
          </w:p>
        </w:tc>
      </w:tr>
      <w:tr w:rsidR="00B161FC" w:rsidTr="00CA19BC">
        <w:trPr>
          <w:ins w:id="2590" w:author="Ed" w:date="2013-04-03T12:07:00Z"/>
          <w:trPrChange w:id="2591" w:author="Ed" w:date="2013-04-03T12:27:00Z">
            <w:trPr>
              <w:gridAfter w:val="0"/>
            </w:trPr>
          </w:trPrChange>
        </w:trPr>
        <w:tc>
          <w:tcPr>
            <w:tcW w:w="4864" w:type="dxa"/>
            <w:tcPrChange w:id="2592" w:author="Ed" w:date="2013-04-03T12:27:00Z">
              <w:tcPr>
                <w:tcW w:w="3084" w:type="dxa"/>
                <w:gridSpan w:val="2"/>
              </w:tcPr>
            </w:tcPrChange>
          </w:tcPr>
          <w:p w:rsidR="00B161FC" w:rsidRDefault="00B161FC">
            <w:pPr>
              <w:pStyle w:val="NoSpacing"/>
              <w:jc w:val="left"/>
              <w:rPr>
                <w:ins w:id="2593" w:author="Ed" w:date="2013-04-03T12:07:00Z"/>
              </w:rPr>
              <w:pPrChange w:id="2594" w:author="Ed" w:date="2013-04-03T12:08:00Z">
                <w:pPr>
                  <w:pStyle w:val="NoSpacing"/>
                </w:pPr>
              </w:pPrChange>
            </w:pPr>
            <w:ins w:id="2595" w:author="Ed" w:date="2013-04-03T12:07:00Z">
              <w:r>
                <w:t>Miscellaneous Electrical Components</w:t>
              </w:r>
            </w:ins>
          </w:p>
        </w:tc>
        <w:tc>
          <w:tcPr>
            <w:tcW w:w="2879" w:type="dxa"/>
            <w:tcPrChange w:id="2596" w:author="Ed" w:date="2013-04-03T12:27:00Z">
              <w:tcPr>
                <w:tcW w:w="2879" w:type="dxa"/>
                <w:gridSpan w:val="2"/>
              </w:tcPr>
            </w:tcPrChange>
          </w:tcPr>
          <w:p w:rsidR="00B161FC" w:rsidRDefault="006349D4">
            <w:pPr>
              <w:pStyle w:val="NoSpacing"/>
              <w:jc w:val="right"/>
              <w:rPr>
                <w:ins w:id="2597" w:author="Ed" w:date="2013-04-03T12:07:00Z"/>
                <w:b/>
                <w:bCs/>
                <w:sz w:val="28"/>
              </w:rPr>
              <w:pPrChange w:id="2598" w:author="Ed" w:date="2013-04-03T12:27:00Z">
                <w:pPr>
                  <w:pStyle w:val="NoSpacing"/>
                  <w:pageBreakBefore/>
                </w:pPr>
              </w:pPrChange>
            </w:pPr>
            <w:ins w:id="2599" w:author="Ed" w:date="2013-04-03T12:24:00Z">
              <w:r>
                <w:t>$50</w:t>
              </w:r>
            </w:ins>
          </w:p>
        </w:tc>
      </w:tr>
      <w:tr w:rsidR="00CA19BC" w:rsidTr="00CA19BC">
        <w:trPr>
          <w:ins w:id="2600" w:author="Ed" w:date="2013-04-03T12:27:00Z"/>
        </w:trPr>
        <w:tc>
          <w:tcPr>
            <w:tcW w:w="4864" w:type="dxa"/>
          </w:tcPr>
          <w:p w:rsidR="00CA19BC" w:rsidRPr="00CA19BC" w:rsidRDefault="00CA19BC" w:rsidP="00B161FC">
            <w:pPr>
              <w:pStyle w:val="NoSpacing"/>
              <w:jc w:val="left"/>
              <w:rPr>
                <w:ins w:id="2601" w:author="Ed" w:date="2013-04-03T12:27:00Z"/>
                <w:b/>
                <w:rPrChange w:id="2602" w:author="Ed" w:date="2013-04-03T12:27:00Z">
                  <w:rPr>
                    <w:ins w:id="2603" w:author="Ed" w:date="2013-04-03T12:27:00Z"/>
                  </w:rPr>
                </w:rPrChange>
              </w:rPr>
            </w:pPr>
            <w:ins w:id="2604" w:author="Ed" w:date="2013-04-03T12:27:00Z">
              <w:r w:rsidRPr="00CA19BC">
                <w:rPr>
                  <w:b/>
                  <w:rPrChange w:id="2605" w:author="Ed" w:date="2013-04-03T12:27:00Z">
                    <w:rPr/>
                  </w:rPrChange>
                </w:rPr>
                <w:t>Total</w:t>
              </w:r>
            </w:ins>
          </w:p>
        </w:tc>
        <w:tc>
          <w:tcPr>
            <w:tcW w:w="2879" w:type="dxa"/>
          </w:tcPr>
          <w:p w:rsidR="00CA19BC" w:rsidRDefault="00CA19BC" w:rsidP="00CA19BC">
            <w:pPr>
              <w:pStyle w:val="NoSpacing"/>
              <w:jc w:val="right"/>
              <w:rPr>
                <w:ins w:id="2606" w:author="Ed" w:date="2013-04-03T12:27:00Z"/>
              </w:rPr>
            </w:pPr>
            <w:ins w:id="2607" w:author="Ed" w:date="2013-04-03T12:27:00Z">
              <w:r>
                <w:fldChar w:fldCharType="begin"/>
              </w:r>
              <w:r>
                <w:instrText xml:space="preserve"> =SUM(ABOVE) </w:instrText>
              </w:r>
            </w:ins>
            <w:r>
              <w:fldChar w:fldCharType="separate"/>
            </w:r>
            <w:ins w:id="2608" w:author="Ed" w:date="2013-04-08T09:50:00Z">
              <w:r w:rsidR="006B59B9">
                <w:rPr>
                  <w:noProof/>
                </w:rPr>
                <w:t>$31878.00</w:t>
              </w:r>
            </w:ins>
            <w:ins w:id="2609" w:author="Ed" w:date="2013-04-03T12:27:00Z">
              <w:r>
                <w:fldChar w:fldCharType="end"/>
              </w:r>
            </w:ins>
          </w:p>
        </w:tc>
      </w:tr>
    </w:tbl>
    <w:p w:rsidR="001047D9" w:rsidRPr="00B161FC" w:rsidRDefault="001047D9">
      <w:pPr>
        <w:rPr>
          <w:ins w:id="2610" w:author="Ed" w:date="2013-04-03T11:52:00Z"/>
        </w:rPr>
        <w:pPrChange w:id="2611" w:author="Ed" w:date="2013-04-03T11:52:00Z">
          <w:pPr>
            <w:pStyle w:val="Heading1"/>
          </w:pPr>
        </w:pPrChange>
      </w:pPr>
    </w:p>
    <w:p w:rsidR="00021F0A" w:rsidRDefault="00C702FF">
      <w:pPr>
        <w:pStyle w:val="Heading1"/>
      </w:pPr>
      <w:bookmarkStart w:id="2612" w:name="_Toc353178049"/>
      <w:r>
        <w:lastRenderedPageBreak/>
        <w:t xml:space="preserve">Appendix </w:t>
      </w:r>
      <w:del w:id="2613" w:author="Ed" w:date="2013-04-03T11:52:00Z">
        <w:r w:rsidDel="001047D9">
          <w:delText>1</w:delText>
        </w:r>
      </w:del>
      <w:ins w:id="2614" w:author="Ed" w:date="2013-04-03T11:52:00Z">
        <w:r w:rsidR="001047D9">
          <w:t>2</w:t>
        </w:r>
      </w:ins>
      <w:r>
        <w:t>: Localization Data</w:t>
      </w:r>
      <w:bookmarkEnd w:id="2374"/>
      <w:bookmarkEnd w:id="2612"/>
    </w:p>
    <w:p w:rsidR="00C702FF" w:rsidRDefault="00C702FF">
      <w:pPr>
        <w:pStyle w:val="Heading2"/>
      </w:pPr>
      <w:bookmarkStart w:id="2615" w:name="_Toc351997933"/>
      <w:bookmarkStart w:id="2616" w:name="_Toc353178050"/>
      <w:r>
        <w:t>Ten Meter Straight Line</w:t>
      </w:r>
      <w:bookmarkEnd w:id="2615"/>
      <w:bookmarkEnd w:id="2616"/>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17" w:author="Ed" w:date="2013-04-02T10:13:00Z">
                <w:pPr>
                  <w:pStyle w:val="NoSpacing"/>
                  <w:pageBreakBefore/>
                </w:pPr>
              </w:pPrChange>
            </w:pPr>
            <w:r w:rsidRPr="00F651EA">
              <w:rPr>
                <w:lang w:bidi="ar-SA"/>
              </w:rPr>
              <w:t>9.535</w:t>
            </w:r>
          </w:p>
        </w:tc>
        <w:tc>
          <w:tcPr>
            <w:tcW w:w="1240" w:type="pct"/>
            <w:shd w:val="clear" w:color="auto" w:fill="auto"/>
            <w:noWrap/>
            <w:vAlign w:val="bottom"/>
            <w:hideMark/>
          </w:tcPr>
          <w:p w:rsidR="00F651EA" w:rsidRPr="00F651EA" w:rsidRDefault="00F651EA">
            <w:pPr>
              <w:pStyle w:val="NoSpacing"/>
              <w:jc w:val="right"/>
              <w:rPr>
                <w:b/>
                <w:bCs/>
                <w:sz w:val="28"/>
                <w:lang w:bidi="ar-SA"/>
              </w:rPr>
              <w:pPrChange w:id="2618" w:author="Ed" w:date="2013-04-02T10:13:00Z">
                <w:pPr>
                  <w:pStyle w:val="NoSpacing"/>
                  <w:pageBreakBefore/>
                </w:pPr>
              </w:pPrChange>
            </w:pPr>
            <w:r w:rsidRPr="00F651EA">
              <w:rPr>
                <w:lang w:bidi="ar-SA"/>
              </w:rPr>
              <w:t>-2.908</w:t>
            </w:r>
          </w:p>
        </w:tc>
        <w:tc>
          <w:tcPr>
            <w:tcW w:w="1330" w:type="pct"/>
            <w:shd w:val="clear" w:color="auto" w:fill="auto"/>
            <w:noWrap/>
            <w:vAlign w:val="bottom"/>
            <w:hideMark/>
          </w:tcPr>
          <w:p w:rsidR="00F651EA" w:rsidRPr="00F651EA" w:rsidRDefault="00F651EA">
            <w:pPr>
              <w:pStyle w:val="NoSpacing"/>
              <w:jc w:val="right"/>
              <w:rPr>
                <w:b/>
                <w:bCs/>
                <w:sz w:val="28"/>
                <w:lang w:bidi="ar-SA"/>
              </w:rPr>
              <w:pPrChange w:id="2619" w:author="Ed" w:date="2013-04-02T10:13:00Z">
                <w:pPr>
                  <w:pStyle w:val="NoSpacing"/>
                  <w:pageBreakBefore/>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20" w:author="Ed" w:date="2013-04-02T10:13:00Z">
                <w:pPr>
                  <w:pStyle w:val="NoSpacing"/>
                  <w:pageBreakBefore/>
                </w:pPr>
              </w:pPrChange>
            </w:pPr>
            <w:r w:rsidRPr="00F651EA">
              <w:rPr>
                <w:lang w:bidi="ar-SA"/>
              </w:rPr>
              <w:t>10.042</w:t>
            </w:r>
          </w:p>
        </w:tc>
        <w:tc>
          <w:tcPr>
            <w:tcW w:w="1240" w:type="pct"/>
            <w:shd w:val="clear" w:color="auto" w:fill="auto"/>
            <w:noWrap/>
            <w:vAlign w:val="bottom"/>
            <w:hideMark/>
          </w:tcPr>
          <w:p w:rsidR="00F651EA" w:rsidRPr="00F651EA" w:rsidRDefault="00F651EA">
            <w:pPr>
              <w:pStyle w:val="NoSpacing"/>
              <w:jc w:val="right"/>
              <w:rPr>
                <w:b/>
                <w:bCs/>
                <w:sz w:val="28"/>
                <w:lang w:bidi="ar-SA"/>
              </w:rPr>
              <w:pPrChange w:id="2621" w:author="Ed" w:date="2013-04-02T10:13:00Z">
                <w:pPr>
                  <w:pStyle w:val="NoSpacing"/>
                  <w:pageBreakBefore/>
                </w:pPr>
              </w:pPrChange>
            </w:pPr>
            <w:r w:rsidRPr="00F651EA">
              <w:rPr>
                <w:lang w:bidi="ar-SA"/>
              </w:rPr>
              <w:t>-0.760</w:t>
            </w:r>
          </w:p>
        </w:tc>
        <w:tc>
          <w:tcPr>
            <w:tcW w:w="1330" w:type="pct"/>
            <w:shd w:val="clear" w:color="auto" w:fill="auto"/>
            <w:noWrap/>
            <w:vAlign w:val="bottom"/>
            <w:hideMark/>
          </w:tcPr>
          <w:p w:rsidR="00F651EA" w:rsidRPr="00F651EA" w:rsidRDefault="00F651EA">
            <w:pPr>
              <w:pStyle w:val="NoSpacing"/>
              <w:jc w:val="right"/>
              <w:rPr>
                <w:b/>
                <w:bCs/>
                <w:sz w:val="28"/>
                <w:lang w:bidi="ar-SA"/>
              </w:rPr>
              <w:pPrChange w:id="2622" w:author="Ed" w:date="2013-04-02T10:13:00Z">
                <w:pPr>
                  <w:pStyle w:val="NoSpacing"/>
                  <w:pageBreakBefore/>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23" w:author="Ed" w:date="2013-04-02T10:13:00Z">
                <w:pPr>
                  <w:pStyle w:val="NoSpacing"/>
                  <w:pageBreakBefore/>
                </w:pPr>
              </w:pPrChange>
            </w:pPr>
            <w:r w:rsidRPr="00F651EA">
              <w:rPr>
                <w:lang w:bidi="ar-SA"/>
              </w:rPr>
              <w:t>10.373</w:t>
            </w:r>
          </w:p>
        </w:tc>
        <w:tc>
          <w:tcPr>
            <w:tcW w:w="1240" w:type="pct"/>
            <w:shd w:val="clear" w:color="auto" w:fill="auto"/>
            <w:noWrap/>
            <w:vAlign w:val="bottom"/>
            <w:hideMark/>
          </w:tcPr>
          <w:p w:rsidR="00F651EA" w:rsidRPr="00F651EA" w:rsidRDefault="00F651EA">
            <w:pPr>
              <w:pStyle w:val="NoSpacing"/>
              <w:jc w:val="right"/>
              <w:rPr>
                <w:b/>
                <w:bCs/>
                <w:sz w:val="28"/>
                <w:lang w:bidi="ar-SA"/>
              </w:rPr>
              <w:pPrChange w:id="2624" w:author="Ed" w:date="2013-04-02T10:13:00Z">
                <w:pPr>
                  <w:pStyle w:val="NoSpacing"/>
                  <w:pageBreakBefore/>
                </w:pPr>
              </w:pPrChange>
            </w:pPr>
            <w:r w:rsidRPr="00F651EA">
              <w:rPr>
                <w:lang w:bidi="ar-SA"/>
              </w:rPr>
              <w:t>-0.032</w:t>
            </w:r>
          </w:p>
        </w:tc>
        <w:tc>
          <w:tcPr>
            <w:tcW w:w="1330" w:type="pct"/>
            <w:shd w:val="clear" w:color="auto" w:fill="auto"/>
            <w:noWrap/>
            <w:vAlign w:val="bottom"/>
            <w:hideMark/>
          </w:tcPr>
          <w:p w:rsidR="00F651EA" w:rsidRPr="00F651EA" w:rsidRDefault="00F651EA">
            <w:pPr>
              <w:pStyle w:val="NoSpacing"/>
              <w:jc w:val="right"/>
              <w:rPr>
                <w:b/>
                <w:bCs/>
                <w:sz w:val="28"/>
                <w:lang w:bidi="ar-SA"/>
              </w:rPr>
              <w:pPrChange w:id="2625" w:author="Ed" w:date="2013-04-02T10:13:00Z">
                <w:pPr>
                  <w:pStyle w:val="NoSpacing"/>
                  <w:pageBreakBefore/>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26" w:author="Ed" w:date="2013-04-02T10:13:00Z">
                <w:pPr>
                  <w:pStyle w:val="NoSpacing"/>
                  <w:pageBreakBefore/>
                </w:pPr>
              </w:pPrChange>
            </w:pPr>
            <w:r w:rsidRPr="00F651EA">
              <w:rPr>
                <w:lang w:bidi="ar-SA"/>
              </w:rPr>
              <w:t>9.99</w:t>
            </w:r>
            <w:ins w:id="2627" w:author="Ed" w:date="2013-04-02T10:12:00Z">
              <w:r w:rsidR="009E09EB">
                <w:rPr>
                  <w:lang w:bidi="ar-SA"/>
                </w:rPr>
                <w:t>5</w:t>
              </w:r>
            </w:ins>
            <w:del w:id="2628"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pPr>
              <w:pStyle w:val="NoSpacing"/>
              <w:jc w:val="right"/>
              <w:rPr>
                <w:b/>
                <w:bCs/>
                <w:sz w:val="28"/>
                <w:lang w:bidi="ar-SA"/>
              </w:rPr>
              <w:pPrChange w:id="2629" w:author="Ed" w:date="2013-04-02T10:13:00Z">
                <w:pPr>
                  <w:pStyle w:val="NoSpacing"/>
                  <w:pageBreakBefore/>
                </w:pPr>
              </w:pPrChange>
            </w:pPr>
            <w:r w:rsidRPr="00F651EA">
              <w:rPr>
                <w:lang w:bidi="ar-SA"/>
              </w:rPr>
              <w:t>-0.45</w:t>
            </w:r>
            <w:ins w:id="2630" w:author="Ed" w:date="2013-04-02T10:12:00Z">
              <w:r w:rsidR="009E09EB">
                <w:rPr>
                  <w:lang w:bidi="ar-SA"/>
                </w:rPr>
                <w:t>4</w:t>
              </w:r>
            </w:ins>
            <w:del w:id="2631"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pPr>
              <w:pStyle w:val="NoSpacing"/>
              <w:jc w:val="right"/>
              <w:rPr>
                <w:b/>
                <w:bCs/>
                <w:sz w:val="28"/>
                <w:lang w:bidi="ar-SA"/>
              </w:rPr>
              <w:pPrChange w:id="2632" w:author="Ed" w:date="2013-04-02T10:13:00Z">
                <w:pPr>
                  <w:pStyle w:val="NoSpacing"/>
                  <w:pageBreakBefore/>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33" w:author="Ed" w:date="2013-04-02T10:13:00Z">
                <w:pPr>
                  <w:pStyle w:val="NoSpacing"/>
                  <w:pageBreakBefore/>
                </w:pPr>
              </w:pPrChange>
            </w:pPr>
            <w:r w:rsidRPr="00F651EA">
              <w:rPr>
                <w:lang w:bidi="ar-SA"/>
              </w:rPr>
              <w:t>9.881</w:t>
            </w:r>
            <w:del w:id="2634"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pPr>
              <w:pStyle w:val="NoSpacing"/>
              <w:jc w:val="right"/>
              <w:rPr>
                <w:b/>
                <w:bCs/>
                <w:sz w:val="28"/>
                <w:lang w:bidi="ar-SA"/>
              </w:rPr>
              <w:pPrChange w:id="2635" w:author="Ed" w:date="2013-04-02T10:13:00Z">
                <w:pPr>
                  <w:pStyle w:val="NoSpacing"/>
                  <w:pageBreakBefore/>
                </w:pPr>
              </w:pPrChange>
            </w:pPr>
            <w:r w:rsidRPr="00F651EA">
              <w:rPr>
                <w:lang w:bidi="ar-SA"/>
              </w:rPr>
              <w:t>-0.66</w:t>
            </w:r>
            <w:ins w:id="2636" w:author="Ed" w:date="2013-04-02T10:12:00Z">
              <w:r w:rsidR="009E09EB">
                <w:rPr>
                  <w:lang w:bidi="ar-SA"/>
                </w:rPr>
                <w:t>3</w:t>
              </w:r>
            </w:ins>
            <w:del w:id="2637"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pPr>
              <w:pStyle w:val="NoSpacing"/>
              <w:jc w:val="right"/>
              <w:rPr>
                <w:b/>
                <w:bCs/>
                <w:sz w:val="28"/>
                <w:lang w:bidi="ar-SA"/>
              </w:rPr>
              <w:pPrChange w:id="2638" w:author="Ed" w:date="2013-04-02T10:13:00Z">
                <w:pPr>
                  <w:pStyle w:val="NoSpacing"/>
                  <w:pageBreakBefore/>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39" w:author="Ed" w:date="2013-04-02T10:13:00Z">
                <w:pPr>
                  <w:pStyle w:val="NoSpacing"/>
                  <w:pageBreakBefore/>
                </w:pPr>
              </w:pPrChange>
            </w:pPr>
            <w:r w:rsidRPr="00F651EA">
              <w:rPr>
                <w:lang w:bidi="ar-SA"/>
              </w:rPr>
              <w:t>10.01</w:t>
            </w:r>
            <w:ins w:id="2640" w:author="Ed" w:date="2013-04-02T10:12:00Z">
              <w:r w:rsidR="009E09EB">
                <w:rPr>
                  <w:lang w:bidi="ar-SA"/>
                </w:rPr>
                <w:t>8</w:t>
              </w:r>
            </w:ins>
            <w:del w:id="2641"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pPr>
              <w:pStyle w:val="NoSpacing"/>
              <w:jc w:val="right"/>
              <w:rPr>
                <w:b/>
                <w:bCs/>
                <w:sz w:val="28"/>
                <w:lang w:bidi="ar-SA"/>
              </w:rPr>
              <w:pPrChange w:id="2642" w:author="Ed" w:date="2013-04-02T10:13:00Z">
                <w:pPr>
                  <w:pStyle w:val="NoSpacing"/>
                  <w:pageBreakBefore/>
                </w:pPr>
              </w:pPrChange>
            </w:pPr>
            <w:r w:rsidRPr="00F651EA">
              <w:rPr>
                <w:lang w:bidi="ar-SA"/>
              </w:rPr>
              <w:t>-0.60</w:t>
            </w:r>
            <w:ins w:id="2643" w:author="Ed" w:date="2013-04-02T10:12:00Z">
              <w:r w:rsidR="009E09EB">
                <w:rPr>
                  <w:lang w:bidi="ar-SA"/>
                </w:rPr>
                <w:t>9</w:t>
              </w:r>
            </w:ins>
            <w:del w:id="2644"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pPr>
              <w:pStyle w:val="NoSpacing"/>
              <w:jc w:val="right"/>
              <w:rPr>
                <w:b/>
                <w:bCs/>
                <w:sz w:val="28"/>
                <w:lang w:bidi="ar-SA"/>
              </w:rPr>
              <w:pPrChange w:id="2645" w:author="Ed" w:date="2013-04-02T10:13:00Z">
                <w:pPr>
                  <w:pStyle w:val="NoSpacing"/>
                  <w:pageBreakBefore/>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46" w:author="Ed" w:date="2013-04-02T10:13:00Z">
                <w:pPr>
                  <w:pStyle w:val="NoSpacing"/>
                  <w:pageBreakBefore/>
                </w:pPr>
              </w:pPrChange>
            </w:pPr>
            <w:r w:rsidRPr="00F651EA">
              <w:rPr>
                <w:lang w:bidi="ar-SA"/>
              </w:rPr>
              <w:t>9.974</w:t>
            </w:r>
          </w:p>
        </w:tc>
        <w:tc>
          <w:tcPr>
            <w:tcW w:w="1240" w:type="pct"/>
            <w:shd w:val="clear" w:color="auto" w:fill="auto"/>
            <w:noWrap/>
            <w:vAlign w:val="bottom"/>
            <w:hideMark/>
          </w:tcPr>
          <w:p w:rsidR="00F651EA" w:rsidRPr="00F651EA" w:rsidRDefault="00F651EA">
            <w:pPr>
              <w:pStyle w:val="NoSpacing"/>
              <w:jc w:val="right"/>
              <w:rPr>
                <w:b/>
                <w:bCs/>
                <w:sz w:val="28"/>
                <w:lang w:bidi="ar-SA"/>
              </w:rPr>
              <w:pPrChange w:id="2647" w:author="Ed" w:date="2013-04-02T10:13:00Z">
                <w:pPr>
                  <w:pStyle w:val="NoSpacing"/>
                  <w:pageBreakBefore/>
                </w:pPr>
              </w:pPrChange>
            </w:pPr>
            <w:r w:rsidRPr="00F651EA">
              <w:rPr>
                <w:lang w:bidi="ar-SA"/>
              </w:rPr>
              <w:t>-0.904</w:t>
            </w:r>
            <w:del w:id="2648"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pPr>
              <w:pStyle w:val="NoSpacing"/>
              <w:jc w:val="right"/>
              <w:rPr>
                <w:b/>
                <w:bCs/>
                <w:sz w:val="28"/>
                <w:lang w:bidi="ar-SA"/>
              </w:rPr>
              <w:pPrChange w:id="2649" w:author="Ed" w:date="2013-04-02T10:13:00Z">
                <w:pPr>
                  <w:pStyle w:val="NoSpacing"/>
                  <w:pageBreakBefore/>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pPr>
              <w:pStyle w:val="NoSpacing"/>
              <w:jc w:val="right"/>
              <w:rPr>
                <w:b/>
                <w:bCs/>
                <w:sz w:val="28"/>
                <w:lang w:bidi="ar-SA"/>
              </w:rPr>
              <w:pPrChange w:id="2650" w:author="Ed" w:date="2013-04-02T10:13:00Z">
                <w:pPr>
                  <w:pStyle w:val="NoSpacing"/>
                  <w:pageBreakBefore/>
                </w:pPr>
              </w:pPrChange>
            </w:pPr>
            <w:r w:rsidRPr="00F651EA">
              <w:rPr>
                <w:lang w:bidi="ar-SA"/>
              </w:rPr>
              <w:t>0.271</w:t>
            </w:r>
            <w:del w:id="2651"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pPr>
              <w:pStyle w:val="NoSpacing"/>
              <w:jc w:val="right"/>
              <w:rPr>
                <w:b/>
                <w:bCs/>
                <w:sz w:val="28"/>
                <w:lang w:bidi="ar-SA"/>
              </w:rPr>
              <w:pPrChange w:id="2652" w:author="Ed" w:date="2013-04-02T10:13:00Z">
                <w:pPr>
                  <w:pStyle w:val="NoSpacing"/>
                  <w:pageBreakBefore/>
                </w:pPr>
              </w:pPrChange>
            </w:pPr>
            <w:r w:rsidRPr="00F651EA">
              <w:rPr>
                <w:lang w:bidi="ar-SA"/>
              </w:rPr>
              <w:t>1.01</w:t>
            </w:r>
            <w:ins w:id="2653" w:author="Ed" w:date="2013-04-02T10:12:00Z">
              <w:r w:rsidR="009E09EB">
                <w:rPr>
                  <w:lang w:bidi="ar-SA"/>
                </w:rPr>
                <w:t>5</w:t>
              </w:r>
            </w:ins>
            <w:del w:id="2654"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pPr>
              <w:pStyle w:val="NoSpacing"/>
              <w:jc w:val="right"/>
              <w:rPr>
                <w:b/>
                <w:bCs/>
                <w:sz w:val="28"/>
                <w:lang w:bidi="ar-SA"/>
              </w:rPr>
              <w:pPrChange w:id="2655" w:author="Ed" w:date="2013-04-02T10:13:00Z">
                <w:pPr>
                  <w:pStyle w:val="NoSpacing"/>
                  <w:pageBreakBefore/>
                </w:pPr>
              </w:pPrChange>
            </w:pPr>
            <w:r w:rsidRPr="00F651EA">
              <w:rPr>
                <w:lang w:bidi="ar-SA"/>
              </w:rPr>
              <w:t>0.1640</w:t>
            </w:r>
          </w:p>
        </w:tc>
      </w:tr>
    </w:tbl>
    <w:p w:rsidR="00F651EA" w:rsidRDefault="00F651EA" w:rsidP="00CA427F"/>
    <w:p w:rsidR="002121EA" w:rsidRDefault="00CC5A2E" w:rsidP="00CA427F">
      <w:proofErr w:type="gramStart"/>
      <w:r>
        <w:t>All measurements in meters, except where indicated.</w:t>
      </w:r>
      <w:proofErr w:type="gramEnd"/>
      <w:r>
        <w:t xml:space="preserve"> </w:t>
      </w:r>
      <w:del w:id="2656"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2657" w:name="_Toc351997934"/>
      <w:r>
        <w:br w:type="page"/>
      </w:r>
    </w:p>
    <w:p w:rsidR="00C702FF" w:rsidRDefault="00C702FF">
      <w:pPr>
        <w:pStyle w:val="Heading2"/>
      </w:pPr>
      <w:bookmarkStart w:id="2658" w:name="_Toc353178051"/>
      <w:r>
        <w:lastRenderedPageBreak/>
        <w:t>Five Laps of One Meter Radius Circle</w:t>
      </w:r>
      <w:bookmarkEnd w:id="2657"/>
      <w:bookmarkEnd w:id="26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659"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2660">
          <w:tblGrid>
            <w:gridCol w:w="1458"/>
            <w:gridCol w:w="1080"/>
            <w:gridCol w:w="1080"/>
            <w:gridCol w:w="1080"/>
            <w:gridCol w:w="1350"/>
            <w:gridCol w:w="1620"/>
            <w:gridCol w:w="1509"/>
          </w:tblGrid>
        </w:tblGridChange>
      </w:tblGrid>
      <w:tr w:rsidR="002121EA" w:rsidRPr="00F651EA" w:rsidTr="009E09EB">
        <w:trPr>
          <w:trHeight w:val="300"/>
          <w:trPrChange w:id="2661" w:author="Ed" w:date="2013-04-02T10:13:00Z">
            <w:trPr>
              <w:trHeight w:val="300"/>
            </w:trPr>
          </w:trPrChange>
        </w:trPr>
        <w:tc>
          <w:tcPr>
            <w:tcW w:w="2090" w:type="dxa"/>
            <w:shd w:val="clear" w:color="auto" w:fill="auto"/>
            <w:noWrap/>
            <w:vAlign w:val="bottom"/>
            <w:hideMark/>
            <w:tcPrChange w:id="266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Change w:id="2663"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Change w:id="2664"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Change w:id="2665"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Change w:id="2666"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proofErr w:type="spellStart"/>
            <w:r w:rsidRPr="00F651EA">
              <w:rPr>
                <w:lang w:bidi="ar-SA"/>
              </w:rPr>
              <w:t>Ow</w:t>
            </w:r>
            <w:proofErr w:type="spellEnd"/>
          </w:p>
        </w:tc>
        <w:tc>
          <w:tcPr>
            <w:tcW w:w="1550" w:type="dxa"/>
            <w:shd w:val="clear" w:color="auto" w:fill="auto"/>
            <w:noWrap/>
            <w:vAlign w:val="bottom"/>
            <w:hideMark/>
            <w:tcPrChange w:id="2667"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Change w:id="2668"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9E09EB">
        <w:trPr>
          <w:trHeight w:val="300"/>
          <w:trPrChange w:id="2669" w:author="Ed" w:date="2013-04-02T10:13:00Z">
            <w:trPr>
              <w:trHeight w:val="300"/>
            </w:trPr>
          </w:trPrChange>
        </w:trPr>
        <w:tc>
          <w:tcPr>
            <w:tcW w:w="2090" w:type="dxa"/>
            <w:shd w:val="clear" w:color="auto" w:fill="auto"/>
            <w:noWrap/>
            <w:vAlign w:val="bottom"/>
            <w:hideMark/>
            <w:tcPrChange w:id="2670"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Change w:id="2671"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72" w:author="Ed" w:date="2013-04-02T10:13:00Z">
                <w:pPr>
                  <w:pStyle w:val="NoSpacing"/>
                  <w:pageBreakBefore/>
                </w:pPr>
              </w:pPrChange>
            </w:pPr>
            <w:r w:rsidRPr="00F651EA">
              <w:rPr>
                <w:lang w:bidi="ar-SA"/>
              </w:rPr>
              <w:t>0.730</w:t>
            </w:r>
          </w:p>
        </w:tc>
        <w:tc>
          <w:tcPr>
            <w:tcW w:w="770" w:type="dxa"/>
            <w:shd w:val="clear" w:color="auto" w:fill="auto"/>
            <w:noWrap/>
            <w:vAlign w:val="bottom"/>
            <w:hideMark/>
            <w:tcPrChange w:id="2673"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74" w:author="Ed" w:date="2013-04-02T10:13:00Z">
                <w:pPr>
                  <w:pStyle w:val="NoSpacing"/>
                  <w:pageBreakBefore/>
                </w:pPr>
              </w:pPrChange>
            </w:pPr>
            <w:r w:rsidRPr="00F651EA">
              <w:rPr>
                <w:lang w:bidi="ar-SA"/>
              </w:rPr>
              <w:t>0.432</w:t>
            </w:r>
          </w:p>
        </w:tc>
        <w:tc>
          <w:tcPr>
            <w:tcW w:w="770" w:type="dxa"/>
            <w:shd w:val="clear" w:color="auto" w:fill="auto"/>
            <w:noWrap/>
            <w:vAlign w:val="bottom"/>
            <w:hideMark/>
            <w:tcPrChange w:id="2675"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76" w:author="Ed" w:date="2013-04-02T10:13:00Z">
                <w:pPr>
                  <w:pStyle w:val="NoSpacing"/>
                  <w:pageBreakBefore/>
                </w:pPr>
              </w:pPrChange>
            </w:pPr>
            <w:r w:rsidRPr="00F651EA">
              <w:rPr>
                <w:lang w:bidi="ar-SA"/>
              </w:rPr>
              <w:t>0.50</w:t>
            </w:r>
            <w:r w:rsidR="001B174C">
              <w:rPr>
                <w:lang w:bidi="ar-SA"/>
              </w:rPr>
              <w:t>7</w:t>
            </w:r>
          </w:p>
        </w:tc>
        <w:tc>
          <w:tcPr>
            <w:tcW w:w="770" w:type="dxa"/>
            <w:shd w:val="clear" w:color="auto" w:fill="auto"/>
            <w:noWrap/>
            <w:vAlign w:val="bottom"/>
            <w:hideMark/>
            <w:tcPrChange w:id="2677"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678" w:author="Ed" w:date="2013-04-02T10:13:00Z">
                <w:pPr>
                  <w:pStyle w:val="NoSpacing"/>
                  <w:pageBreakBefore/>
                </w:pPr>
              </w:pPrChange>
            </w:pPr>
            <w:r w:rsidRPr="00F651EA">
              <w:rPr>
                <w:lang w:bidi="ar-SA"/>
              </w:rPr>
              <w:t>0.862</w:t>
            </w:r>
          </w:p>
        </w:tc>
        <w:tc>
          <w:tcPr>
            <w:tcW w:w="1550" w:type="dxa"/>
            <w:shd w:val="clear" w:color="auto" w:fill="auto"/>
            <w:noWrap/>
            <w:vAlign w:val="bottom"/>
            <w:hideMark/>
            <w:tcPrChange w:id="2679"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680" w:author="Ed" w:date="2013-04-02T10:13:00Z">
                <w:pPr>
                  <w:pStyle w:val="NoSpacing"/>
                  <w:pageBreakBefore/>
                </w:pPr>
              </w:pPrChange>
            </w:pPr>
            <w:r w:rsidRPr="00F651EA">
              <w:rPr>
                <w:lang w:bidi="ar-SA"/>
              </w:rPr>
              <w:t>0.84</w:t>
            </w:r>
            <w:r w:rsidR="001B174C">
              <w:rPr>
                <w:lang w:bidi="ar-SA"/>
              </w:rPr>
              <w:t>9</w:t>
            </w:r>
          </w:p>
        </w:tc>
        <w:tc>
          <w:tcPr>
            <w:tcW w:w="1610" w:type="dxa"/>
            <w:shd w:val="clear" w:color="auto" w:fill="auto"/>
            <w:noWrap/>
            <w:vAlign w:val="bottom"/>
            <w:hideMark/>
            <w:tcPrChange w:id="2681"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682" w:author="Ed" w:date="2013-04-02T10:13:00Z">
                <w:pPr>
                  <w:pStyle w:val="NoSpacing"/>
                  <w:pageBreakBefore/>
                </w:pPr>
              </w:pPrChange>
            </w:pPr>
            <w:r w:rsidRPr="00F651EA">
              <w:rPr>
                <w:lang w:bidi="ar-SA"/>
              </w:rPr>
              <w:t>29.12</w:t>
            </w:r>
            <w:r w:rsidR="001B174C">
              <w:rPr>
                <w:lang w:bidi="ar-SA"/>
              </w:rPr>
              <w:t>4</w:t>
            </w:r>
          </w:p>
        </w:tc>
      </w:tr>
      <w:tr w:rsidR="002121EA" w:rsidRPr="00F651EA" w:rsidTr="009E09EB">
        <w:trPr>
          <w:trHeight w:val="300"/>
          <w:trPrChange w:id="2683" w:author="Ed" w:date="2013-04-02T10:13:00Z">
            <w:trPr>
              <w:trHeight w:val="300"/>
            </w:trPr>
          </w:trPrChange>
        </w:trPr>
        <w:tc>
          <w:tcPr>
            <w:tcW w:w="2090" w:type="dxa"/>
            <w:shd w:val="clear" w:color="auto" w:fill="auto"/>
            <w:noWrap/>
            <w:vAlign w:val="bottom"/>
            <w:hideMark/>
            <w:tcPrChange w:id="2684"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Change w:id="2685"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86" w:author="Ed" w:date="2013-04-02T10:13:00Z">
                <w:pPr>
                  <w:pStyle w:val="NoSpacing"/>
                  <w:pageBreakBefore/>
                </w:pPr>
              </w:pPrChange>
            </w:pPr>
            <w:r w:rsidRPr="00F651EA">
              <w:rPr>
                <w:lang w:bidi="ar-SA"/>
              </w:rPr>
              <w:t>0.802</w:t>
            </w:r>
          </w:p>
        </w:tc>
        <w:tc>
          <w:tcPr>
            <w:tcW w:w="770" w:type="dxa"/>
            <w:shd w:val="clear" w:color="auto" w:fill="auto"/>
            <w:noWrap/>
            <w:vAlign w:val="bottom"/>
            <w:hideMark/>
            <w:tcPrChange w:id="2687"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88" w:author="Ed" w:date="2013-04-02T10:13:00Z">
                <w:pPr>
                  <w:pStyle w:val="NoSpacing"/>
                  <w:pageBreakBefore/>
                </w:pPr>
              </w:pPrChange>
            </w:pPr>
            <w:r w:rsidRPr="00F651EA">
              <w:rPr>
                <w:lang w:bidi="ar-SA"/>
              </w:rPr>
              <w:t>0.450</w:t>
            </w:r>
          </w:p>
        </w:tc>
        <w:tc>
          <w:tcPr>
            <w:tcW w:w="770" w:type="dxa"/>
            <w:shd w:val="clear" w:color="auto" w:fill="auto"/>
            <w:noWrap/>
            <w:vAlign w:val="bottom"/>
            <w:hideMark/>
            <w:tcPrChange w:id="2689"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690" w:author="Ed" w:date="2013-04-02T10:13:00Z">
                <w:pPr>
                  <w:pStyle w:val="NoSpacing"/>
                  <w:pageBreakBefore/>
                </w:pPr>
              </w:pPrChange>
            </w:pPr>
            <w:r w:rsidRPr="00F651EA">
              <w:rPr>
                <w:lang w:bidi="ar-SA"/>
              </w:rPr>
              <w:t>0.528</w:t>
            </w:r>
          </w:p>
        </w:tc>
        <w:tc>
          <w:tcPr>
            <w:tcW w:w="770" w:type="dxa"/>
            <w:shd w:val="clear" w:color="auto" w:fill="auto"/>
            <w:noWrap/>
            <w:vAlign w:val="bottom"/>
            <w:hideMark/>
            <w:tcPrChange w:id="2691"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692" w:author="Ed" w:date="2013-04-02T10:13:00Z">
                <w:pPr>
                  <w:pStyle w:val="NoSpacing"/>
                  <w:pageBreakBefore/>
                </w:pPr>
              </w:pPrChange>
            </w:pPr>
            <w:r w:rsidRPr="00F651EA">
              <w:rPr>
                <w:lang w:bidi="ar-SA"/>
              </w:rPr>
              <w:t>0.84</w:t>
            </w:r>
            <w:r w:rsidR="001B174C">
              <w:rPr>
                <w:lang w:bidi="ar-SA"/>
              </w:rPr>
              <w:t>9</w:t>
            </w:r>
          </w:p>
        </w:tc>
        <w:tc>
          <w:tcPr>
            <w:tcW w:w="1550" w:type="dxa"/>
            <w:shd w:val="clear" w:color="auto" w:fill="auto"/>
            <w:noWrap/>
            <w:vAlign w:val="bottom"/>
            <w:hideMark/>
            <w:tcPrChange w:id="2693"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694" w:author="Ed" w:date="2013-04-02T10:13:00Z">
                <w:pPr>
                  <w:pStyle w:val="NoSpacing"/>
                  <w:pageBreakBefore/>
                </w:pPr>
              </w:pPrChange>
            </w:pPr>
            <w:r w:rsidRPr="00F651EA">
              <w:rPr>
                <w:lang w:bidi="ar-SA"/>
              </w:rPr>
              <w:t>0.9</w:t>
            </w:r>
            <w:r w:rsidR="001B174C">
              <w:rPr>
                <w:lang w:bidi="ar-SA"/>
              </w:rPr>
              <w:t>20</w:t>
            </w:r>
          </w:p>
        </w:tc>
        <w:tc>
          <w:tcPr>
            <w:tcW w:w="1610" w:type="dxa"/>
            <w:shd w:val="clear" w:color="auto" w:fill="auto"/>
            <w:noWrap/>
            <w:vAlign w:val="bottom"/>
            <w:hideMark/>
            <w:tcPrChange w:id="2695"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696" w:author="Ed" w:date="2013-04-02T10:13:00Z">
                <w:pPr>
                  <w:pStyle w:val="NoSpacing"/>
                  <w:pageBreakBefore/>
                </w:pPr>
              </w:pPrChange>
            </w:pPr>
            <w:r w:rsidRPr="00F651EA">
              <w:rPr>
                <w:lang w:bidi="ar-SA"/>
              </w:rPr>
              <w:t>26.202</w:t>
            </w:r>
          </w:p>
        </w:tc>
      </w:tr>
      <w:tr w:rsidR="002121EA" w:rsidRPr="00F651EA" w:rsidTr="009E09EB">
        <w:trPr>
          <w:trHeight w:val="300"/>
          <w:trPrChange w:id="2697" w:author="Ed" w:date="2013-04-02T10:13:00Z">
            <w:trPr>
              <w:trHeight w:val="300"/>
            </w:trPr>
          </w:trPrChange>
        </w:trPr>
        <w:tc>
          <w:tcPr>
            <w:tcW w:w="2090" w:type="dxa"/>
            <w:shd w:val="clear" w:color="auto" w:fill="auto"/>
            <w:noWrap/>
            <w:vAlign w:val="bottom"/>
            <w:hideMark/>
            <w:tcPrChange w:id="2698"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Change w:id="2699"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00" w:author="Ed" w:date="2013-04-02T10:13:00Z">
                <w:pPr>
                  <w:pStyle w:val="NoSpacing"/>
                  <w:pageBreakBefore/>
                </w:pPr>
              </w:pPrChange>
            </w:pPr>
            <w:r w:rsidRPr="00F651EA">
              <w:rPr>
                <w:lang w:bidi="ar-SA"/>
              </w:rPr>
              <w:t>0.94</w:t>
            </w:r>
            <w:r w:rsidR="001B174C">
              <w:rPr>
                <w:lang w:bidi="ar-SA"/>
              </w:rPr>
              <w:t>1</w:t>
            </w:r>
          </w:p>
        </w:tc>
        <w:tc>
          <w:tcPr>
            <w:tcW w:w="770" w:type="dxa"/>
            <w:shd w:val="clear" w:color="auto" w:fill="auto"/>
            <w:noWrap/>
            <w:vAlign w:val="bottom"/>
            <w:hideMark/>
            <w:tcPrChange w:id="2701"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02" w:author="Ed" w:date="2013-04-02T10:13:00Z">
                <w:pPr>
                  <w:pStyle w:val="NoSpacing"/>
                  <w:pageBreakBefore/>
                </w:pPr>
              </w:pPrChange>
            </w:pPr>
            <w:r w:rsidRPr="00F651EA">
              <w:rPr>
                <w:lang w:bidi="ar-SA"/>
              </w:rPr>
              <w:t>0.59</w:t>
            </w:r>
            <w:r w:rsidR="001B174C">
              <w:rPr>
                <w:lang w:bidi="ar-SA"/>
              </w:rPr>
              <w:t>6</w:t>
            </w:r>
          </w:p>
        </w:tc>
        <w:tc>
          <w:tcPr>
            <w:tcW w:w="770" w:type="dxa"/>
            <w:shd w:val="clear" w:color="auto" w:fill="auto"/>
            <w:noWrap/>
            <w:vAlign w:val="bottom"/>
            <w:hideMark/>
            <w:tcPrChange w:id="2703"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04" w:author="Ed" w:date="2013-04-02T10:13:00Z">
                <w:pPr>
                  <w:pStyle w:val="NoSpacing"/>
                  <w:pageBreakBefore/>
                </w:pPr>
              </w:pPrChange>
            </w:pPr>
            <w:r w:rsidRPr="00F651EA">
              <w:rPr>
                <w:lang w:bidi="ar-SA"/>
              </w:rPr>
              <w:t>0.613</w:t>
            </w:r>
          </w:p>
        </w:tc>
        <w:tc>
          <w:tcPr>
            <w:tcW w:w="770" w:type="dxa"/>
            <w:shd w:val="clear" w:color="auto" w:fill="auto"/>
            <w:noWrap/>
            <w:vAlign w:val="bottom"/>
            <w:hideMark/>
            <w:tcPrChange w:id="2705"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06" w:author="Ed" w:date="2013-04-02T10:13:00Z">
                <w:pPr>
                  <w:pStyle w:val="NoSpacing"/>
                  <w:pageBreakBefore/>
                </w:pPr>
              </w:pPrChange>
            </w:pPr>
            <w:r w:rsidRPr="00F651EA">
              <w:rPr>
                <w:lang w:bidi="ar-SA"/>
              </w:rPr>
              <w:t>0.7</w:t>
            </w:r>
            <w:r w:rsidR="001B174C">
              <w:rPr>
                <w:lang w:bidi="ar-SA"/>
              </w:rPr>
              <w:t>90</w:t>
            </w:r>
          </w:p>
        </w:tc>
        <w:tc>
          <w:tcPr>
            <w:tcW w:w="1550" w:type="dxa"/>
            <w:shd w:val="clear" w:color="auto" w:fill="auto"/>
            <w:noWrap/>
            <w:vAlign w:val="bottom"/>
            <w:hideMark/>
            <w:tcPrChange w:id="2707"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08" w:author="Ed" w:date="2013-04-02T10:13:00Z">
                <w:pPr>
                  <w:pStyle w:val="NoSpacing"/>
                  <w:pageBreakBefore/>
                </w:pPr>
              </w:pPrChange>
            </w:pPr>
            <w:r w:rsidRPr="00F651EA">
              <w:rPr>
                <w:lang w:bidi="ar-SA"/>
              </w:rPr>
              <w:t>1.11</w:t>
            </w:r>
            <w:r w:rsidR="001B174C">
              <w:rPr>
                <w:lang w:bidi="ar-SA"/>
              </w:rPr>
              <w:t>4</w:t>
            </w:r>
          </w:p>
        </w:tc>
        <w:tc>
          <w:tcPr>
            <w:tcW w:w="1610" w:type="dxa"/>
            <w:shd w:val="clear" w:color="auto" w:fill="auto"/>
            <w:noWrap/>
            <w:vAlign w:val="bottom"/>
            <w:hideMark/>
            <w:tcPrChange w:id="2709"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10" w:author="Ed" w:date="2013-04-02T10:13:00Z">
                <w:pPr>
                  <w:pStyle w:val="NoSpacing"/>
                  <w:pageBreakBefore/>
                </w:pPr>
              </w:pPrChange>
            </w:pPr>
            <w:r w:rsidRPr="00F651EA">
              <w:rPr>
                <w:lang w:bidi="ar-SA"/>
              </w:rPr>
              <w:t>14.3</w:t>
            </w:r>
            <w:r w:rsidR="001B174C">
              <w:rPr>
                <w:lang w:bidi="ar-SA"/>
              </w:rPr>
              <w:t>70</w:t>
            </w:r>
          </w:p>
        </w:tc>
      </w:tr>
      <w:tr w:rsidR="002121EA" w:rsidRPr="00F651EA" w:rsidTr="009E09EB">
        <w:trPr>
          <w:trHeight w:val="300"/>
          <w:trPrChange w:id="2711" w:author="Ed" w:date="2013-04-02T10:13:00Z">
            <w:trPr>
              <w:trHeight w:val="300"/>
            </w:trPr>
          </w:trPrChange>
        </w:trPr>
        <w:tc>
          <w:tcPr>
            <w:tcW w:w="2090" w:type="dxa"/>
            <w:shd w:val="clear" w:color="auto" w:fill="auto"/>
            <w:noWrap/>
            <w:vAlign w:val="bottom"/>
            <w:hideMark/>
            <w:tcPrChange w:id="2712"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Change w:id="2713"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14" w:author="Ed" w:date="2013-04-02T10:13:00Z">
                <w:pPr>
                  <w:pStyle w:val="NoSpacing"/>
                  <w:pageBreakBefore/>
                </w:pPr>
              </w:pPrChange>
            </w:pPr>
            <w:r w:rsidRPr="00F651EA">
              <w:rPr>
                <w:lang w:bidi="ar-SA"/>
              </w:rPr>
              <w:t>0.75</w:t>
            </w:r>
            <w:r w:rsidR="001B174C">
              <w:rPr>
                <w:lang w:bidi="ar-SA"/>
              </w:rPr>
              <w:t>1</w:t>
            </w:r>
          </w:p>
        </w:tc>
        <w:tc>
          <w:tcPr>
            <w:tcW w:w="770" w:type="dxa"/>
            <w:shd w:val="clear" w:color="auto" w:fill="auto"/>
            <w:noWrap/>
            <w:vAlign w:val="bottom"/>
            <w:hideMark/>
            <w:tcPrChange w:id="2715"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16" w:author="Ed" w:date="2013-04-02T10:13:00Z">
                <w:pPr>
                  <w:pStyle w:val="NoSpacing"/>
                  <w:pageBreakBefore/>
                </w:pPr>
              </w:pPrChange>
            </w:pPr>
            <w:r w:rsidRPr="00F651EA">
              <w:rPr>
                <w:lang w:bidi="ar-SA"/>
              </w:rPr>
              <w:t>0.62</w:t>
            </w:r>
            <w:r w:rsidR="001B174C">
              <w:rPr>
                <w:lang w:bidi="ar-SA"/>
              </w:rPr>
              <w:t>1</w:t>
            </w:r>
          </w:p>
        </w:tc>
        <w:tc>
          <w:tcPr>
            <w:tcW w:w="770" w:type="dxa"/>
            <w:shd w:val="clear" w:color="auto" w:fill="auto"/>
            <w:noWrap/>
            <w:vAlign w:val="bottom"/>
            <w:hideMark/>
            <w:tcPrChange w:id="2717"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18" w:author="Ed" w:date="2013-04-02T10:13:00Z">
                <w:pPr>
                  <w:pStyle w:val="NoSpacing"/>
                  <w:pageBreakBefore/>
                </w:pPr>
              </w:pPrChange>
            </w:pPr>
            <w:r w:rsidRPr="00F651EA">
              <w:rPr>
                <w:lang w:bidi="ar-SA"/>
              </w:rPr>
              <w:t>0.558</w:t>
            </w:r>
          </w:p>
        </w:tc>
        <w:tc>
          <w:tcPr>
            <w:tcW w:w="770" w:type="dxa"/>
            <w:shd w:val="clear" w:color="auto" w:fill="auto"/>
            <w:noWrap/>
            <w:vAlign w:val="bottom"/>
            <w:hideMark/>
            <w:tcPrChange w:id="2719"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20" w:author="Ed" w:date="2013-04-02T10:13:00Z">
                <w:pPr>
                  <w:pStyle w:val="NoSpacing"/>
                  <w:pageBreakBefore/>
                </w:pPr>
              </w:pPrChange>
            </w:pPr>
            <w:r w:rsidRPr="00F651EA">
              <w:rPr>
                <w:lang w:bidi="ar-SA"/>
              </w:rPr>
              <w:t>0.8</w:t>
            </w:r>
            <w:r w:rsidR="001B174C">
              <w:rPr>
                <w:lang w:bidi="ar-SA"/>
              </w:rPr>
              <w:t>30</w:t>
            </w:r>
          </w:p>
        </w:tc>
        <w:tc>
          <w:tcPr>
            <w:tcW w:w="1550" w:type="dxa"/>
            <w:shd w:val="clear" w:color="auto" w:fill="auto"/>
            <w:noWrap/>
            <w:vAlign w:val="bottom"/>
            <w:hideMark/>
            <w:tcPrChange w:id="2721"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22" w:author="Ed" w:date="2013-04-02T10:13:00Z">
                <w:pPr>
                  <w:pStyle w:val="NoSpacing"/>
                  <w:pageBreakBefore/>
                </w:pPr>
              </w:pPrChange>
            </w:pPr>
            <w:r w:rsidRPr="00F651EA">
              <w:rPr>
                <w:lang w:bidi="ar-SA"/>
              </w:rPr>
              <w:t>0.974</w:t>
            </w:r>
          </w:p>
        </w:tc>
        <w:tc>
          <w:tcPr>
            <w:tcW w:w="1610" w:type="dxa"/>
            <w:shd w:val="clear" w:color="auto" w:fill="auto"/>
            <w:noWrap/>
            <w:vAlign w:val="bottom"/>
            <w:hideMark/>
            <w:tcPrChange w:id="2723"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24" w:author="Ed" w:date="2013-04-02T10:13:00Z">
                <w:pPr>
                  <w:pStyle w:val="NoSpacing"/>
                  <w:pageBreakBefore/>
                </w:pPr>
              </w:pPrChange>
            </w:pPr>
            <w:r w:rsidRPr="00F651EA">
              <w:rPr>
                <w:lang w:bidi="ar-SA"/>
              </w:rPr>
              <w:t>22.1</w:t>
            </w:r>
            <w:r w:rsidR="001B174C">
              <w:rPr>
                <w:lang w:bidi="ar-SA"/>
              </w:rPr>
              <w:t>50</w:t>
            </w:r>
          </w:p>
        </w:tc>
      </w:tr>
      <w:tr w:rsidR="002121EA" w:rsidRPr="00F651EA" w:rsidTr="009E09EB">
        <w:trPr>
          <w:trHeight w:val="300"/>
          <w:trPrChange w:id="2725" w:author="Ed" w:date="2013-04-02T10:13:00Z">
            <w:trPr>
              <w:trHeight w:val="300"/>
            </w:trPr>
          </w:trPrChange>
        </w:trPr>
        <w:tc>
          <w:tcPr>
            <w:tcW w:w="2090" w:type="dxa"/>
            <w:shd w:val="clear" w:color="auto" w:fill="auto"/>
            <w:noWrap/>
            <w:vAlign w:val="bottom"/>
            <w:hideMark/>
            <w:tcPrChange w:id="2726"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Change w:id="2727"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28" w:author="Ed" w:date="2013-04-02T10:13:00Z">
                <w:pPr>
                  <w:pStyle w:val="NoSpacing"/>
                  <w:pageBreakBefore/>
                </w:pPr>
              </w:pPrChange>
            </w:pPr>
            <w:r w:rsidRPr="00F651EA">
              <w:rPr>
                <w:lang w:bidi="ar-SA"/>
              </w:rPr>
              <w:t>0.778</w:t>
            </w:r>
          </w:p>
        </w:tc>
        <w:tc>
          <w:tcPr>
            <w:tcW w:w="770" w:type="dxa"/>
            <w:shd w:val="clear" w:color="auto" w:fill="auto"/>
            <w:noWrap/>
            <w:vAlign w:val="bottom"/>
            <w:hideMark/>
            <w:tcPrChange w:id="2729"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30" w:author="Ed" w:date="2013-04-02T10:13:00Z">
                <w:pPr>
                  <w:pStyle w:val="NoSpacing"/>
                  <w:pageBreakBefore/>
                </w:pPr>
              </w:pPrChange>
            </w:pPr>
            <w:r w:rsidRPr="00F651EA">
              <w:rPr>
                <w:lang w:bidi="ar-SA"/>
              </w:rPr>
              <w:t>0.3</w:t>
            </w:r>
            <w:r w:rsidR="001B174C">
              <w:rPr>
                <w:lang w:bidi="ar-SA"/>
              </w:rPr>
              <w:t>30</w:t>
            </w:r>
          </w:p>
        </w:tc>
        <w:tc>
          <w:tcPr>
            <w:tcW w:w="770" w:type="dxa"/>
            <w:shd w:val="clear" w:color="auto" w:fill="auto"/>
            <w:noWrap/>
            <w:vAlign w:val="bottom"/>
            <w:hideMark/>
            <w:tcPrChange w:id="2731"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32" w:author="Ed" w:date="2013-04-02T10:13:00Z">
                <w:pPr>
                  <w:pStyle w:val="NoSpacing"/>
                  <w:pageBreakBefore/>
                </w:pPr>
              </w:pPrChange>
            </w:pPr>
            <w:r w:rsidRPr="00F651EA">
              <w:rPr>
                <w:lang w:bidi="ar-SA"/>
              </w:rPr>
              <w:t>0.45</w:t>
            </w:r>
            <w:r w:rsidR="001B174C">
              <w:rPr>
                <w:lang w:bidi="ar-SA"/>
              </w:rPr>
              <w:t>9</w:t>
            </w:r>
          </w:p>
        </w:tc>
        <w:tc>
          <w:tcPr>
            <w:tcW w:w="770" w:type="dxa"/>
            <w:shd w:val="clear" w:color="auto" w:fill="auto"/>
            <w:noWrap/>
            <w:vAlign w:val="bottom"/>
            <w:hideMark/>
            <w:tcPrChange w:id="2733"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34" w:author="Ed" w:date="2013-04-02T10:13:00Z">
                <w:pPr>
                  <w:pStyle w:val="NoSpacing"/>
                  <w:pageBreakBefore/>
                </w:pPr>
              </w:pPrChange>
            </w:pPr>
            <w:r w:rsidRPr="00F651EA">
              <w:rPr>
                <w:lang w:bidi="ar-SA"/>
              </w:rPr>
              <w:t>0.88</w:t>
            </w:r>
            <w:r w:rsidR="001B174C">
              <w:rPr>
                <w:lang w:bidi="ar-SA"/>
              </w:rPr>
              <w:t>9</w:t>
            </w:r>
          </w:p>
        </w:tc>
        <w:tc>
          <w:tcPr>
            <w:tcW w:w="1550" w:type="dxa"/>
            <w:shd w:val="clear" w:color="auto" w:fill="auto"/>
            <w:noWrap/>
            <w:vAlign w:val="bottom"/>
            <w:hideMark/>
            <w:tcPrChange w:id="2735"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36" w:author="Ed" w:date="2013-04-02T10:13:00Z">
                <w:pPr>
                  <w:pStyle w:val="NoSpacing"/>
                  <w:pageBreakBefore/>
                </w:pPr>
              </w:pPrChange>
            </w:pPr>
            <w:r w:rsidRPr="00F651EA">
              <w:rPr>
                <w:lang w:bidi="ar-SA"/>
              </w:rPr>
              <w:t>0.84</w:t>
            </w:r>
            <w:r w:rsidR="001B174C">
              <w:rPr>
                <w:lang w:bidi="ar-SA"/>
              </w:rPr>
              <w:t>5</w:t>
            </w:r>
          </w:p>
        </w:tc>
        <w:tc>
          <w:tcPr>
            <w:tcW w:w="1610" w:type="dxa"/>
            <w:shd w:val="clear" w:color="auto" w:fill="auto"/>
            <w:noWrap/>
            <w:vAlign w:val="bottom"/>
            <w:hideMark/>
            <w:tcPrChange w:id="2737"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38" w:author="Ed" w:date="2013-04-02T10:13:00Z">
                <w:pPr>
                  <w:pStyle w:val="NoSpacing"/>
                  <w:pageBreakBefore/>
                </w:pPr>
              </w:pPrChange>
            </w:pPr>
            <w:r w:rsidRPr="00F651EA">
              <w:rPr>
                <w:lang w:bidi="ar-SA"/>
              </w:rPr>
              <w:t>35.40</w:t>
            </w:r>
            <w:r w:rsidR="001B174C">
              <w:rPr>
                <w:lang w:bidi="ar-SA"/>
              </w:rPr>
              <w:t>4</w:t>
            </w:r>
          </w:p>
        </w:tc>
      </w:tr>
      <w:tr w:rsidR="002121EA" w:rsidRPr="00F651EA" w:rsidTr="009E09EB">
        <w:trPr>
          <w:trHeight w:val="300"/>
          <w:trPrChange w:id="2739" w:author="Ed" w:date="2013-04-02T10:13:00Z">
            <w:trPr>
              <w:trHeight w:val="300"/>
            </w:trPr>
          </w:trPrChange>
        </w:trPr>
        <w:tc>
          <w:tcPr>
            <w:tcW w:w="2090" w:type="dxa"/>
            <w:shd w:val="clear" w:color="auto" w:fill="auto"/>
            <w:noWrap/>
            <w:vAlign w:val="bottom"/>
            <w:hideMark/>
            <w:tcPrChange w:id="2740"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Change w:id="2741"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42" w:author="Ed" w:date="2013-04-02T10:13:00Z">
                <w:pPr>
                  <w:pStyle w:val="NoSpacing"/>
                  <w:pageBreakBefore/>
                </w:pPr>
              </w:pPrChange>
            </w:pPr>
            <w:r w:rsidRPr="00F651EA">
              <w:rPr>
                <w:lang w:bidi="ar-SA"/>
              </w:rPr>
              <w:t>0.892</w:t>
            </w:r>
          </w:p>
        </w:tc>
        <w:tc>
          <w:tcPr>
            <w:tcW w:w="770" w:type="dxa"/>
            <w:shd w:val="clear" w:color="auto" w:fill="auto"/>
            <w:noWrap/>
            <w:vAlign w:val="bottom"/>
            <w:hideMark/>
            <w:tcPrChange w:id="2743"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44" w:author="Ed" w:date="2013-04-02T10:13:00Z">
                <w:pPr>
                  <w:pStyle w:val="NoSpacing"/>
                  <w:pageBreakBefore/>
                </w:pPr>
              </w:pPrChange>
            </w:pPr>
            <w:r w:rsidRPr="00F651EA">
              <w:rPr>
                <w:lang w:bidi="ar-SA"/>
              </w:rPr>
              <w:t>0.43</w:t>
            </w:r>
            <w:r w:rsidR="001B174C">
              <w:rPr>
                <w:lang w:bidi="ar-SA"/>
              </w:rPr>
              <w:t>4</w:t>
            </w:r>
          </w:p>
        </w:tc>
        <w:tc>
          <w:tcPr>
            <w:tcW w:w="770" w:type="dxa"/>
            <w:shd w:val="clear" w:color="auto" w:fill="auto"/>
            <w:noWrap/>
            <w:vAlign w:val="bottom"/>
            <w:hideMark/>
            <w:tcPrChange w:id="2745"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46" w:author="Ed" w:date="2013-04-02T10:13:00Z">
                <w:pPr>
                  <w:pStyle w:val="NoSpacing"/>
                  <w:pageBreakBefore/>
                </w:pPr>
              </w:pPrChange>
            </w:pPr>
            <w:r w:rsidRPr="00F651EA">
              <w:rPr>
                <w:lang w:bidi="ar-SA"/>
              </w:rPr>
              <w:t>0.502</w:t>
            </w:r>
          </w:p>
        </w:tc>
        <w:tc>
          <w:tcPr>
            <w:tcW w:w="770" w:type="dxa"/>
            <w:shd w:val="clear" w:color="auto" w:fill="auto"/>
            <w:noWrap/>
            <w:vAlign w:val="bottom"/>
            <w:hideMark/>
            <w:tcPrChange w:id="2747"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48" w:author="Ed" w:date="2013-04-02T10:13:00Z">
                <w:pPr>
                  <w:pStyle w:val="NoSpacing"/>
                  <w:pageBreakBefore/>
                </w:pPr>
              </w:pPrChange>
            </w:pPr>
            <w:r w:rsidRPr="00F651EA">
              <w:rPr>
                <w:lang w:bidi="ar-SA"/>
              </w:rPr>
              <w:t>0.86</w:t>
            </w:r>
            <w:r w:rsidR="001B174C">
              <w:rPr>
                <w:lang w:bidi="ar-SA"/>
              </w:rPr>
              <w:t>5</w:t>
            </w:r>
          </w:p>
        </w:tc>
        <w:tc>
          <w:tcPr>
            <w:tcW w:w="1550" w:type="dxa"/>
            <w:shd w:val="clear" w:color="auto" w:fill="auto"/>
            <w:noWrap/>
            <w:vAlign w:val="bottom"/>
            <w:hideMark/>
            <w:tcPrChange w:id="2749"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50" w:author="Ed" w:date="2013-04-02T10:13:00Z">
                <w:pPr>
                  <w:pStyle w:val="NoSpacing"/>
                  <w:pageBreakBefore/>
                </w:pPr>
              </w:pPrChange>
            </w:pPr>
            <w:r w:rsidRPr="00F651EA">
              <w:rPr>
                <w:lang w:bidi="ar-SA"/>
              </w:rPr>
              <w:t>0.992</w:t>
            </w:r>
          </w:p>
        </w:tc>
        <w:tc>
          <w:tcPr>
            <w:tcW w:w="1610" w:type="dxa"/>
            <w:shd w:val="clear" w:color="auto" w:fill="auto"/>
            <w:noWrap/>
            <w:vAlign w:val="bottom"/>
            <w:hideMark/>
            <w:tcPrChange w:id="2751"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52" w:author="Ed" w:date="2013-04-02T10:13:00Z">
                <w:pPr>
                  <w:pStyle w:val="NoSpacing"/>
                  <w:pageBreakBefore/>
                </w:pPr>
              </w:pPrChange>
            </w:pPr>
            <w:r w:rsidRPr="00F651EA">
              <w:rPr>
                <w:lang w:bidi="ar-SA"/>
              </w:rPr>
              <w:t>29.677</w:t>
            </w:r>
          </w:p>
        </w:tc>
      </w:tr>
      <w:tr w:rsidR="002121EA" w:rsidRPr="00F651EA" w:rsidTr="009E09EB">
        <w:trPr>
          <w:trHeight w:val="300"/>
          <w:trPrChange w:id="2753" w:author="Ed" w:date="2013-04-02T10:13:00Z">
            <w:trPr>
              <w:trHeight w:val="300"/>
            </w:trPr>
          </w:trPrChange>
        </w:trPr>
        <w:tc>
          <w:tcPr>
            <w:tcW w:w="2090" w:type="dxa"/>
            <w:shd w:val="clear" w:color="auto" w:fill="auto"/>
            <w:noWrap/>
            <w:vAlign w:val="bottom"/>
            <w:hideMark/>
            <w:tcPrChange w:id="2754"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Change w:id="2755"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56" w:author="Ed" w:date="2013-04-02T10:13:00Z">
                <w:pPr>
                  <w:pStyle w:val="NoSpacing"/>
                  <w:pageBreakBefore/>
                </w:pPr>
              </w:pPrChange>
            </w:pPr>
            <w:r w:rsidRPr="00F651EA">
              <w:rPr>
                <w:lang w:bidi="ar-SA"/>
              </w:rPr>
              <w:t>0.81</w:t>
            </w:r>
            <w:r w:rsidR="001B174C">
              <w:rPr>
                <w:lang w:bidi="ar-SA"/>
              </w:rPr>
              <w:t>6</w:t>
            </w:r>
          </w:p>
        </w:tc>
        <w:tc>
          <w:tcPr>
            <w:tcW w:w="770" w:type="dxa"/>
            <w:shd w:val="clear" w:color="auto" w:fill="auto"/>
            <w:noWrap/>
            <w:vAlign w:val="bottom"/>
            <w:hideMark/>
            <w:tcPrChange w:id="2757"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58" w:author="Ed" w:date="2013-04-02T10:13:00Z">
                <w:pPr>
                  <w:pStyle w:val="NoSpacing"/>
                  <w:pageBreakBefore/>
                </w:pPr>
              </w:pPrChange>
            </w:pPr>
            <w:r w:rsidRPr="00F651EA">
              <w:rPr>
                <w:lang w:bidi="ar-SA"/>
              </w:rPr>
              <w:t>0.477</w:t>
            </w:r>
          </w:p>
        </w:tc>
        <w:tc>
          <w:tcPr>
            <w:tcW w:w="770" w:type="dxa"/>
            <w:shd w:val="clear" w:color="auto" w:fill="auto"/>
            <w:noWrap/>
            <w:vAlign w:val="bottom"/>
            <w:hideMark/>
            <w:tcPrChange w:id="2759"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60" w:author="Ed" w:date="2013-04-02T10:13:00Z">
                <w:pPr>
                  <w:pStyle w:val="NoSpacing"/>
                  <w:pageBreakBefore/>
                </w:pPr>
              </w:pPrChange>
            </w:pPr>
            <w:r w:rsidRPr="00F651EA">
              <w:rPr>
                <w:lang w:bidi="ar-SA"/>
              </w:rPr>
              <w:t>0.52</w:t>
            </w:r>
            <w:r w:rsidR="001B174C">
              <w:rPr>
                <w:lang w:bidi="ar-SA"/>
              </w:rPr>
              <w:t>8</w:t>
            </w:r>
          </w:p>
        </w:tc>
        <w:tc>
          <w:tcPr>
            <w:tcW w:w="770" w:type="dxa"/>
            <w:shd w:val="clear" w:color="auto" w:fill="auto"/>
            <w:noWrap/>
            <w:vAlign w:val="bottom"/>
            <w:hideMark/>
            <w:tcPrChange w:id="2761"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62" w:author="Ed" w:date="2013-04-02T10:13:00Z">
                <w:pPr>
                  <w:pStyle w:val="NoSpacing"/>
                  <w:pageBreakBefore/>
                </w:pPr>
              </w:pPrChange>
            </w:pPr>
            <w:r w:rsidRPr="00F651EA">
              <w:rPr>
                <w:lang w:bidi="ar-SA"/>
              </w:rPr>
              <w:t>0.847</w:t>
            </w:r>
          </w:p>
        </w:tc>
        <w:tc>
          <w:tcPr>
            <w:tcW w:w="1550" w:type="dxa"/>
            <w:shd w:val="clear" w:color="auto" w:fill="auto"/>
            <w:noWrap/>
            <w:vAlign w:val="bottom"/>
            <w:hideMark/>
            <w:tcPrChange w:id="2763"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64" w:author="Ed" w:date="2013-04-02T10:13:00Z">
                <w:pPr>
                  <w:pStyle w:val="NoSpacing"/>
                  <w:pageBreakBefore/>
                </w:pPr>
              </w:pPrChange>
            </w:pPr>
            <w:r w:rsidRPr="00F651EA">
              <w:rPr>
                <w:lang w:bidi="ar-SA"/>
              </w:rPr>
              <w:t>0.94</w:t>
            </w:r>
            <w:r w:rsidR="001B174C">
              <w:rPr>
                <w:lang w:bidi="ar-SA"/>
              </w:rPr>
              <w:t>9</w:t>
            </w:r>
          </w:p>
        </w:tc>
        <w:tc>
          <w:tcPr>
            <w:tcW w:w="1610" w:type="dxa"/>
            <w:shd w:val="clear" w:color="auto" w:fill="auto"/>
            <w:noWrap/>
            <w:vAlign w:val="bottom"/>
            <w:hideMark/>
            <w:tcPrChange w:id="2765"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66" w:author="Ed" w:date="2013-04-02T10:13:00Z">
                <w:pPr>
                  <w:pStyle w:val="NoSpacing"/>
                  <w:pageBreakBefore/>
                </w:pPr>
              </w:pPrChange>
            </w:pPr>
            <w:r w:rsidRPr="00F651EA">
              <w:rPr>
                <w:lang w:bidi="ar-SA"/>
              </w:rPr>
              <w:t>26.154</w:t>
            </w:r>
          </w:p>
        </w:tc>
      </w:tr>
      <w:tr w:rsidR="002121EA" w:rsidRPr="00F651EA" w:rsidTr="009E09EB">
        <w:trPr>
          <w:trHeight w:val="300"/>
          <w:trPrChange w:id="2767" w:author="Ed" w:date="2013-04-02T10:13:00Z">
            <w:trPr>
              <w:trHeight w:val="300"/>
            </w:trPr>
          </w:trPrChange>
        </w:trPr>
        <w:tc>
          <w:tcPr>
            <w:tcW w:w="2090" w:type="dxa"/>
            <w:shd w:val="clear" w:color="auto" w:fill="auto"/>
            <w:noWrap/>
            <w:vAlign w:val="bottom"/>
            <w:hideMark/>
            <w:tcPrChange w:id="2768"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Change w:id="2769"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70" w:author="Ed" w:date="2013-04-02T10:13:00Z">
                <w:pPr>
                  <w:pStyle w:val="NoSpacing"/>
                  <w:pageBreakBefore/>
                </w:pPr>
              </w:pPrChange>
            </w:pPr>
            <w:r w:rsidRPr="00F651EA">
              <w:rPr>
                <w:lang w:bidi="ar-SA"/>
              </w:rPr>
              <w:t>0.076</w:t>
            </w:r>
          </w:p>
        </w:tc>
        <w:tc>
          <w:tcPr>
            <w:tcW w:w="770" w:type="dxa"/>
            <w:shd w:val="clear" w:color="auto" w:fill="auto"/>
            <w:noWrap/>
            <w:vAlign w:val="bottom"/>
            <w:hideMark/>
            <w:tcPrChange w:id="2771"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72" w:author="Ed" w:date="2013-04-02T10:13:00Z">
                <w:pPr>
                  <w:pStyle w:val="NoSpacing"/>
                  <w:pageBreakBefore/>
                </w:pPr>
              </w:pPrChange>
            </w:pPr>
            <w:r w:rsidRPr="00F651EA">
              <w:rPr>
                <w:lang w:bidi="ar-SA"/>
              </w:rPr>
              <w:t>0.10</w:t>
            </w:r>
            <w:r w:rsidR="001B174C">
              <w:rPr>
                <w:lang w:bidi="ar-SA"/>
              </w:rPr>
              <w:t>1</w:t>
            </w:r>
          </w:p>
        </w:tc>
        <w:tc>
          <w:tcPr>
            <w:tcW w:w="770" w:type="dxa"/>
            <w:shd w:val="clear" w:color="auto" w:fill="auto"/>
            <w:noWrap/>
            <w:vAlign w:val="bottom"/>
            <w:hideMark/>
            <w:tcPrChange w:id="2773" w:author="Ed" w:date="2013-04-02T10:13:00Z">
              <w:tcPr>
                <w:tcW w:w="1080" w:type="dxa"/>
                <w:shd w:val="clear" w:color="auto" w:fill="auto"/>
                <w:noWrap/>
                <w:vAlign w:val="bottom"/>
                <w:hideMark/>
              </w:tcPr>
            </w:tcPrChange>
          </w:tcPr>
          <w:p w:rsidR="002121EA" w:rsidRPr="00F651EA" w:rsidRDefault="002121EA">
            <w:pPr>
              <w:pStyle w:val="NoSpacing"/>
              <w:jc w:val="right"/>
              <w:rPr>
                <w:b/>
                <w:bCs/>
                <w:sz w:val="28"/>
                <w:lang w:bidi="ar-SA"/>
              </w:rPr>
              <w:pPrChange w:id="2774" w:author="Ed" w:date="2013-04-02T10:13:00Z">
                <w:pPr>
                  <w:pStyle w:val="NoSpacing"/>
                  <w:pageBreakBefore/>
                </w:pPr>
              </w:pPrChange>
            </w:pPr>
            <w:r w:rsidRPr="00F651EA">
              <w:rPr>
                <w:lang w:bidi="ar-SA"/>
              </w:rPr>
              <w:t>0.048</w:t>
            </w:r>
          </w:p>
        </w:tc>
        <w:tc>
          <w:tcPr>
            <w:tcW w:w="770" w:type="dxa"/>
            <w:shd w:val="clear" w:color="auto" w:fill="auto"/>
            <w:noWrap/>
            <w:vAlign w:val="bottom"/>
            <w:hideMark/>
            <w:tcPrChange w:id="2775" w:author="Ed" w:date="2013-04-02T10:13:00Z">
              <w:tcPr>
                <w:tcW w:w="1350" w:type="dxa"/>
                <w:shd w:val="clear" w:color="auto" w:fill="auto"/>
                <w:noWrap/>
                <w:vAlign w:val="bottom"/>
                <w:hideMark/>
              </w:tcPr>
            </w:tcPrChange>
          </w:tcPr>
          <w:p w:rsidR="002121EA" w:rsidRPr="00F651EA" w:rsidRDefault="002121EA">
            <w:pPr>
              <w:pStyle w:val="NoSpacing"/>
              <w:jc w:val="right"/>
              <w:rPr>
                <w:b/>
                <w:bCs/>
                <w:sz w:val="28"/>
                <w:lang w:bidi="ar-SA"/>
              </w:rPr>
              <w:pPrChange w:id="2776" w:author="Ed" w:date="2013-04-02T10:13:00Z">
                <w:pPr>
                  <w:pStyle w:val="NoSpacing"/>
                  <w:pageBreakBefore/>
                </w:pPr>
              </w:pPrChange>
            </w:pPr>
            <w:r w:rsidRPr="00F651EA">
              <w:rPr>
                <w:lang w:bidi="ar-SA"/>
              </w:rPr>
              <w:t>0.031</w:t>
            </w:r>
          </w:p>
        </w:tc>
        <w:tc>
          <w:tcPr>
            <w:tcW w:w="1550" w:type="dxa"/>
            <w:shd w:val="clear" w:color="auto" w:fill="auto"/>
            <w:noWrap/>
            <w:vAlign w:val="bottom"/>
            <w:hideMark/>
            <w:tcPrChange w:id="2777" w:author="Ed" w:date="2013-04-02T10:13:00Z">
              <w:tcPr>
                <w:tcW w:w="1620" w:type="dxa"/>
                <w:shd w:val="clear" w:color="auto" w:fill="auto"/>
                <w:noWrap/>
                <w:vAlign w:val="bottom"/>
                <w:hideMark/>
              </w:tcPr>
            </w:tcPrChange>
          </w:tcPr>
          <w:p w:rsidR="002121EA" w:rsidRPr="00F651EA" w:rsidRDefault="002121EA">
            <w:pPr>
              <w:pStyle w:val="NoSpacing"/>
              <w:jc w:val="right"/>
              <w:rPr>
                <w:b/>
                <w:bCs/>
                <w:sz w:val="28"/>
                <w:lang w:bidi="ar-SA"/>
              </w:rPr>
              <w:pPrChange w:id="2778" w:author="Ed" w:date="2013-04-02T10:13:00Z">
                <w:pPr>
                  <w:pStyle w:val="NoSpacing"/>
                  <w:pageBreakBefore/>
                </w:pPr>
              </w:pPrChange>
            </w:pPr>
            <w:r w:rsidRPr="00F651EA">
              <w:rPr>
                <w:lang w:bidi="ar-SA"/>
              </w:rPr>
              <w:t>0.09</w:t>
            </w:r>
            <w:r w:rsidR="001B174C">
              <w:rPr>
                <w:lang w:bidi="ar-SA"/>
              </w:rPr>
              <w:t>3</w:t>
            </w:r>
          </w:p>
        </w:tc>
        <w:tc>
          <w:tcPr>
            <w:tcW w:w="1610" w:type="dxa"/>
            <w:shd w:val="clear" w:color="auto" w:fill="auto"/>
            <w:noWrap/>
            <w:vAlign w:val="bottom"/>
            <w:hideMark/>
            <w:tcPrChange w:id="2779" w:author="Ed" w:date="2013-04-02T10:13:00Z">
              <w:tcPr>
                <w:tcW w:w="1509" w:type="dxa"/>
                <w:shd w:val="clear" w:color="auto" w:fill="auto"/>
                <w:noWrap/>
                <w:vAlign w:val="bottom"/>
                <w:hideMark/>
              </w:tcPr>
            </w:tcPrChange>
          </w:tcPr>
          <w:p w:rsidR="002121EA" w:rsidRPr="00F651EA" w:rsidRDefault="002121EA">
            <w:pPr>
              <w:pStyle w:val="NoSpacing"/>
              <w:jc w:val="right"/>
              <w:rPr>
                <w:b/>
                <w:bCs/>
                <w:sz w:val="28"/>
                <w:lang w:bidi="ar-SA"/>
              </w:rPr>
              <w:pPrChange w:id="2780" w:author="Ed" w:date="2013-04-02T10:13:00Z">
                <w:pPr>
                  <w:pStyle w:val="NoSpacing"/>
                  <w:pageBreakBefore/>
                </w:pPr>
              </w:pPrChange>
            </w:pPr>
            <w:r w:rsidRPr="00F651EA">
              <w:rPr>
                <w:lang w:bidi="ar-SA"/>
              </w:rPr>
              <w:t>6.604</w:t>
            </w:r>
          </w:p>
        </w:tc>
      </w:tr>
    </w:tbl>
    <w:p w:rsidR="002121EA" w:rsidRDefault="002121EA" w:rsidP="00CA427F"/>
    <w:p w:rsidR="001047D9" w:rsidRPr="00C702FF" w:rsidRDefault="002121EA" w:rsidP="001047D9">
      <w:proofErr w:type="gramStart"/>
      <w:r>
        <w:t>All measurements in meters, except where indicated.</w:t>
      </w:r>
      <w:proofErr w:type="gramEnd"/>
      <w:r>
        <w:t xml:space="preserve"> Oz and </w:t>
      </w:r>
      <w:proofErr w:type="spellStart"/>
      <w:r>
        <w:t>Ow</w:t>
      </w:r>
      <w:proofErr w:type="spellEnd"/>
      <w:r>
        <w:t xml:space="preserve">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76" w:author="Ed" w:date="2013-04-03T12:28:00Z" w:initials="E">
    <w:p w:rsidR="00DB619F" w:rsidRDefault="00DB619F">
      <w:pPr>
        <w:pStyle w:val="CommentText"/>
      </w:pPr>
      <w:r>
        <w:rPr>
          <w:rStyle w:val="CommentReference"/>
        </w:rPr>
        <w:annotationRef/>
      </w:r>
      <w:r>
        <w:t>Reconstruct BoM (Appendix?)</w:t>
      </w:r>
    </w:p>
  </w:comment>
  <w:comment w:id="541" w:author="Ed" w:date="2013-04-03T12:28:00Z" w:initials="E">
    <w:p w:rsidR="00DB619F" w:rsidRDefault="00DB619F">
      <w:pPr>
        <w:pStyle w:val="CommentText"/>
      </w:pPr>
      <w:r>
        <w:rPr>
          <w:rStyle w:val="CommentReference"/>
        </w:rPr>
        <w:annotationRef/>
      </w:r>
      <w:r>
        <w:t>Add pull down resistor on transistor gate to diagram</w:t>
      </w:r>
    </w:p>
  </w:comment>
  <w:comment w:id="565" w:author="Ed" w:date="2013-04-03T12:28:00Z" w:initials="E">
    <w:p w:rsidR="00DB619F" w:rsidRDefault="00DB619F">
      <w:pPr>
        <w:pStyle w:val="CommentText"/>
      </w:pPr>
      <w:r>
        <w:rPr>
          <w:rStyle w:val="CommentReference"/>
        </w:rPr>
        <w:annotationRef/>
      </w:r>
      <w:r>
        <w:t>Replace with higher quality</w:t>
      </w:r>
    </w:p>
  </w:comment>
  <w:comment w:id="614" w:author="Ed" w:date="2013-04-03T12:28:00Z" w:initials="E">
    <w:p w:rsidR="00DB619F" w:rsidRDefault="00DB619F">
      <w:pPr>
        <w:pStyle w:val="CommentText"/>
      </w:pPr>
      <w:r>
        <w:rPr>
          <w:rStyle w:val="CommentReference"/>
        </w:rPr>
        <w:annotationRef/>
      </w:r>
    </w:p>
  </w:comment>
  <w:comment w:id="615" w:author="Ed" w:date="2013-04-03T12:28:00Z" w:initials="E">
    <w:p w:rsidR="00DB619F" w:rsidRDefault="00DB619F">
      <w:pPr>
        <w:pStyle w:val="CommentText"/>
      </w:pPr>
      <w:r>
        <w:rPr>
          <w:rStyle w:val="CommentReference"/>
        </w:rPr>
        <w:annotationRef/>
      </w:r>
      <w:r>
        <w:t>Insert data block diagram here?</w:t>
      </w:r>
    </w:p>
  </w:comment>
  <w:comment w:id="624" w:author="Ed" w:date="2013-04-03T12:28:00Z" w:initials="E">
    <w:p w:rsidR="00DB619F" w:rsidRDefault="00DB619F">
      <w:pPr>
        <w:pStyle w:val="CommentText"/>
      </w:pPr>
      <w:r>
        <w:rPr>
          <w:rStyle w:val="CommentReference"/>
        </w:rPr>
        <w:annotationRef/>
      </w:r>
      <w:r>
        <w:t>Cut this?</w:t>
      </w:r>
    </w:p>
  </w:comment>
  <w:comment w:id="669" w:author="Ed" w:date="2013-04-03T12:28:00Z" w:initials="E">
    <w:p w:rsidR="00DB619F" w:rsidRDefault="00DB619F">
      <w:pPr>
        <w:pStyle w:val="CommentText"/>
      </w:pPr>
      <w:r>
        <w:rPr>
          <w:rStyle w:val="CommentReference"/>
        </w:rPr>
        <w:annotationRef/>
      </w:r>
      <w:r>
        <w:t>Cite what?</w:t>
      </w:r>
    </w:p>
  </w:comment>
  <w:comment w:id="1418" w:author="Ed" w:date="2013-04-03T12:28:00Z" w:initials="E">
    <w:p w:rsidR="00DB619F" w:rsidRDefault="00DB619F">
      <w:pPr>
        <w:pStyle w:val="CommentText"/>
      </w:pPr>
      <w:r>
        <w:rPr>
          <w:rStyle w:val="CommentReference"/>
        </w:rPr>
        <w:annotationRef/>
      </w:r>
      <w:r>
        <w:t>Have different shapes for HW and SW. Label arrows as topics/services.</w:t>
      </w:r>
    </w:p>
  </w:comment>
  <w:comment w:id="1516" w:author="Ed" w:date="2013-04-03T12:28:00Z" w:initials="E">
    <w:p w:rsidR="00DB619F" w:rsidRDefault="00DB619F">
      <w:pPr>
        <w:pStyle w:val="CommentText"/>
      </w:pPr>
      <w:r>
        <w:rPr>
          <w:rStyle w:val="CommentReference"/>
        </w:rPr>
        <w:annotationRef/>
      </w:r>
      <w:r>
        <w:t>Possibly cite OSHA guideline here?</w:t>
      </w:r>
    </w:p>
  </w:comment>
  <w:comment w:id="1573" w:author="Ed" w:date="2013-04-03T12:28:00Z" w:initials="E">
    <w:p w:rsidR="00DB619F" w:rsidRDefault="00DB619F">
      <w:pPr>
        <w:pStyle w:val="CommentText"/>
      </w:pPr>
      <w:r>
        <w:rPr>
          <w:rStyle w:val="CommentReference"/>
        </w:rPr>
        <w:annotationRef/>
      </w:r>
      <w:r>
        <w:t>Should really have a schematic diagram for this system</w:t>
      </w:r>
    </w:p>
  </w:comment>
  <w:comment w:id="1780" w:author="Ed" w:date="2013-04-03T12:28:00Z" w:initials="E">
    <w:p w:rsidR="00DB619F" w:rsidRDefault="00DB619F">
      <w:pPr>
        <w:pStyle w:val="CommentText"/>
      </w:pPr>
      <w:r>
        <w:rPr>
          <w:rStyle w:val="CommentReference"/>
        </w:rPr>
        <w:annotationRef/>
      </w:r>
      <w:r>
        <w:t>Check this</w:t>
      </w:r>
    </w:p>
  </w:comment>
  <w:comment w:id="2440" w:author="Ed" w:date="2013-04-03T12:28:00Z" w:initials="E">
    <w:p w:rsidR="00DB619F" w:rsidRDefault="00DB619F">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0E3" w:rsidRDefault="003E70E3" w:rsidP="00CA427F">
      <w:r>
        <w:separator/>
      </w:r>
    </w:p>
  </w:endnote>
  <w:endnote w:type="continuationSeparator" w:id="0">
    <w:p w:rsidR="003E70E3" w:rsidRDefault="003E70E3" w:rsidP="00CA427F">
      <w:r>
        <w:continuationSeparator/>
      </w:r>
    </w:p>
  </w:endnote>
  <w:endnote w:type="continuationNotice" w:id="1">
    <w:p w:rsidR="003E70E3" w:rsidRDefault="003E70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19F" w:rsidRDefault="00DB619F" w:rsidP="00CA427F">
    <w:pPr>
      <w:pStyle w:val="Footer"/>
    </w:pPr>
  </w:p>
  <w:p w:rsidR="00DB619F" w:rsidRDefault="00DB619F"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19F" w:rsidRDefault="00DB619F"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A5227">
          <w:rPr>
            <w:noProof/>
          </w:rPr>
          <w:t>68</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0E3" w:rsidRDefault="003E70E3" w:rsidP="00CA427F">
      <w:r>
        <w:separator/>
      </w:r>
    </w:p>
  </w:footnote>
  <w:footnote w:type="continuationSeparator" w:id="0">
    <w:p w:rsidR="003E70E3" w:rsidRDefault="003E70E3" w:rsidP="00CA427F">
      <w:r>
        <w:continuationSeparator/>
      </w:r>
    </w:p>
  </w:footnote>
  <w:footnote w:type="continuationNotice" w:id="1">
    <w:p w:rsidR="003E70E3" w:rsidRDefault="003E70E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619F" w:rsidRDefault="00DB61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7">
    <w:nsid w:val="78470278"/>
    <w:multiLevelType w:val="hybridMultilevel"/>
    <w:tmpl w:val="D134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9853374"/>
    <w:multiLevelType w:val="hybridMultilevel"/>
    <w:tmpl w:val="578AA048"/>
    <w:lvl w:ilvl="0" w:tplc="320A32F2">
      <w:start w:val="1"/>
      <w:numFmt w:val="bullet"/>
      <w:pStyle w:val="ListParagraph"/>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 w:numId="20">
    <w:abstractNumId w:val="17"/>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942D4"/>
    <w:rsid w:val="000951D8"/>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969ED"/>
    <w:rsid w:val="002A42A1"/>
    <w:rsid w:val="002A42C2"/>
    <w:rsid w:val="002B57A3"/>
    <w:rsid w:val="002B69CE"/>
    <w:rsid w:val="002D6416"/>
    <w:rsid w:val="002E0277"/>
    <w:rsid w:val="002E2832"/>
    <w:rsid w:val="002E7AAE"/>
    <w:rsid w:val="00300C4C"/>
    <w:rsid w:val="00306864"/>
    <w:rsid w:val="00312228"/>
    <w:rsid w:val="00330422"/>
    <w:rsid w:val="003330B7"/>
    <w:rsid w:val="0034564C"/>
    <w:rsid w:val="003669D1"/>
    <w:rsid w:val="0036798C"/>
    <w:rsid w:val="003742E7"/>
    <w:rsid w:val="003777D9"/>
    <w:rsid w:val="003803BC"/>
    <w:rsid w:val="00380F8D"/>
    <w:rsid w:val="003B51D5"/>
    <w:rsid w:val="003C6932"/>
    <w:rsid w:val="003C734C"/>
    <w:rsid w:val="003E136B"/>
    <w:rsid w:val="003E6308"/>
    <w:rsid w:val="003E70E3"/>
    <w:rsid w:val="003F0DE5"/>
    <w:rsid w:val="004313B6"/>
    <w:rsid w:val="00452C4A"/>
    <w:rsid w:val="00454B15"/>
    <w:rsid w:val="004678EE"/>
    <w:rsid w:val="004719AB"/>
    <w:rsid w:val="004A564E"/>
    <w:rsid w:val="004B32C0"/>
    <w:rsid w:val="004B3653"/>
    <w:rsid w:val="004D686C"/>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B59B9"/>
    <w:rsid w:val="006C0CF0"/>
    <w:rsid w:val="006E089F"/>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7F35"/>
    <w:rsid w:val="00851713"/>
    <w:rsid w:val="00864D17"/>
    <w:rsid w:val="0087344B"/>
    <w:rsid w:val="008758EB"/>
    <w:rsid w:val="0088127F"/>
    <w:rsid w:val="00883C3F"/>
    <w:rsid w:val="00886998"/>
    <w:rsid w:val="008976FA"/>
    <w:rsid w:val="008A123A"/>
    <w:rsid w:val="008A5227"/>
    <w:rsid w:val="008B0231"/>
    <w:rsid w:val="008B75AF"/>
    <w:rsid w:val="008C03F5"/>
    <w:rsid w:val="008C0AF2"/>
    <w:rsid w:val="008C2EAC"/>
    <w:rsid w:val="008D43E4"/>
    <w:rsid w:val="008E25F2"/>
    <w:rsid w:val="008E6318"/>
    <w:rsid w:val="008E6F27"/>
    <w:rsid w:val="008F2833"/>
    <w:rsid w:val="008F4491"/>
    <w:rsid w:val="008F776E"/>
    <w:rsid w:val="0090056C"/>
    <w:rsid w:val="00903BF7"/>
    <w:rsid w:val="00915506"/>
    <w:rsid w:val="00920819"/>
    <w:rsid w:val="00925EE4"/>
    <w:rsid w:val="00946D24"/>
    <w:rsid w:val="009531CE"/>
    <w:rsid w:val="00961E9C"/>
    <w:rsid w:val="009662D3"/>
    <w:rsid w:val="009800A1"/>
    <w:rsid w:val="00987999"/>
    <w:rsid w:val="00993CBD"/>
    <w:rsid w:val="00996AF2"/>
    <w:rsid w:val="0099775E"/>
    <w:rsid w:val="009B2620"/>
    <w:rsid w:val="009D23E7"/>
    <w:rsid w:val="009D6921"/>
    <w:rsid w:val="009E09EB"/>
    <w:rsid w:val="009F112C"/>
    <w:rsid w:val="00A15744"/>
    <w:rsid w:val="00A17829"/>
    <w:rsid w:val="00A215EB"/>
    <w:rsid w:val="00A22D11"/>
    <w:rsid w:val="00A42B1C"/>
    <w:rsid w:val="00A51BF5"/>
    <w:rsid w:val="00A74B09"/>
    <w:rsid w:val="00A869A6"/>
    <w:rsid w:val="00AA0B7C"/>
    <w:rsid w:val="00AB6B99"/>
    <w:rsid w:val="00AC7E88"/>
    <w:rsid w:val="00AF0BEB"/>
    <w:rsid w:val="00B05C1A"/>
    <w:rsid w:val="00B06BF6"/>
    <w:rsid w:val="00B161FC"/>
    <w:rsid w:val="00B326C5"/>
    <w:rsid w:val="00B366A1"/>
    <w:rsid w:val="00B4623C"/>
    <w:rsid w:val="00B5275F"/>
    <w:rsid w:val="00B52883"/>
    <w:rsid w:val="00B60E2F"/>
    <w:rsid w:val="00B767F7"/>
    <w:rsid w:val="00B82CCD"/>
    <w:rsid w:val="00B83A20"/>
    <w:rsid w:val="00B90B16"/>
    <w:rsid w:val="00B97924"/>
    <w:rsid w:val="00BB0DEF"/>
    <w:rsid w:val="00BB1647"/>
    <w:rsid w:val="00BE5A17"/>
    <w:rsid w:val="00BF1A9A"/>
    <w:rsid w:val="00BF290D"/>
    <w:rsid w:val="00BF5959"/>
    <w:rsid w:val="00BF5F27"/>
    <w:rsid w:val="00C14777"/>
    <w:rsid w:val="00C20FDF"/>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18F7"/>
    <w:rsid w:val="00D12086"/>
    <w:rsid w:val="00D21764"/>
    <w:rsid w:val="00D23F78"/>
    <w:rsid w:val="00D50A3D"/>
    <w:rsid w:val="00D64CD1"/>
    <w:rsid w:val="00D753C2"/>
    <w:rsid w:val="00D856A0"/>
    <w:rsid w:val="00D91C43"/>
    <w:rsid w:val="00DA4DD7"/>
    <w:rsid w:val="00DA7C5D"/>
    <w:rsid w:val="00DB4046"/>
    <w:rsid w:val="00DB619F"/>
    <w:rsid w:val="00DC7331"/>
    <w:rsid w:val="00DD7EB8"/>
    <w:rsid w:val="00DE35D6"/>
    <w:rsid w:val="00DE7A2F"/>
    <w:rsid w:val="00DF415F"/>
    <w:rsid w:val="00E04238"/>
    <w:rsid w:val="00E24D67"/>
    <w:rsid w:val="00E32684"/>
    <w:rsid w:val="00E33D8B"/>
    <w:rsid w:val="00E40487"/>
    <w:rsid w:val="00E57186"/>
    <w:rsid w:val="00E811C4"/>
    <w:rsid w:val="00E8726A"/>
    <w:rsid w:val="00E87BD2"/>
    <w:rsid w:val="00E9706F"/>
    <w:rsid w:val="00EB1F78"/>
    <w:rsid w:val="00F00C41"/>
    <w:rsid w:val="00F15635"/>
    <w:rsid w:val="00F2098B"/>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2" w:author="Ed" w:date="2013-04-08T02:36:00Z">
        <w:pPr>
          <w:spacing w:after="160" w:line="480" w:lineRule="auto"/>
          <w:ind w:left="720"/>
          <w:contextualSpacing/>
          <w:jc w:val="both"/>
        </w:pPr>
      </w:pPrChange>
    </w:pPr>
    <w:rPr>
      <w:rPrChange w:id="2"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3"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3"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4" w:author="Ed" w:date="2013-04-03T15:34:00Z">
        <w:pPr>
          <w:spacing w:after="160" w:line="480" w:lineRule="auto"/>
        </w:pPr>
      </w:pPrChange>
    </w:pPr>
    <w:rPr>
      <w:rFonts w:ascii="Cambria" w:hAnsi="Cambria"/>
      <w:b/>
      <w:bCs/>
      <w:sz w:val="28"/>
      <w:szCs w:val="28"/>
      <w:lang w:bidi="en-US"/>
      <w:rPrChange w:id="4"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5"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5"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6" w:author="Ed" w:date="2013-04-02T11:30:00Z">
        <w:pPr>
          <w:pageBreakBefore/>
          <w:numPr>
            <w:ilvl w:val="1"/>
            <w:numId w:val="14"/>
          </w:numPr>
          <w:spacing w:before="200" w:after="160" w:line="480" w:lineRule="auto"/>
          <w:contextualSpacing/>
          <w:outlineLvl w:val="1"/>
        </w:pPr>
      </w:pPrChange>
    </w:pPr>
    <w:rPr>
      <w:bCs w:val="0"/>
      <w:sz w:val="26"/>
      <w:szCs w:val="26"/>
      <w:rPrChange w:id="6"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D23F78"/>
    <w:pPr>
      <w:numPr>
        <w:numId w:val="21"/>
      </w:numPr>
      <w:ind w:left="720"/>
      <w:contextualSpacing/>
      <w:pPrChange w:id="7" w:author="Ed" w:date="2013-04-08T02:36:00Z">
        <w:pPr>
          <w:spacing w:after="160" w:line="480" w:lineRule="auto"/>
          <w:ind w:left="720"/>
          <w:contextualSpacing/>
          <w:jc w:val="both"/>
        </w:pPr>
      </w:pPrChange>
    </w:pPr>
    <w:rPr>
      <w:rPrChange w:id="7" w:author="Ed" w:date="2013-04-08T02:36:00Z">
        <w:rPr>
          <w:sz w:val="24"/>
          <w:szCs w:val="22"/>
          <w:lang w:val="en-US" w:eastAsia="en-US" w:bidi="en-US"/>
        </w:rPr>
      </w:rPrChange>
    </w:r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8"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8"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9" w:author="Ed" w:date="2013-04-03T15:34:00Z">
        <w:pPr>
          <w:spacing w:after="160" w:line="480" w:lineRule="auto"/>
        </w:pPr>
      </w:pPrChange>
    </w:pPr>
    <w:rPr>
      <w:rFonts w:ascii="Cambria" w:hAnsi="Cambria"/>
      <w:b/>
      <w:bCs/>
      <w:sz w:val="28"/>
      <w:szCs w:val="28"/>
      <w:lang w:bidi="en-US"/>
      <w:rPrChange w:id="9"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18.e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oleObject" Target="embeddings/oleObject8.bin"/><Relationship Id="rId42" Type="http://schemas.openxmlformats.org/officeDocument/2006/relationships/image" Target="media/image21.wmf"/><Relationship Id="rId47"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oleObject" Target="embeddings/oleObject7.bin"/><Relationship Id="rId38" Type="http://schemas.openxmlformats.org/officeDocument/2006/relationships/image" Target="media/image17.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oleObject" Target="embeddings/oleObject6.bin"/><Relationship Id="rId37" Type="http://schemas.openxmlformats.org/officeDocument/2006/relationships/image" Target="media/image16.png"/><Relationship Id="rId40" Type="http://schemas.openxmlformats.org/officeDocument/2006/relationships/image" Target="media/image19.wmf"/><Relationship Id="rId45" Type="http://schemas.openxmlformats.org/officeDocument/2006/relationships/image" Target="media/image24.pn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oleObject" Target="embeddings/oleObject5.bin"/><Relationship Id="rId44" Type="http://schemas.openxmlformats.org/officeDocument/2006/relationships/image" Target="media/image23.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4.png"/><Relationship Id="rId43" Type="http://schemas.openxmlformats.org/officeDocument/2006/relationships/image" Target="media/image2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C28CB74-C270-46F5-816F-B541EBD796F9}">
  <ds:schemaRefs>
    <ds:schemaRef ds:uri="http://schemas.openxmlformats.org/officeDocument/2006/bibliography"/>
  </ds:schemaRefs>
</ds:datastoreItem>
</file>

<file path=customXml/itemProps2.xml><?xml version="1.0" encoding="utf-8"?>
<ds:datastoreItem xmlns:ds="http://schemas.openxmlformats.org/officeDocument/2006/customXml" ds:itemID="{4CC9ADB6-5BAC-41F5-861B-3DCC5066E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8</TotalTime>
  <Pages>88</Pages>
  <Words>35771</Words>
  <Characters>203897</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39190</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75</cp:revision>
  <cp:lastPrinted>2013-03-22T16:07:00Z</cp:lastPrinted>
  <dcterms:created xsi:type="dcterms:W3CDTF">2013-03-22T16:07:00Z</dcterms:created>
  <dcterms:modified xsi:type="dcterms:W3CDTF">2013-04-0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yPiyul1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